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FE22D44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288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DAFTAR PUSTAKA</w:t>
      </w:r>
    </w:p>
    <w:p w14:paraId="72EF3F93" w14:textId="77777777" w:rsidR="003C5EA4" w:rsidRDefault="003C5EA4" w:rsidP="003C5EA4">
      <w:pPr>
        <w:widowControl w:val="0"/>
        <w:tabs>
          <w:tab w:val="right" w:pos="7938"/>
        </w:tabs>
        <w:autoSpaceDE w:val="0"/>
        <w:autoSpaceDN w:val="0"/>
        <w:adjustRightInd w:val="0"/>
        <w:spacing w:line="240" w:lineRule="auto"/>
        <w:ind w:left="426" w:hanging="426"/>
        <w:jc w:val="both"/>
        <w:rPr>
          <w:rFonts w:ascii="Times New Roman" w:hAnsi="Times New Roman"/>
          <w:sz w:val="24"/>
          <w:szCs w:val="24"/>
          <w:lang w:val="en-ID" w:eastAsia="en-ID"/>
        </w:rPr>
      </w:pP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sz w:val="24"/>
          <w:szCs w:val="24"/>
          <w:lang w:val="en-ID" w:eastAsia="en-ID"/>
        </w:rPr>
        <w:t xml:space="preserve">Abdullah, M. M. (2013).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Manajeme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Bisnis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Syariah.</w:t>
      </w:r>
      <w:r>
        <w:rPr>
          <w:rFonts w:ascii="Times New Roman" w:hAnsi="Times New Roman"/>
          <w:sz w:val="24"/>
          <w:szCs w:val="24"/>
          <w:lang w:val="en-ID" w:eastAsia="en-ID"/>
        </w:rPr>
        <w:t xml:space="preserve"> Yogyakarta: </w:t>
      </w: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Aswaja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>.</w:t>
      </w:r>
    </w:p>
    <w:p w14:paraId="5F66DB3E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/>
          <w:sz w:val="24"/>
          <w:szCs w:val="24"/>
          <w:lang w:val="en-ID" w:eastAsia="en-ID"/>
        </w:rPr>
      </w:pPr>
      <w:proofErr w:type="spellStart"/>
      <w:r>
        <w:rPr>
          <w:rFonts w:ascii="Times New Roman" w:hAnsi="Times New Roman"/>
          <w:sz w:val="24"/>
          <w:szCs w:val="24"/>
        </w:rPr>
        <w:t>Aesthetika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, M. N. (2018).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Komunikasi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Interpersonal</w:t>
      </w:r>
      <w:r>
        <w:rPr>
          <w:rFonts w:ascii="Times New Roman" w:hAnsi="Times New Roman"/>
          <w:sz w:val="24"/>
          <w:szCs w:val="24"/>
          <w:lang w:val="en-ID" w:eastAsia="en-ID"/>
        </w:rPr>
        <w:t xml:space="preserve">. </w:t>
      </w:r>
      <w:r>
        <w:rPr>
          <w:rFonts w:ascii="Times New Roman" w:hAnsi="Times New Roman"/>
          <w:iCs/>
          <w:sz w:val="24"/>
          <w:szCs w:val="24"/>
          <w:lang w:val="en-ID" w:eastAsia="en-ID"/>
        </w:rPr>
        <w:t>Surabaya: UMS.</w:t>
      </w:r>
      <w:r>
        <w:rPr>
          <w:rFonts w:ascii="Times New Roman" w:hAnsi="Times New Roman"/>
          <w:sz w:val="24"/>
          <w:szCs w:val="24"/>
          <w:lang w:val="en-ID" w:eastAsia="en-ID"/>
        </w:rPr>
        <w:tab/>
      </w:r>
    </w:p>
    <w:p w14:paraId="07F5C8A5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i/>
          <w:iCs/>
          <w:sz w:val="24"/>
          <w:szCs w:val="24"/>
          <w:lang w:val="en-ID" w:eastAsia="en-ID"/>
        </w:rPr>
      </w:pP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Aprianggi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, A., Sari, M. K., </w:t>
      </w: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Syahrul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, A. R., </w:t>
      </w: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Gunung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, J., No, P., &amp; Barat, S. (2018).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Pengaruh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Kreativitas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,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Kedisiplina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,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Kompensasi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Dan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Komunikasi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Interpersonal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Terhadap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Kinerja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Karyawa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Pdam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.  </w:t>
      </w:r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Journal of Economic and Economic Education Vol . 6 No . 2 ( 143-155 ).</w:t>
      </w:r>
    </w:p>
    <w:p w14:paraId="7B1F23BA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en-ID" w:eastAsia="en-ID"/>
        </w:rPr>
      </w:pP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Danurwenda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, S. S. (2017).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Pengaruh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pengawasa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dan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disipli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kerja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terhadap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kinerja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karyawa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PT. Bahan Cahaya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Sejati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Bandar Lampung. </w:t>
      </w:r>
      <w:r>
        <w:rPr>
          <w:rFonts w:ascii="Times New Roman" w:hAnsi="Times New Roman"/>
          <w:iCs/>
          <w:sz w:val="24"/>
          <w:szCs w:val="24"/>
          <w:lang w:val="en-ID" w:eastAsia="en-ID"/>
        </w:rPr>
        <w:t>7(5), 100-111.</w:t>
      </w:r>
    </w:p>
    <w:p w14:paraId="74AA82D7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en-ID" w:eastAsia="en-ID"/>
        </w:rPr>
      </w:pPr>
      <w:r>
        <w:rPr>
          <w:rFonts w:ascii="Times New Roman" w:hAnsi="Times New Roman"/>
          <w:sz w:val="24"/>
          <w:szCs w:val="24"/>
          <w:lang w:val="en-ID" w:eastAsia="en-ID"/>
        </w:rPr>
        <w:t xml:space="preserve">Dewi, S., Hermanto., &amp; </w:t>
      </w: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Warlina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, L. (2022).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Pengaruh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Penerapa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Sistem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Informasi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Manajemen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. </w:t>
      </w:r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5</w:t>
      </w:r>
      <w:r>
        <w:rPr>
          <w:rFonts w:ascii="Times New Roman" w:hAnsi="Times New Roman"/>
          <w:sz w:val="24"/>
          <w:szCs w:val="24"/>
          <w:lang w:val="en-ID" w:eastAsia="en-ID"/>
        </w:rPr>
        <w:t>(2), 381–392.</w:t>
      </w:r>
    </w:p>
    <w:p w14:paraId="4C6A5E14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en-ID" w:eastAsia="en-ID"/>
        </w:rPr>
      </w:pP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Fa’uzobihi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 &amp; Saadah, I. (2022).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Pengaruh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Komunikasi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Interpersonal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terhadap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Kinerja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Karyawa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Bagian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Produksi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pada PT . KAO Chemical Indonesia</w:t>
      </w:r>
      <w:r>
        <w:rPr>
          <w:rFonts w:ascii="Times New Roman" w:hAnsi="Times New Roman"/>
          <w:sz w:val="24"/>
          <w:szCs w:val="24"/>
          <w:lang w:val="en-ID" w:eastAsia="en-ID"/>
        </w:rPr>
        <w:t xml:space="preserve">. </w:t>
      </w:r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7</w:t>
      </w:r>
      <w:r>
        <w:rPr>
          <w:rFonts w:ascii="Times New Roman" w:hAnsi="Times New Roman"/>
          <w:sz w:val="24"/>
          <w:szCs w:val="24"/>
          <w:lang w:val="en-ID" w:eastAsia="en-ID"/>
        </w:rPr>
        <w:t>(4), 1069–1074.</w:t>
      </w:r>
    </w:p>
    <w:p w14:paraId="27A7F55E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26" w:hanging="426"/>
        <w:jc w:val="both"/>
        <w:rPr>
          <w:rStyle w:val="Hyperlink"/>
          <w:rFonts w:ascii="Times New Roman" w:hAnsi="Times New Roman"/>
          <w:color w:val="auto"/>
          <w:sz w:val="24"/>
          <w:szCs w:val="24"/>
          <w:u w:val="none"/>
          <w:lang w:val="en-ID" w:eastAsia="en-ID"/>
        </w:rPr>
      </w:pPr>
      <w:r>
        <w:rPr>
          <w:rFonts w:ascii="Times New Roman" w:hAnsi="Times New Roman"/>
          <w:sz w:val="24"/>
          <w:szCs w:val="24"/>
          <w:lang w:val="en-ID" w:eastAsia="en-ID"/>
        </w:rPr>
        <w:t xml:space="preserve">Farida &amp; Hartono. (2015).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Manajeme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Sumber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Daya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Manajeme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II.</w:t>
      </w:r>
      <w:r>
        <w:rPr>
          <w:rFonts w:ascii="Times New Roman" w:hAnsi="Times New Roman"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Ponorogo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:: </w:t>
      </w: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Umpo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 Press.</w:t>
      </w:r>
    </w:p>
    <w:p w14:paraId="717CD14A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26" w:hanging="426"/>
        <w:jc w:val="both"/>
        <w:rPr>
          <w:rFonts w:ascii="Times New Roman" w:hAnsi="Times New Roman"/>
          <w:sz w:val="24"/>
          <w:szCs w:val="24"/>
          <w:lang w:val="en-ID" w:eastAsia="en-ID"/>
        </w:rPr>
      </w:pP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Ghozali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. 2018.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Aplikasi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Analisis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Multivariate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Denga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Program IBM SPSS 25</w:t>
      </w:r>
      <w:r>
        <w:rPr>
          <w:rFonts w:ascii="Times New Roman" w:hAnsi="Times New Roman"/>
          <w:sz w:val="24"/>
          <w:szCs w:val="24"/>
          <w:lang w:val="en-ID" w:eastAsia="en-ID"/>
        </w:rPr>
        <w:t>. Semarang: UNDIP.</w:t>
      </w:r>
    </w:p>
    <w:p w14:paraId="5C760249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26" w:hanging="426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Handoko, T. H. (2001). </w:t>
      </w:r>
      <w:proofErr w:type="spellStart"/>
      <w:r>
        <w:rPr>
          <w:rFonts w:ascii="Times New Roman" w:hAnsi="Times New Roman"/>
          <w:i/>
          <w:sz w:val="24"/>
          <w:szCs w:val="24"/>
        </w:rPr>
        <w:t>Manajeme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Personalia Dan </w:t>
      </w:r>
      <w:proofErr w:type="spellStart"/>
      <w:r>
        <w:rPr>
          <w:rFonts w:ascii="Times New Roman" w:hAnsi="Times New Roman"/>
          <w:i/>
          <w:sz w:val="24"/>
          <w:szCs w:val="24"/>
        </w:rPr>
        <w:t>Sumber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Daya </w:t>
      </w:r>
      <w:proofErr w:type="spellStart"/>
      <w:r>
        <w:rPr>
          <w:rFonts w:ascii="Times New Roman" w:hAnsi="Times New Roman"/>
          <w:i/>
          <w:sz w:val="24"/>
          <w:szCs w:val="24"/>
        </w:rPr>
        <w:t>Manusia</w:t>
      </w:r>
      <w:proofErr w:type="spellEnd"/>
      <w:r>
        <w:rPr>
          <w:rFonts w:ascii="Times New Roman" w:hAnsi="Times New Roman"/>
          <w:sz w:val="24"/>
          <w:szCs w:val="24"/>
        </w:rPr>
        <w:t>. Yogyakarta: BPFE.</w:t>
      </w:r>
    </w:p>
    <w:p w14:paraId="364294D8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en-ID" w:eastAsia="en-ID"/>
        </w:rPr>
      </w:pPr>
      <w:r>
        <w:rPr>
          <w:rFonts w:ascii="Times New Roman" w:hAnsi="Times New Roman"/>
          <w:sz w:val="24"/>
          <w:szCs w:val="24"/>
          <w:lang w:val="en-ID" w:eastAsia="en-ID"/>
        </w:rPr>
        <w:t xml:space="preserve">Hidayat, R. (2021).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Pengaruh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Komunikasi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Internal,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Disipli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Kerja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Dan Kerjasama Tim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Terhadap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Kinerja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Karyawan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. </w:t>
      </w:r>
      <w:r>
        <w:rPr>
          <w:rFonts w:ascii="Times New Roman" w:hAnsi="Times New Roman"/>
          <w:i/>
          <w:sz w:val="24"/>
          <w:szCs w:val="24"/>
          <w:lang w:val="en-ID" w:eastAsia="en-ID"/>
        </w:rPr>
        <w:t xml:space="preserve">Vol </w:t>
      </w:r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10</w:t>
      </w:r>
      <w:r>
        <w:rPr>
          <w:rFonts w:ascii="Times New Roman" w:hAnsi="Times New Roman"/>
          <w:sz w:val="24"/>
          <w:szCs w:val="24"/>
          <w:lang w:val="en-ID" w:eastAsia="en-ID"/>
        </w:rPr>
        <w:t>(1), 58–75.</w:t>
      </w:r>
    </w:p>
    <w:p w14:paraId="3354F2A5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b/>
          <w:sz w:val="24"/>
          <w:szCs w:val="24"/>
          <w:lang w:val="en-ID" w:eastAsia="en-ID"/>
        </w:rPr>
      </w:pPr>
      <w:r>
        <w:rPr>
          <w:rFonts w:ascii="Times New Roman" w:hAnsi="Times New Roman"/>
        </w:rPr>
        <w:t>I</w:t>
      </w:r>
      <w:r>
        <w:rPr>
          <w:rFonts w:ascii="Times New Roman" w:hAnsi="Times New Roman"/>
          <w:sz w:val="24"/>
          <w:szCs w:val="24"/>
        </w:rPr>
        <w:t xml:space="preserve">manuel </w:t>
      </w:r>
      <w:proofErr w:type="spellStart"/>
      <w:r>
        <w:rPr>
          <w:rFonts w:ascii="Times New Roman" w:hAnsi="Times New Roman"/>
          <w:sz w:val="24"/>
          <w:szCs w:val="24"/>
        </w:rPr>
        <w:t>Mamarodia</w:t>
      </w:r>
      <w:proofErr w:type="spellEnd"/>
      <w:r>
        <w:rPr>
          <w:rFonts w:ascii="Times New Roman" w:hAnsi="Times New Roman"/>
          <w:sz w:val="24"/>
          <w:szCs w:val="24"/>
        </w:rPr>
        <w:t xml:space="preserve">, Irvan Trang, G. M. S. (2021). </w:t>
      </w:r>
      <w:proofErr w:type="spellStart"/>
      <w:r>
        <w:rPr>
          <w:rFonts w:ascii="Times New Roman" w:hAnsi="Times New Roman"/>
          <w:i/>
          <w:sz w:val="24"/>
          <w:szCs w:val="24"/>
        </w:rPr>
        <w:t>Pengaruh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Pelatih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i/>
          <w:sz w:val="24"/>
          <w:szCs w:val="24"/>
        </w:rPr>
        <w:t>Disipli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Kerja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, Dan Human Relation </w:t>
      </w:r>
      <w:proofErr w:type="spellStart"/>
      <w:r>
        <w:rPr>
          <w:rFonts w:ascii="Times New Roman" w:hAnsi="Times New Roman"/>
          <w:i/>
          <w:sz w:val="24"/>
          <w:szCs w:val="24"/>
        </w:rPr>
        <w:t>Terhadap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Kinerja </w:t>
      </w:r>
      <w:proofErr w:type="spellStart"/>
      <w:r>
        <w:rPr>
          <w:rFonts w:ascii="Times New Roman" w:hAnsi="Times New Roman"/>
          <w:i/>
          <w:sz w:val="24"/>
          <w:szCs w:val="24"/>
        </w:rPr>
        <w:t>Pegawa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Di Dinas </w:t>
      </w:r>
      <w:proofErr w:type="spellStart"/>
      <w:r>
        <w:rPr>
          <w:rFonts w:ascii="Times New Roman" w:hAnsi="Times New Roman"/>
          <w:i/>
          <w:sz w:val="24"/>
          <w:szCs w:val="24"/>
        </w:rPr>
        <w:t>Kehutan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Daerah </w:t>
      </w:r>
      <w:proofErr w:type="spellStart"/>
      <w:r>
        <w:rPr>
          <w:rFonts w:ascii="Times New Roman" w:hAnsi="Times New Roman"/>
          <w:i/>
          <w:sz w:val="24"/>
          <w:szCs w:val="24"/>
        </w:rPr>
        <w:t>Provins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Sulawesi Utara. </w:t>
      </w:r>
      <w:proofErr w:type="spellStart"/>
      <w:r>
        <w:rPr>
          <w:rFonts w:ascii="Times New Roman" w:hAnsi="Times New Roman"/>
          <w:i/>
          <w:sz w:val="24"/>
          <w:szCs w:val="24"/>
        </w:rPr>
        <w:t>Jurnal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EMBA,</w:t>
      </w:r>
      <w:r>
        <w:rPr>
          <w:rFonts w:ascii="Times New Roman" w:hAnsi="Times New Roman"/>
          <w:sz w:val="24"/>
          <w:szCs w:val="24"/>
        </w:rPr>
        <w:t xml:space="preserve"> 9(3), 118– 127.</w:t>
      </w:r>
    </w:p>
    <w:p w14:paraId="5CED650D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Style w:val="Hyperlink"/>
          <w:rFonts w:ascii="Times New Roman" w:hAnsi="Times New Roman"/>
          <w:color w:val="auto"/>
          <w:sz w:val="24"/>
          <w:szCs w:val="24"/>
          <w:u w:val="none"/>
          <w:lang w:val="en-ID" w:eastAsia="en-ID"/>
        </w:rPr>
      </w:pP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Krisnandi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>, H., &amp; Saputra, A., N. (2021).</w:t>
      </w:r>
      <w:r>
        <w:rPr>
          <w:rFonts w:ascii="Times New Roman" w:hAnsi="Times New Roman"/>
          <w:i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Pengaruh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kompetens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i/>
          <w:sz w:val="24"/>
          <w:szCs w:val="24"/>
        </w:rPr>
        <w:t>komunikas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i/>
          <w:sz w:val="24"/>
          <w:szCs w:val="24"/>
        </w:rPr>
        <w:t>kedisiplin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i/>
          <w:sz w:val="24"/>
          <w:szCs w:val="24"/>
        </w:rPr>
        <w:t>lingkung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kerja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terhadap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kinerja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karyaw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PT. </w:t>
      </w:r>
      <w:proofErr w:type="spellStart"/>
      <w:r>
        <w:rPr>
          <w:rFonts w:ascii="Times New Roman" w:hAnsi="Times New Roman"/>
          <w:i/>
          <w:sz w:val="24"/>
          <w:szCs w:val="24"/>
        </w:rPr>
        <w:t>kapuas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prima coal </w:t>
      </w:r>
      <w:proofErr w:type="spellStart"/>
      <w:r>
        <w:rPr>
          <w:rFonts w:ascii="Times New Roman" w:hAnsi="Times New Roman"/>
          <w:i/>
          <w:sz w:val="24"/>
          <w:szCs w:val="24"/>
        </w:rPr>
        <w:t>tbk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jakarta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. </w:t>
      </w:r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17</w:t>
      </w:r>
      <w:r>
        <w:rPr>
          <w:rFonts w:ascii="Times New Roman" w:hAnsi="Times New Roman"/>
          <w:sz w:val="24"/>
          <w:szCs w:val="24"/>
          <w:lang w:val="en-ID" w:eastAsia="en-ID"/>
        </w:rPr>
        <w:t>(1), 13–26.</w:t>
      </w:r>
    </w:p>
    <w:p w14:paraId="1A4A9E02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en-ID" w:eastAsia="en-ID"/>
        </w:rPr>
      </w:pP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sz w:val="24"/>
          <w:szCs w:val="24"/>
          <w:lang w:val="en-ID" w:eastAsia="en-ID"/>
        </w:rPr>
        <w:t>Leopani, K. N., Suryani, N. N., Mustika, N. I.  (2022).</w:t>
      </w:r>
      <w:r>
        <w:rPr>
          <w:rFonts w:ascii="Times New Roman" w:hAnsi="Times New Roman"/>
          <w:i/>
          <w:sz w:val="24"/>
          <w:szCs w:val="24"/>
          <w:lang w:val="en-ID" w:eastAsia="en-ID"/>
        </w:rPr>
        <w:t xml:space="preserve"> Pengaruh Komunikasi Interpersonal, Kondisi Kerja Dan Budaya Organisasi Terhadap Kinerja Karyawan Pada Negari Agro Wisata Kopi &amp; Balinese Hous. </w:t>
      </w:r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Jurnal EMAS</w:t>
      </w:r>
      <w:r>
        <w:rPr>
          <w:rFonts w:ascii="Times New Roman" w:hAnsi="Times New Roman"/>
          <w:sz w:val="24"/>
          <w:szCs w:val="24"/>
          <w:lang w:val="en-ID" w:eastAsia="en-ID"/>
        </w:rPr>
        <w:t xml:space="preserve">. </w:t>
      </w:r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3</w:t>
      </w:r>
      <w:r>
        <w:rPr>
          <w:rFonts w:ascii="Times New Roman" w:hAnsi="Times New Roman"/>
          <w:sz w:val="24"/>
          <w:szCs w:val="24"/>
          <w:lang w:val="en-ID" w:eastAsia="en-ID"/>
        </w:rPr>
        <w:t>(April), 169–185.</w:t>
      </w:r>
    </w:p>
    <w:p w14:paraId="3B9C76FD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en-ID" w:eastAsia="en-ID"/>
        </w:rPr>
      </w:pPr>
      <w:r>
        <w:rPr>
          <w:rFonts w:ascii="Times New Roman" w:hAnsi="Times New Roman"/>
          <w:sz w:val="24"/>
          <w:szCs w:val="24"/>
          <w:lang w:val="en-ID" w:eastAsia="en-ID"/>
        </w:rPr>
        <w:t xml:space="preserve">Mukti, M. (2017.). </w:t>
      </w:r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Pengaruh Gaya Kepemimpinan Dan Komunikasi Interpersonal Terhadap Kinerja Studi Korelasional Pada Pegawai Pt. Rimbawood Arsilestari Di Kabupaten Serang</w:t>
      </w:r>
      <w:r>
        <w:rPr>
          <w:rFonts w:ascii="Times New Roman" w:hAnsi="Times New Roman"/>
          <w:sz w:val="24"/>
          <w:szCs w:val="24"/>
          <w:lang w:val="en-ID" w:eastAsia="en-ID"/>
        </w:rPr>
        <w:t xml:space="preserve">. </w:t>
      </w:r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5</w:t>
      </w:r>
      <w:r>
        <w:rPr>
          <w:rFonts w:ascii="Times New Roman" w:hAnsi="Times New Roman"/>
          <w:sz w:val="24"/>
          <w:szCs w:val="24"/>
          <w:lang w:val="en-ID" w:eastAsia="en-ID"/>
        </w:rPr>
        <w:t>(1), 1–17.</w:t>
      </w:r>
    </w:p>
    <w:p w14:paraId="7C8D8D97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en-ID" w:eastAsia="en-ID"/>
        </w:rPr>
      </w:pPr>
      <w:r>
        <w:rPr>
          <w:rFonts w:ascii="Times New Roman" w:hAnsi="Times New Roman"/>
          <w:sz w:val="24"/>
          <w:szCs w:val="24"/>
          <w:lang w:val="en-ID" w:eastAsia="en-ID"/>
        </w:rPr>
        <w:lastRenderedPageBreak/>
        <w:t xml:space="preserve">Nasri. (2019). </w:t>
      </w:r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Pengaruh Budaya Organisasi, Disiplin Kerja, Dan Komunikasi Interpersonal Terhadap Kinerja Pada Karyawan (Studi Pada Pt Adidaya Bima Perkasa Yogyakarta)</w:t>
      </w:r>
      <w:r>
        <w:rPr>
          <w:rFonts w:ascii="Times New Roman" w:hAnsi="Times New Roman"/>
          <w:sz w:val="24"/>
          <w:szCs w:val="24"/>
          <w:lang w:val="en-ID" w:eastAsia="en-ID"/>
        </w:rPr>
        <w:t xml:space="preserve">. </w:t>
      </w:r>
      <w:r>
        <w:rPr>
          <w:rFonts w:ascii="Times New Roman" w:hAnsi="Times New Roman"/>
          <w:i/>
          <w:sz w:val="24"/>
          <w:szCs w:val="24"/>
          <w:lang w:val="en-ID" w:eastAsia="en-ID"/>
        </w:rPr>
        <w:t xml:space="preserve">Vol </w:t>
      </w:r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2</w:t>
      </w:r>
      <w:r>
        <w:rPr>
          <w:rFonts w:ascii="Times New Roman" w:hAnsi="Times New Roman"/>
          <w:sz w:val="24"/>
          <w:szCs w:val="24"/>
          <w:lang w:val="en-ID" w:eastAsia="en-ID"/>
        </w:rPr>
        <w:t>(2), 16–32.</w:t>
      </w:r>
    </w:p>
    <w:p w14:paraId="5D7DD736" w14:textId="77777777" w:rsidR="003C5EA4" w:rsidRDefault="003C5EA4" w:rsidP="003C5EA4">
      <w:pPr>
        <w:pStyle w:val="Bibliography"/>
        <w:ind w:left="426" w:right="-1" w:hanging="426"/>
        <w:jc w:val="both"/>
        <w:rPr>
          <w:rFonts w:ascii="Times New Roman" w:hAnsi="Times New Roman"/>
          <w:sz w:val="24"/>
          <w:szCs w:val="24"/>
          <w:lang w:val="en-ID" w:eastAsia="en-ID"/>
        </w:rPr>
      </w:pP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Robbins, Stephen P. (2016). </w:t>
      </w:r>
      <w:proofErr w:type="spellStart"/>
      <w:r>
        <w:rPr>
          <w:rFonts w:ascii="Times New Roman" w:hAnsi="Times New Roman"/>
          <w:i/>
          <w:sz w:val="24"/>
          <w:szCs w:val="24"/>
        </w:rPr>
        <w:t>Perilaku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Organisas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i/>
          <w:sz w:val="24"/>
          <w:szCs w:val="24"/>
        </w:rPr>
        <w:t>Edis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16</w:t>
      </w:r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.</w:t>
      </w:r>
      <w:r>
        <w:rPr>
          <w:rFonts w:ascii="Times New Roman" w:hAnsi="Times New Roman"/>
          <w:sz w:val="24"/>
          <w:szCs w:val="24"/>
          <w:lang w:val="en-ID" w:eastAsia="en-ID"/>
        </w:rPr>
        <w:t xml:space="preserve"> Jakarta: </w:t>
      </w: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Salemba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empat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>.</w:t>
      </w:r>
    </w:p>
    <w:p w14:paraId="3FB6081C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en-ID" w:eastAsia="en-ID"/>
        </w:rPr>
      </w:pP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Rusdiana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 &amp; Irfan. 2014.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Sistem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Informasi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Manajemen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>. Bandung: Pustaka Setia.</w:t>
      </w:r>
    </w:p>
    <w:p w14:paraId="4561FDAD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en-ID" w:eastAsia="en-ID"/>
        </w:rPr>
      </w:pP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Prabandaru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, D. R. (2022).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Pengaruh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Lingkunga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Kerja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Fisik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,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Komunikasi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Interpersonal dan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Disipli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Kerja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Terhadap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Kinerja Guru MTS Negeri 6 Kediri</w:t>
      </w:r>
      <w:r>
        <w:rPr>
          <w:rFonts w:ascii="Times New Roman" w:hAnsi="Times New Roman"/>
          <w:sz w:val="24"/>
          <w:szCs w:val="24"/>
          <w:lang w:val="en-ID" w:eastAsia="en-ID"/>
        </w:rPr>
        <w:t xml:space="preserve">. </w:t>
      </w:r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1</w:t>
      </w:r>
      <w:r>
        <w:rPr>
          <w:rFonts w:ascii="Times New Roman" w:hAnsi="Times New Roman"/>
          <w:sz w:val="24"/>
          <w:szCs w:val="24"/>
          <w:lang w:val="en-ID" w:eastAsia="en-ID"/>
        </w:rPr>
        <w:t>(3), 254–261.</w:t>
      </w:r>
    </w:p>
    <w:p w14:paraId="5B4DB814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en-ID" w:eastAsia="en-ID"/>
        </w:rPr>
      </w:pP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Prayogi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, M. A., Lesmana, M. T., &amp; Siregar, L. H. (2019). </w:t>
      </w: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Pengaruh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Kompetensi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Disiplin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Kerja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Terhadap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 Kinerja </w:t>
      </w: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Pegawai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.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Jurnal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Riset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Ilmiah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Manajeme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dan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Akuntansi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 . 3(2), 80-95.</w:t>
      </w:r>
    </w:p>
    <w:p w14:paraId="4F9BB620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en-ID" w:eastAsia="en-ID"/>
        </w:rPr>
      </w:pPr>
      <w:r>
        <w:rPr>
          <w:rFonts w:ascii="Times New Roman" w:hAnsi="Times New Roman"/>
          <w:sz w:val="24"/>
          <w:szCs w:val="24"/>
          <w:lang w:val="en-ID" w:eastAsia="en-ID"/>
        </w:rPr>
        <w:t xml:space="preserve">Priyatno. 2014.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Paham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Analisa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Statistik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Data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Denga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SPSS</w:t>
      </w:r>
      <w:r>
        <w:rPr>
          <w:rFonts w:ascii="Times New Roman" w:hAnsi="Times New Roman"/>
          <w:sz w:val="24"/>
          <w:szCs w:val="24"/>
          <w:lang w:val="en-ID" w:eastAsia="en-ID"/>
        </w:rPr>
        <w:t>. Yogyakarta: Media Kom.</w:t>
      </w:r>
    </w:p>
    <w:p w14:paraId="23A6C1D1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en-ID" w:eastAsia="en-ID"/>
        </w:rPr>
      </w:pPr>
      <w:r>
        <w:rPr>
          <w:rFonts w:ascii="Times New Roman" w:hAnsi="Times New Roman"/>
          <w:sz w:val="24"/>
          <w:szCs w:val="24"/>
          <w:lang w:val="id-ID" w:eastAsia="en-ID"/>
        </w:rPr>
        <w:t xml:space="preserve">Purbosari, N. (2018). </w:t>
      </w:r>
      <w:r>
        <w:rPr>
          <w:rFonts w:ascii="Times New Roman" w:hAnsi="Times New Roman"/>
          <w:i/>
          <w:sz w:val="24"/>
          <w:szCs w:val="24"/>
          <w:lang w:val="id-ID" w:eastAsia="en-ID"/>
        </w:rPr>
        <w:t>Pengaruh Pelatihan, Motivasi Dan Disiplin Kerja Terhadap Kinerja Karywan</w:t>
      </w:r>
      <w:r>
        <w:rPr>
          <w:rFonts w:ascii="Times New Roman" w:hAnsi="Times New Roman"/>
          <w:sz w:val="24"/>
          <w:szCs w:val="24"/>
          <w:lang w:val="id-ID" w:eastAsia="en-ID"/>
        </w:rPr>
        <w:t xml:space="preserve">. </w:t>
      </w:r>
      <w:r>
        <w:rPr>
          <w:rFonts w:ascii="Times New Roman" w:hAnsi="Times New Roman"/>
          <w:i/>
          <w:iCs/>
          <w:sz w:val="24"/>
          <w:szCs w:val="24"/>
          <w:lang w:val="id-ID" w:eastAsia="en-ID"/>
        </w:rPr>
        <w:t>Jurnal Ilmu Dan Riset Manajemen, 7</w:t>
      </w:r>
      <w:r>
        <w:rPr>
          <w:rFonts w:ascii="Times New Roman" w:hAnsi="Times New Roman"/>
          <w:sz w:val="24"/>
          <w:szCs w:val="24"/>
          <w:lang w:val="id-ID" w:eastAsia="en-ID"/>
        </w:rPr>
        <w:t xml:space="preserve"> (7), 1-16.</w:t>
      </w:r>
    </w:p>
    <w:p w14:paraId="4F6640BF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en-ID" w:eastAsia="en-ID"/>
        </w:rPr>
      </w:pPr>
      <w:r>
        <w:rPr>
          <w:rFonts w:ascii="Times New Roman" w:hAnsi="Times New Roman"/>
          <w:sz w:val="24"/>
          <w:szCs w:val="24"/>
          <w:lang w:val="en-ID" w:eastAsia="en-ID"/>
        </w:rPr>
        <w:t xml:space="preserve">Putra, M., </w:t>
      </w: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Mukharom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., &amp; Nugroho, T., A. (2021).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Pengaruh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Pelatiha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,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Disipli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, Dan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Lingkunga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Kerja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Terhadap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Kinerja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Karyawa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PT World Innovative Telecommunication</w:t>
      </w:r>
      <w:r>
        <w:rPr>
          <w:rFonts w:ascii="Times New Roman" w:hAnsi="Times New Roman"/>
          <w:sz w:val="24"/>
          <w:szCs w:val="24"/>
          <w:lang w:val="en-ID" w:eastAsia="en-ID"/>
        </w:rPr>
        <w:t xml:space="preserve">. </w:t>
      </w:r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5(1), 151-162.</w:t>
      </w:r>
    </w:p>
    <w:p w14:paraId="20CEC6B7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en-ID" w:eastAsia="en-ID"/>
        </w:rPr>
      </w:pP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Sinambela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, L. P. (2017).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Sumber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Daya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Manusia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.</w:t>
      </w:r>
      <w:r>
        <w:rPr>
          <w:rFonts w:ascii="Times New Roman" w:hAnsi="Times New Roman"/>
          <w:sz w:val="24"/>
          <w:szCs w:val="24"/>
          <w:lang w:val="en-ID" w:eastAsia="en-ID"/>
        </w:rPr>
        <w:t xml:space="preserve"> (Suryani, &amp; R. Damayanti, </w:t>
      </w: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Penyunt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>.) Jakarta: PT Bumi Aksara</w:t>
      </w:r>
    </w:p>
    <w:p w14:paraId="37AA2077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en-ID" w:eastAsia="en-ID"/>
        </w:rPr>
      </w:pP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Subagyo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 &amp;  </w:t>
      </w: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Djarwanto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. 2011.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Statistik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Induktif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Edisi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Lima</w:t>
      </w:r>
      <w:r>
        <w:rPr>
          <w:rFonts w:ascii="Times New Roman" w:hAnsi="Times New Roman"/>
          <w:sz w:val="24"/>
          <w:szCs w:val="24"/>
          <w:lang w:val="en-ID" w:eastAsia="en-ID"/>
        </w:rPr>
        <w:t>. Yogyakarta: BPFE.</w:t>
      </w:r>
    </w:p>
    <w:p w14:paraId="14AC41BC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en-ID" w:eastAsia="en-ID"/>
        </w:rPr>
      </w:pP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Suliyanto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. 2018. </w:t>
      </w:r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Metode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Penelitia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Bisnis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>. Yogyakarta: ANDI.</w:t>
      </w:r>
    </w:p>
    <w:p w14:paraId="2F628E3B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en-ID" w:eastAsia="en-ID"/>
        </w:rPr>
      </w:pPr>
      <w:r>
        <w:rPr>
          <w:rFonts w:ascii="Times New Roman" w:hAnsi="Times New Roman"/>
          <w:lang w:val="id-ID" w:eastAsia="en-ID"/>
        </w:rPr>
        <w:t>Suryanti, R. (2021). Pengaruh  Pelatihan  Kerja, Motivasi  Kerja Dan  Disiplin  Kerja Terhadap Kinerja Karyawan. 10 (14-79).</w:t>
      </w:r>
    </w:p>
    <w:p w14:paraId="72F74B77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en-ID" w:eastAsia="en-ID"/>
        </w:rPr>
      </w:pP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Sutabri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, T. (2014).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Sistem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Informasi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Manajemen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>. Yogyakarta: Andi Offset.</w:t>
      </w:r>
    </w:p>
    <w:p w14:paraId="141712DD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en-ID" w:eastAsia="en-ID"/>
        </w:rPr>
      </w:pP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sz w:val="24"/>
          <w:szCs w:val="24"/>
          <w:lang w:val="en-ID" w:eastAsia="en-ID"/>
        </w:rPr>
        <w:t xml:space="preserve">Sutiyadi. (2017). </w:t>
      </w:r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Analisis Pengaruh Sistem Informasi Manajemen Berbasis Komputer , Pelatihan Dan Disiplin Kerja Terhadap Kinerja Pegawai Pada Kantor Pemerintahan Provinsi Dki</w:t>
      </w:r>
      <w:r>
        <w:rPr>
          <w:rFonts w:ascii="Times New Roman" w:hAnsi="Times New Roman"/>
          <w:sz w:val="24"/>
          <w:szCs w:val="24"/>
          <w:lang w:val="en-ID" w:eastAsia="en-ID"/>
        </w:rPr>
        <w:t xml:space="preserve">. </w:t>
      </w:r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2</w:t>
      </w:r>
      <w:r>
        <w:rPr>
          <w:rFonts w:ascii="Times New Roman" w:hAnsi="Times New Roman"/>
          <w:sz w:val="24"/>
          <w:szCs w:val="24"/>
          <w:lang w:val="en-ID" w:eastAsia="en-ID"/>
        </w:rPr>
        <w:t>(1), 53–62.</w:t>
      </w:r>
    </w:p>
    <w:p w14:paraId="543B5ADC" w14:textId="77777777" w:rsidR="003C5EA4" w:rsidRDefault="003C5EA4" w:rsidP="003C5EA4">
      <w:pPr>
        <w:pStyle w:val="Bibliography"/>
        <w:ind w:left="426" w:right="-1" w:hanging="426"/>
        <w:jc w:val="both"/>
        <w:rPr>
          <w:rFonts w:ascii="Times New Roman" w:hAnsi="Times New Roman"/>
          <w:sz w:val="24"/>
          <w:szCs w:val="24"/>
          <w:lang w:val="en-ID" w:eastAsia="en-ID"/>
        </w:rPr>
      </w:pP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  <w:lang w:val="en-ID" w:eastAsia="en-ID"/>
        </w:rPr>
        <w:t xml:space="preserve">Sutrisno, E. (2013).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Manajemen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Sumber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Daya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Manusia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 (</w:t>
      </w: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Edisi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Revisi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 ed.). Jakarta: </w:t>
      </w: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Prenada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 Media Group.</w:t>
      </w:r>
    </w:p>
    <w:p w14:paraId="04199B11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en-ID" w:eastAsia="en-ID"/>
        </w:rPr>
      </w:pP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Thoha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, N. (2008).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Kompetensi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Plus</w:t>
      </w:r>
      <w:r>
        <w:rPr>
          <w:rFonts w:ascii="Times New Roman" w:hAnsi="Times New Roman"/>
          <w:sz w:val="24"/>
          <w:szCs w:val="24"/>
          <w:lang w:val="en-ID" w:eastAsia="en-ID"/>
        </w:rPr>
        <w:t xml:space="preserve">. </w:t>
      </w:r>
      <w:r>
        <w:rPr>
          <w:rFonts w:ascii="Times New Roman" w:hAnsi="Times New Roman"/>
          <w:iCs/>
          <w:sz w:val="24"/>
          <w:szCs w:val="24"/>
          <w:lang w:val="en-ID" w:eastAsia="en-ID"/>
        </w:rPr>
        <w:t>Jakarta: Gramedia Pustaka Utama.</w:t>
      </w:r>
    </w:p>
    <w:p w14:paraId="655E994A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en-ID" w:eastAsia="en-ID"/>
        </w:rPr>
      </w:pP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sz w:val="24"/>
          <w:szCs w:val="24"/>
          <w:lang w:val="en-ID" w:eastAsia="en-ID"/>
        </w:rPr>
        <w:t>Wiadnyana, A. G. D., Gama, G., Rismawan, E. A. P.  (2021).</w:t>
      </w:r>
      <w:r>
        <w:rPr>
          <w:rFonts w:ascii="Times New Roman" w:hAnsi="Times New Roman"/>
          <w:i/>
          <w:sz w:val="24"/>
          <w:szCs w:val="24"/>
          <w:lang w:val="en-ID" w:eastAsia="en-ID"/>
        </w:rPr>
        <w:t xml:space="preserve"> Pengaruh Kecerdasan Emosional, Kedisiplinan Dan Kompensasi Terhadap Kinerja Pegawai Dinas </w:t>
      </w:r>
      <w:r>
        <w:rPr>
          <w:rFonts w:ascii="Times New Roman" w:hAnsi="Times New Roman"/>
          <w:i/>
          <w:sz w:val="24"/>
          <w:szCs w:val="24"/>
          <w:lang w:val="en-ID" w:eastAsia="en-ID"/>
        </w:rPr>
        <w:lastRenderedPageBreak/>
        <w:t xml:space="preserve">Penanaman Modal Dan Pelayanan Terpadu Satu Pintu Kabupaten Gianyar. </w:t>
      </w:r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 xml:space="preserve"> Jurnal EMAS</w:t>
      </w:r>
      <w:r>
        <w:rPr>
          <w:rFonts w:ascii="Times New Roman" w:hAnsi="Times New Roman"/>
          <w:sz w:val="24"/>
          <w:szCs w:val="24"/>
          <w:lang w:val="en-ID" w:eastAsia="en-ID"/>
        </w:rPr>
        <w:t xml:space="preserve">. </w:t>
      </w:r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Vol 2(2)</w:t>
      </w:r>
      <w:r>
        <w:rPr>
          <w:rFonts w:ascii="Times New Roman" w:hAnsi="Times New Roman"/>
          <w:sz w:val="24"/>
          <w:szCs w:val="24"/>
          <w:lang w:val="en-ID" w:eastAsia="en-ID"/>
        </w:rPr>
        <w:t>, 169–185.</w:t>
      </w:r>
    </w:p>
    <w:p w14:paraId="792B9BF9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 w:eastAsia="en-ID"/>
        </w:rPr>
        <w:t>Widarjono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 xml:space="preserve">. 2017. </w:t>
      </w:r>
      <w:proofErr w:type="spellStart"/>
      <w:r>
        <w:rPr>
          <w:rFonts w:ascii="Times New Roman" w:hAnsi="Times New Roman"/>
          <w:i/>
          <w:iCs/>
          <w:sz w:val="24"/>
          <w:szCs w:val="24"/>
          <w:lang w:val="en-ID" w:eastAsia="en-ID"/>
        </w:rPr>
        <w:t>Ekonometrika</w:t>
      </w:r>
      <w:proofErr w:type="spellEnd"/>
      <w:r>
        <w:rPr>
          <w:rFonts w:ascii="Times New Roman" w:hAnsi="Times New Roman"/>
          <w:sz w:val="24"/>
          <w:szCs w:val="24"/>
          <w:lang w:val="en-ID" w:eastAsia="en-ID"/>
        </w:rPr>
        <w:t>. Yogyakarta: UPP STIM YKPN.</w:t>
      </w:r>
    </w:p>
    <w:p w14:paraId="190B9579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6C71F9BA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6B864C4E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1A2A305E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5F8E4C81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7119E034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08BB27F3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0EF84EE7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66F79B2E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44091472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2B622000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6E725785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33947A02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62197FC2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074717F0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4D6DF93A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0EFEF1E7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6592D780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4D622643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4962AD3C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699CA8EB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3A091C35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0A8BF91F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id-ID" w:eastAsia="en-ID"/>
        </w:rPr>
      </w:pPr>
    </w:p>
    <w:p w14:paraId="36E0C1E6" w14:textId="77777777" w:rsidR="003C5EA4" w:rsidRDefault="003C5EA4" w:rsidP="003C5EA4">
      <w:pPr>
        <w:rPr>
          <w:rFonts w:ascii="Times New Roman" w:hAnsi="Times New Roman"/>
        </w:rPr>
      </w:pPr>
    </w:p>
    <w:p w14:paraId="677B71C3" w14:textId="77777777" w:rsidR="003C5EA4" w:rsidRDefault="003C5EA4" w:rsidP="003C5EA4">
      <w:pPr>
        <w:pStyle w:val="ListParagraph"/>
        <w:spacing w:line="480" w:lineRule="auto"/>
        <w:ind w:left="0"/>
        <w:jc w:val="both"/>
        <w:rPr>
          <w:rFonts w:ascii="Times New Roman" w:eastAsia="Times New Roman" w:hAnsi="Times New Roman"/>
          <w:sz w:val="24"/>
          <w:szCs w:val="24"/>
        </w:rPr>
        <w:sectPr w:rsidR="003C5EA4" w:rsidSect="003C5EA4">
          <w:headerReference w:type="default" r:id="rId7"/>
          <w:footerReference w:type="first" r:id="rId8"/>
          <w:pgSz w:w="11907" w:h="16839"/>
          <w:pgMar w:top="2268" w:right="1701" w:bottom="1701" w:left="2268" w:header="709" w:footer="709" w:gutter="0"/>
          <w:pgNumType w:start="90"/>
          <w:cols w:space="720"/>
          <w:titlePg/>
          <w:docGrid w:linePitch="360"/>
        </w:sectPr>
      </w:pPr>
      <w:r>
        <w:rPr>
          <w:rFonts w:ascii="Times New Roman" w:hAnsi="Times New Roman"/>
          <w:sz w:val="24"/>
          <w:szCs w:val="24"/>
        </w:rPr>
        <w:fldChar w:fldCharType="end"/>
      </w:r>
    </w:p>
    <w:p w14:paraId="05C8448C" w14:textId="77777777" w:rsidR="003C5EA4" w:rsidRDefault="003C5EA4" w:rsidP="003C5EA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/>
          <w:sz w:val="24"/>
          <w:szCs w:val="24"/>
          <w:lang w:val="en-ID" w:eastAsia="en-ID"/>
        </w:rPr>
      </w:pPr>
    </w:p>
    <w:p w14:paraId="6EFA6840" w14:textId="77777777" w:rsidR="003C5EA4" w:rsidRDefault="003C5EA4" w:rsidP="003C5EA4">
      <w:pPr>
        <w:spacing w:line="240" w:lineRule="auto"/>
        <w:rPr>
          <w:rFonts w:ascii="Times New Roman" w:hAnsi="Times New Roman"/>
        </w:rPr>
      </w:pPr>
    </w:p>
    <w:p w14:paraId="177E64B3" w14:textId="77777777" w:rsidR="003C5EA4" w:rsidRDefault="003C5EA4" w:rsidP="003C5EA4">
      <w:pPr>
        <w:spacing w:line="240" w:lineRule="auto"/>
        <w:rPr>
          <w:rFonts w:ascii="Times New Roman" w:hAnsi="Times New Roman"/>
          <w:lang w:val="id-ID"/>
        </w:rPr>
      </w:pPr>
    </w:p>
    <w:p w14:paraId="66E9EDD5" w14:textId="77777777" w:rsidR="003C5EA4" w:rsidRDefault="003C5EA4" w:rsidP="003C5EA4">
      <w:pPr>
        <w:spacing w:line="240" w:lineRule="auto"/>
        <w:rPr>
          <w:rFonts w:ascii="Times New Roman" w:hAnsi="Times New Roman"/>
          <w:sz w:val="144"/>
          <w:szCs w:val="144"/>
        </w:rPr>
      </w:pPr>
    </w:p>
    <w:p w14:paraId="3755F72B" w14:textId="77777777" w:rsidR="003C5EA4" w:rsidRDefault="003C5EA4" w:rsidP="003C5EA4">
      <w:pPr>
        <w:spacing w:line="240" w:lineRule="auto"/>
        <w:jc w:val="center"/>
        <w:rPr>
          <w:rFonts w:ascii="Times New Roman" w:hAnsi="Times New Roman"/>
          <w:sz w:val="144"/>
          <w:szCs w:val="144"/>
        </w:rPr>
      </w:pPr>
      <w:r>
        <w:rPr>
          <w:rFonts w:ascii="Times New Roman" w:hAnsi="Times New Roman"/>
          <w:sz w:val="144"/>
          <w:szCs w:val="144"/>
        </w:rPr>
        <w:t>LAMPIRAN</w:t>
      </w:r>
    </w:p>
    <w:p w14:paraId="77F810F2" w14:textId="77777777" w:rsidR="003C5EA4" w:rsidRDefault="003C5EA4" w:rsidP="003C5EA4">
      <w:pPr>
        <w:spacing w:line="240" w:lineRule="auto"/>
        <w:rPr>
          <w:rFonts w:ascii="Times New Roman" w:hAnsi="Times New Roman"/>
        </w:rPr>
        <w:sectPr w:rsidR="003C5EA4">
          <w:footerReference w:type="default" r:id="rId9"/>
          <w:pgSz w:w="11907" w:h="16839"/>
          <w:pgMar w:top="2268" w:right="1701" w:bottom="1701" w:left="2268" w:header="709" w:footer="709" w:gutter="0"/>
          <w:cols w:space="720"/>
          <w:titlePg/>
          <w:docGrid w:linePitch="360"/>
        </w:sectPr>
      </w:pPr>
    </w:p>
    <w:p w14:paraId="02AF1C70" w14:textId="77777777" w:rsidR="003C5EA4" w:rsidRDefault="003C5EA4" w:rsidP="003C5EA4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Lampiran 1</w:t>
      </w:r>
    </w:p>
    <w:p w14:paraId="12E2A65E" w14:textId="77777777" w:rsidR="003C5EA4" w:rsidRDefault="003C5EA4" w:rsidP="003C5EA4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KUESIONER PENELITIAN</w:t>
      </w:r>
    </w:p>
    <w:p w14:paraId="1C15280A" w14:textId="77777777" w:rsidR="003C5EA4" w:rsidRDefault="003C5EA4" w:rsidP="003C5EA4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/>
          <w:sz w:val="24"/>
          <w:szCs w:val="24"/>
        </w:rPr>
        <w:t>Kepada</w:t>
      </w:r>
      <w:proofErr w:type="spellEnd"/>
      <w:r>
        <w:rPr>
          <w:rFonts w:ascii="Times New Roman" w:hAnsi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</w:p>
    <w:p w14:paraId="72ADC17A" w14:textId="77777777" w:rsidR="003C5EA4" w:rsidRDefault="003C5EA4" w:rsidP="003C5EA4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Yth</w:t>
      </w:r>
      <w:proofErr w:type="spellEnd"/>
      <w:r>
        <w:rPr>
          <w:rFonts w:ascii="Times New Roman" w:hAnsi="Times New Roman"/>
          <w:sz w:val="24"/>
          <w:szCs w:val="24"/>
        </w:rPr>
        <w:t xml:space="preserve">. Bapak/Ibu (BPKAD) </w:t>
      </w:r>
      <w:proofErr w:type="spellStart"/>
      <w:r>
        <w:rPr>
          <w:rFonts w:ascii="Times New Roman" w:hAnsi="Times New Roman"/>
          <w:sz w:val="24"/>
          <w:szCs w:val="24"/>
        </w:rPr>
        <w:t>kabupat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alang</w:t>
      </w:r>
      <w:proofErr w:type="spellEnd"/>
    </w:p>
    <w:p w14:paraId="0EE447DB" w14:textId="77777777" w:rsidR="003C5EA4" w:rsidRDefault="003C5EA4" w:rsidP="003C5EA4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Di </w:t>
      </w:r>
      <w:proofErr w:type="spellStart"/>
      <w:r>
        <w:rPr>
          <w:rFonts w:ascii="Times New Roman" w:hAnsi="Times New Roman"/>
          <w:sz w:val="24"/>
          <w:szCs w:val="24"/>
        </w:rPr>
        <w:t>tem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</w:p>
    <w:p w14:paraId="66A54AA3" w14:textId="77777777" w:rsidR="003C5EA4" w:rsidRDefault="003C5EA4" w:rsidP="003C5EA4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  <w:proofErr w:type="gramStart"/>
      <w:r>
        <w:rPr>
          <w:rFonts w:ascii="Times New Roman" w:hAnsi="Times New Roman"/>
          <w:sz w:val="24"/>
          <w:szCs w:val="24"/>
        </w:rPr>
        <w:t>Hal :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mohon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i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uesioner</w:t>
      </w:r>
      <w:proofErr w:type="spellEnd"/>
    </w:p>
    <w:p w14:paraId="6E2D4440" w14:textId="77777777" w:rsidR="003C5EA4" w:rsidRDefault="003C5EA4" w:rsidP="003C5EA4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ormat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</w:p>
    <w:p w14:paraId="59A040D0" w14:textId="77777777" w:rsidR="003C5EA4" w:rsidRDefault="003C5EA4" w:rsidP="003C5EA4">
      <w:pPr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Sehubu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yusun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krip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gun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enuh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yar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/>
          <w:sz w:val="24"/>
          <w:szCs w:val="24"/>
        </w:rPr>
        <w:t>studi</w:t>
      </w:r>
      <w:proofErr w:type="spellEnd"/>
      <w:r>
        <w:rPr>
          <w:rFonts w:ascii="Times New Roman" w:hAnsi="Times New Roman"/>
          <w:sz w:val="24"/>
          <w:szCs w:val="24"/>
        </w:rPr>
        <w:t xml:space="preserve"> S1 di </w:t>
      </w:r>
      <w:proofErr w:type="spellStart"/>
      <w:r>
        <w:rPr>
          <w:rFonts w:ascii="Times New Roman" w:hAnsi="Times New Roman"/>
          <w:sz w:val="24"/>
          <w:szCs w:val="24"/>
        </w:rPr>
        <w:t>Fakultas</w:t>
      </w:r>
      <w:proofErr w:type="spellEnd"/>
      <w:r>
        <w:rPr>
          <w:rFonts w:ascii="Times New Roman" w:hAnsi="Times New Roman"/>
          <w:sz w:val="24"/>
          <w:szCs w:val="24"/>
        </w:rPr>
        <w:t xml:space="preserve"> Ekonomi Dan </w:t>
      </w:r>
      <w:proofErr w:type="spellStart"/>
      <w:r>
        <w:rPr>
          <w:rFonts w:ascii="Times New Roman" w:hAnsi="Times New Roman"/>
          <w:sz w:val="24"/>
          <w:szCs w:val="24"/>
        </w:rPr>
        <w:t>Bisnis</w:t>
      </w:r>
      <w:proofErr w:type="spellEnd"/>
      <w:r>
        <w:rPr>
          <w:rFonts w:ascii="Times New Roman" w:hAnsi="Times New Roman"/>
          <w:sz w:val="24"/>
          <w:szCs w:val="24"/>
        </w:rPr>
        <w:t xml:space="preserve"> Universitas </w:t>
      </w:r>
      <w:proofErr w:type="spellStart"/>
      <w:r>
        <w:rPr>
          <w:rFonts w:ascii="Times New Roman" w:hAnsi="Times New Roman"/>
          <w:sz w:val="24"/>
          <w:szCs w:val="24"/>
        </w:rPr>
        <w:t>Pancasakti</w:t>
      </w:r>
      <w:proofErr w:type="spellEnd"/>
      <w:r>
        <w:rPr>
          <w:rFonts w:ascii="Times New Roman" w:hAnsi="Times New Roman"/>
          <w:sz w:val="24"/>
          <w:szCs w:val="24"/>
        </w:rPr>
        <w:t xml:space="preserve"> Tegal, </w:t>
      </w:r>
      <w:proofErr w:type="spellStart"/>
      <w:proofErr w:type="gramStart"/>
      <w:r>
        <w:rPr>
          <w:rFonts w:ascii="Times New Roman" w:hAnsi="Times New Roman"/>
          <w:sz w:val="24"/>
          <w:szCs w:val="24"/>
        </w:rPr>
        <w:t>saya</w:t>
      </w:r>
      <w:proofErr w:type="spellEnd"/>
      <w:r>
        <w:rPr>
          <w:rFonts w:ascii="Times New Roman" w:hAnsi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</w:p>
    <w:p w14:paraId="73E34540" w14:textId="77777777" w:rsidR="003C5EA4" w:rsidRDefault="003C5EA4" w:rsidP="003C5EA4">
      <w:pPr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Nama </w:t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  <w:t>: Aini Wati</w:t>
      </w:r>
    </w:p>
    <w:p w14:paraId="70E49259" w14:textId="77777777" w:rsidR="003C5EA4" w:rsidRDefault="003C5EA4" w:rsidP="003C5EA4">
      <w:pPr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NPM </w:t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  <w:t>: 4119500146</w:t>
      </w:r>
    </w:p>
    <w:p w14:paraId="0BCF41F8" w14:textId="77777777" w:rsidR="003C5EA4" w:rsidRDefault="003C5EA4" w:rsidP="003C5EA4">
      <w:pPr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Program Studi</w:t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/>
          <w:sz w:val="24"/>
          <w:szCs w:val="24"/>
        </w:rPr>
        <w:t>Manajemen</w:t>
      </w:r>
      <w:proofErr w:type="spellEnd"/>
    </w:p>
    <w:p w14:paraId="29226E48" w14:textId="77777777" w:rsidR="003C5EA4" w:rsidRDefault="003C5EA4" w:rsidP="003C5EA4">
      <w:pPr>
        <w:pStyle w:val="ListParagraph"/>
        <w:ind w:left="0" w:right="-1" w:firstLine="709"/>
        <w:jc w:val="both"/>
        <w:rPr>
          <w:rFonts w:ascii="Times New Roman" w:hAnsi="Times New Roman"/>
          <w:sz w:val="24"/>
          <w:szCs w:val="24"/>
          <w:lang w:val="en-MY"/>
        </w:rPr>
      </w:pPr>
      <w:proofErr w:type="spellStart"/>
      <w:r>
        <w:rPr>
          <w:rFonts w:ascii="Times New Roman" w:hAnsi="Times New Roman"/>
          <w:sz w:val="24"/>
          <w:szCs w:val="24"/>
          <w:lang w:val="en-MY"/>
        </w:rPr>
        <w:t>Dengan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itu</w:t>
      </w:r>
      <w:proofErr w:type="spellEnd"/>
      <w:r>
        <w:rPr>
          <w:rFonts w:ascii="Times New Roman" w:hAnsi="Times New Roman"/>
          <w:sz w:val="24"/>
          <w:szCs w:val="24"/>
          <w:lang w:val="en-MY"/>
        </w:rPr>
        <w:t>,</w:t>
      </w:r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saya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meminta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kesediaan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Bapak</w:t>
      </w:r>
      <w:proofErr w:type="spellEnd"/>
      <w:r>
        <w:rPr>
          <w:rFonts w:ascii="Times New Roman" w:hAnsi="Times New Roman"/>
          <w:sz w:val="24"/>
          <w:szCs w:val="24"/>
          <w:lang w:val="en-MY"/>
        </w:rPr>
        <w:t>/Ibu</w:t>
      </w:r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gaw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antor</w:t>
      </w:r>
      <w:proofErr w:type="spellEnd"/>
      <w:r>
        <w:rPr>
          <w:rFonts w:ascii="Times New Roman" w:hAnsi="Times New Roman"/>
          <w:sz w:val="24"/>
          <w:szCs w:val="24"/>
        </w:rPr>
        <w:t xml:space="preserve"> badan </w:t>
      </w:r>
      <w:proofErr w:type="spellStart"/>
      <w:r>
        <w:rPr>
          <w:rFonts w:ascii="Times New Roman" w:hAnsi="Times New Roman"/>
          <w:sz w:val="24"/>
          <w:szCs w:val="24"/>
        </w:rPr>
        <w:t>pengelol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uangan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ase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erah</w:t>
      </w:r>
      <w:proofErr w:type="spellEnd"/>
      <w:r>
        <w:rPr>
          <w:rFonts w:ascii="Times New Roman" w:hAnsi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/>
          <w:sz w:val="24"/>
          <w:szCs w:val="24"/>
        </w:rPr>
        <w:t>bpkad</w:t>
      </w:r>
      <w:proofErr w:type="spellEnd"/>
      <w:r>
        <w:rPr>
          <w:rFonts w:ascii="Times New Roman" w:hAnsi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/>
          <w:sz w:val="24"/>
          <w:szCs w:val="24"/>
        </w:rPr>
        <w:t>kabupat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alang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untuk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dapat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mengisi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kuesioner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yang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tersedia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untuk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menunjang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penelitian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saya</w:t>
      </w:r>
      <w:proofErr w:type="spellEnd"/>
      <w:r>
        <w:rPr>
          <w:rFonts w:ascii="Times New Roman" w:hAnsi="Times New Roman"/>
          <w:sz w:val="24"/>
          <w:szCs w:val="24"/>
          <w:lang w:val="en-MY"/>
        </w:rPr>
        <w:t>.</w:t>
      </w:r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Jawaban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kuesioner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dijamin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kerahasiaannya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dan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tidak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mempengaruhi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nilai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sikap</w:t>
      </w:r>
      <w:proofErr w:type="spellEnd"/>
      <w:r>
        <w:rPr>
          <w:rFonts w:ascii="Times New Roman" w:hAnsi="Times New Roman"/>
          <w:sz w:val="24"/>
          <w:szCs w:val="24"/>
          <w:lang w:val="en-MY"/>
        </w:rPr>
        <w:t>.</w:t>
      </w:r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Jadi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Anda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diharapkan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dapat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memberikan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jawaban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yang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sesuai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dengan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kondisi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dan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apa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yang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dirasakan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sesungguhnya</w:t>
      </w:r>
      <w:proofErr w:type="spellEnd"/>
      <w:r>
        <w:rPr>
          <w:rFonts w:ascii="Times New Roman" w:hAnsi="Times New Roman"/>
          <w:sz w:val="24"/>
          <w:szCs w:val="24"/>
          <w:lang w:val="en-MY"/>
        </w:rPr>
        <w:t>.</w:t>
      </w:r>
    </w:p>
    <w:p w14:paraId="28ED99EC" w14:textId="77777777" w:rsidR="003C5EA4" w:rsidRDefault="003C5EA4" w:rsidP="003C5EA4">
      <w:pPr>
        <w:pStyle w:val="ListParagraph"/>
        <w:spacing w:line="480" w:lineRule="auto"/>
        <w:ind w:left="0" w:right="-1" w:firstLine="709"/>
        <w:jc w:val="both"/>
        <w:rPr>
          <w:rFonts w:ascii="Times New Roman" w:hAnsi="Times New Roman"/>
          <w:sz w:val="24"/>
          <w:szCs w:val="24"/>
          <w:lang w:val="en-MY"/>
        </w:rPr>
      </w:pPr>
      <w:proofErr w:type="spellStart"/>
      <w:r>
        <w:rPr>
          <w:rFonts w:ascii="Times New Roman" w:hAnsi="Times New Roman"/>
          <w:sz w:val="24"/>
          <w:szCs w:val="24"/>
        </w:rPr>
        <w:t>Menging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berhasi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an</w:t>
      </w:r>
      <w:proofErr w:type="spellEnd"/>
      <w:r>
        <w:rPr>
          <w:rFonts w:ascii="Times New Roman" w:hAnsi="Times New Roman"/>
          <w:sz w:val="24"/>
          <w:szCs w:val="24"/>
        </w:rPr>
        <w:t xml:space="preserve"> sangat </w:t>
      </w:r>
      <w:proofErr w:type="spellStart"/>
      <w:r>
        <w:rPr>
          <w:rFonts w:ascii="Times New Roman" w:hAnsi="Times New Roman"/>
          <w:sz w:val="24"/>
          <w:szCs w:val="24"/>
        </w:rPr>
        <w:t>bergantung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kelengkap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awab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dimohon</w:t>
      </w:r>
      <w:proofErr w:type="spellEnd"/>
      <w:r>
        <w:rPr>
          <w:rFonts w:ascii="Times New Roman" w:hAnsi="Times New Roman"/>
          <w:sz w:val="24"/>
          <w:szCs w:val="24"/>
        </w:rPr>
        <w:t xml:space="preserve"> agar Bapak/Ibu </w:t>
      </w:r>
      <w:proofErr w:type="spellStart"/>
      <w:r>
        <w:rPr>
          <w:rFonts w:ascii="Times New Roman" w:hAnsi="Times New Roman"/>
          <w:sz w:val="24"/>
          <w:szCs w:val="24"/>
        </w:rPr>
        <w:t>da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beri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awab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engkap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Terim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asi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sediaan</w:t>
      </w:r>
      <w:proofErr w:type="spellEnd"/>
      <w:r>
        <w:rPr>
          <w:rFonts w:ascii="Times New Roman" w:hAnsi="Times New Roman"/>
          <w:sz w:val="24"/>
          <w:szCs w:val="24"/>
        </w:rPr>
        <w:t xml:space="preserve"> Bapak/Ibu yang </w:t>
      </w:r>
      <w:proofErr w:type="spellStart"/>
      <w:r>
        <w:rPr>
          <w:rFonts w:ascii="Times New Roman" w:hAnsi="Times New Roman"/>
          <w:sz w:val="24"/>
          <w:szCs w:val="24"/>
        </w:rPr>
        <w:t>te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sedi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i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uesione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14:paraId="3E36BD70" w14:textId="77777777" w:rsidR="003C5EA4" w:rsidRDefault="003C5EA4" w:rsidP="003C5EA4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ab/>
      </w:r>
      <w:r>
        <w:rPr>
          <w:rFonts w:ascii="Times New Roman" w:hAnsi="Times New Roman"/>
          <w:b/>
          <w:sz w:val="24"/>
          <w:szCs w:val="24"/>
        </w:rPr>
        <w:tab/>
      </w:r>
      <w:r>
        <w:rPr>
          <w:rFonts w:ascii="Times New Roman" w:hAnsi="Times New Roman"/>
          <w:b/>
          <w:sz w:val="24"/>
          <w:szCs w:val="24"/>
        </w:rPr>
        <w:tab/>
      </w:r>
      <w:r>
        <w:rPr>
          <w:rFonts w:ascii="Times New Roman" w:hAnsi="Times New Roman"/>
          <w:b/>
          <w:sz w:val="24"/>
          <w:szCs w:val="24"/>
        </w:rPr>
        <w:tab/>
      </w:r>
      <w:r>
        <w:rPr>
          <w:rFonts w:ascii="Times New Roman" w:hAnsi="Times New Roman"/>
          <w:b/>
          <w:sz w:val="24"/>
          <w:szCs w:val="24"/>
        </w:rPr>
        <w:tab/>
      </w:r>
      <w:r>
        <w:rPr>
          <w:rFonts w:ascii="Times New Roman" w:hAnsi="Times New Roman"/>
          <w:b/>
          <w:sz w:val="24"/>
          <w:szCs w:val="24"/>
        </w:rPr>
        <w:tab/>
      </w:r>
      <w:r>
        <w:rPr>
          <w:rFonts w:ascii="Times New Roman" w:hAnsi="Times New Roman"/>
          <w:b/>
          <w:sz w:val="24"/>
          <w:szCs w:val="24"/>
        </w:rPr>
        <w:tab/>
      </w:r>
      <w:r>
        <w:rPr>
          <w:rFonts w:ascii="Times New Roman" w:hAnsi="Times New Roman"/>
          <w:b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>Hormat Saya,</w:t>
      </w:r>
    </w:p>
    <w:p w14:paraId="550E4F32" w14:textId="77777777" w:rsidR="003C5EA4" w:rsidRDefault="003C5EA4" w:rsidP="003C5EA4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</w:p>
    <w:p w14:paraId="21012561" w14:textId="77777777" w:rsidR="003C5EA4" w:rsidRDefault="003C5EA4" w:rsidP="003C5EA4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</w:p>
    <w:p w14:paraId="4403C983" w14:textId="77777777" w:rsidR="003C5EA4" w:rsidRDefault="003C5EA4" w:rsidP="003C5EA4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  <w:t xml:space="preserve">   Aini Wati</w:t>
      </w:r>
    </w:p>
    <w:p w14:paraId="6056872C" w14:textId="77777777" w:rsidR="003C5EA4" w:rsidRDefault="003C5EA4" w:rsidP="003C5EA4">
      <w:pPr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728C81FE" w14:textId="77777777" w:rsidR="003C5EA4" w:rsidRDefault="003C5EA4" w:rsidP="003C5EA4">
      <w:pPr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KUESIONER</w:t>
      </w:r>
    </w:p>
    <w:p w14:paraId="1363D367" w14:textId="13E54783" w:rsidR="003C5EA4" w:rsidRDefault="003C5EA4" w:rsidP="003C5EA4">
      <w:pPr>
        <w:pStyle w:val="ListParagraph"/>
        <w:numPr>
          <w:ilvl w:val="0"/>
          <w:numId w:val="65"/>
        </w:numPr>
        <w:spacing w:line="480" w:lineRule="auto"/>
        <w:ind w:left="567" w:hanging="283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lang w:val="en-ID" w:eastAsia="en-ID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8192FF5" wp14:editId="1AF3BEA4">
                <wp:simplePos x="0" y="0"/>
                <wp:positionH relativeFrom="column">
                  <wp:posOffset>3174365</wp:posOffset>
                </wp:positionH>
                <wp:positionV relativeFrom="paragraph">
                  <wp:posOffset>335915</wp:posOffset>
                </wp:positionV>
                <wp:extent cx="188595" cy="188595"/>
                <wp:effectExtent l="0" t="0" r="20955" b="20955"/>
                <wp:wrapNone/>
                <wp:docPr id="8" name="Rectangle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8595" cy="18859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41CA117" id="Rectangle 15" o:spid="_x0000_s1026" style="position:absolute;margin-left:249.95pt;margin-top:26.45pt;width:14.85pt;height:14.8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" fillcolor="window" strokecolor="windowText" strokeweight="2pt">
                <v:path arrowok="t"/>
              </v:rect>
            </w:pict>
          </mc:Fallback>
        </mc:AlternateContent>
      </w:r>
      <w:proofErr w:type="spellStart"/>
      <w:r>
        <w:rPr>
          <w:rFonts w:ascii="Times New Roman" w:hAnsi="Times New Roman"/>
          <w:sz w:val="24"/>
          <w:szCs w:val="24"/>
        </w:rPr>
        <w:t>Identi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spond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noProof/>
          <w:lang w:val="en-ID" w:eastAsia="en-ID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951A81D" wp14:editId="75BB88AF">
                <wp:simplePos x="0" y="0"/>
                <wp:positionH relativeFrom="column">
                  <wp:posOffset>1953260</wp:posOffset>
                </wp:positionH>
                <wp:positionV relativeFrom="paragraph">
                  <wp:posOffset>333375</wp:posOffset>
                </wp:positionV>
                <wp:extent cx="188595" cy="188595"/>
                <wp:effectExtent l="0" t="0" r="20955" b="20955"/>
                <wp:wrapNone/>
                <wp:docPr id="6" name="Rectangle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8595" cy="18859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9AF5DCF" id="Rectangle 14" o:spid="_x0000_s1026" style="position:absolute;margin-left:153.8pt;margin-top:26.25pt;width:14.85pt;height:14.8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" fillcolor="window" strokecolor="windowText" strokeweight="2pt">
                <v:path arrowok="t"/>
              </v:rect>
            </w:pict>
          </mc:Fallback>
        </mc:AlternateContent>
      </w:r>
      <w:r>
        <w:rPr>
          <w:rFonts w:ascii="Times New Roman" w:hAnsi="Times New Roman"/>
          <w:sz w:val="24"/>
          <w:szCs w:val="24"/>
          <w:lang w:val="en-MY"/>
        </w:rPr>
        <w:tab/>
      </w:r>
    </w:p>
    <w:p w14:paraId="77B1E012" w14:textId="77777777" w:rsidR="003C5EA4" w:rsidRDefault="003C5EA4" w:rsidP="003C5EA4">
      <w:pPr>
        <w:pStyle w:val="ListParagraph"/>
        <w:numPr>
          <w:ilvl w:val="0"/>
          <w:numId w:val="66"/>
        </w:numPr>
        <w:tabs>
          <w:tab w:val="left" w:pos="993"/>
        </w:tabs>
        <w:spacing w:after="160" w:line="480" w:lineRule="auto"/>
        <w:ind w:left="851" w:right="-1" w:hanging="284"/>
        <w:jc w:val="both"/>
        <w:rPr>
          <w:rFonts w:ascii="Times New Roman" w:hAnsi="Times New Roman"/>
          <w:sz w:val="24"/>
          <w:szCs w:val="24"/>
          <w:lang w:val="en-MY"/>
        </w:rPr>
      </w:pPr>
      <w:r>
        <w:rPr>
          <w:rFonts w:ascii="Times New Roman" w:hAnsi="Times New Roman"/>
          <w:sz w:val="24"/>
          <w:szCs w:val="24"/>
          <w:lang w:val="en-MY"/>
        </w:rPr>
        <w:t>Jenis</w:t>
      </w:r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Kelamin</w:t>
      </w:r>
      <w:proofErr w:type="spellEnd"/>
      <w:r>
        <w:rPr>
          <w:rFonts w:ascii="Times New Roman" w:hAnsi="Times New Roman"/>
          <w:sz w:val="24"/>
          <w:szCs w:val="24"/>
          <w:lang w:val="en-MY"/>
        </w:rPr>
        <w:tab/>
        <w:t>:</w:t>
      </w:r>
      <w:r>
        <w:rPr>
          <w:rFonts w:ascii="Times New Roman" w:hAnsi="Times New Roman"/>
          <w:sz w:val="24"/>
          <w:szCs w:val="24"/>
        </w:rPr>
        <w:t xml:space="preserve">         Laki-Laki                 Perempuan</w:t>
      </w:r>
    </w:p>
    <w:p w14:paraId="7DEE0194" w14:textId="0899BF4F" w:rsidR="003C5EA4" w:rsidRDefault="003C5EA4" w:rsidP="003C5EA4">
      <w:pPr>
        <w:pStyle w:val="ListParagraph"/>
        <w:numPr>
          <w:ilvl w:val="0"/>
          <w:numId w:val="66"/>
        </w:numPr>
        <w:tabs>
          <w:tab w:val="left" w:pos="993"/>
        </w:tabs>
        <w:spacing w:after="160" w:line="480" w:lineRule="auto"/>
        <w:ind w:left="851" w:right="-1" w:hanging="284"/>
        <w:jc w:val="both"/>
        <w:rPr>
          <w:rFonts w:ascii="Times New Roman" w:hAnsi="Times New Roman"/>
          <w:sz w:val="24"/>
          <w:szCs w:val="24"/>
          <w:lang w:val="en-MY"/>
        </w:rPr>
      </w:pPr>
      <w:r>
        <w:rPr>
          <w:rFonts w:ascii="Times New Roman" w:hAnsi="Times New Roman"/>
          <w:noProof/>
          <w:lang w:val="en-ID" w:eastAsia="en-ID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0CAB3FC6" wp14:editId="341E4715">
                <wp:simplePos x="0" y="0"/>
                <wp:positionH relativeFrom="column">
                  <wp:posOffset>3175000</wp:posOffset>
                </wp:positionH>
                <wp:positionV relativeFrom="paragraph">
                  <wp:posOffset>10795</wp:posOffset>
                </wp:positionV>
                <wp:extent cx="188595" cy="188595"/>
                <wp:effectExtent l="0" t="0" r="20955" b="20955"/>
                <wp:wrapNone/>
                <wp:docPr id="14" name="Rectangle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8595" cy="18859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DABA92F" id="Rectangle 14" o:spid="_x0000_s1026" style="position:absolute;margin-left:250pt;margin-top:.85pt;width:14.85pt;height:14.8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" fillcolor="window" strokecolor="windowText" strokeweight="2pt">
                <v:path arrowok="t"/>
              </v:rect>
            </w:pict>
          </mc:Fallback>
        </mc:AlternateContent>
      </w:r>
      <w:r>
        <w:rPr>
          <w:rFonts w:ascii="Times New Roman" w:hAnsi="Times New Roman"/>
          <w:noProof/>
          <w:lang w:val="en-ID" w:eastAsia="en-ID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20BA3D3D" wp14:editId="43BEA125">
                <wp:simplePos x="0" y="0"/>
                <wp:positionH relativeFrom="column">
                  <wp:posOffset>1951990</wp:posOffset>
                </wp:positionH>
                <wp:positionV relativeFrom="paragraph">
                  <wp:posOffset>330835</wp:posOffset>
                </wp:positionV>
                <wp:extent cx="188595" cy="188595"/>
                <wp:effectExtent l="0" t="0" r="20955" b="20955"/>
                <wp:wrapNone/>
                <wp:docPr id="9" name="Rectangle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8595" cy="18859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44C42B5A" w14:textId="77777777" w:rsidR="003C5EA4" w:rsidRDefault="003C5EA4" w:rsidP="003C5EA4">
                            <w:pPr>
                              <w:jc w:val="center"/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   &gt; 40 </w:t>
                            </w:r>
                            <w:proofErr w:type="spellStart"/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0BA3D3D" id="Rectangle 13" o:spid="_x0000_s1026" style="position:absolute;left:0;text-align:left;margin-left:153.7pt;margin-top:26.05pt;width:14.85pt;height:14.8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" fillcolor="window" strokecolor="windowText" strokeweight="2pt">
                <v:path arrowok="t"/>
                <v:textbox>
                  <w:txbxContent>
                    <w:p w14:paraId="44C42B5A" w14:textId="77777777" w:rsidR="003C5EA4" w:rsidRDefault="003C5EA4" w:rsidP="003C5EA4">
                      <w:pPr>
                        <w:jc w:val="center"/>
                      </w:pP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   &gt; 40 </w:t>
                      </w:r>
                      <w:proofErr w:type="spellStart"/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/>
          <w:noProof/>
          <w:lang w:val="en-ID" w:eastAsia="en-ID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3CC0A61" wp14:editId="0A072DCB">
                <wp:simplePos x="0" y="0"/>
                <wp:positionH relativeFrom="column">
                  <wp:posOffset>1949450</wp:posOffset>
                </wp:positionH>
                <wp:positionV relativeFrom="paragraph">
                  <wp:posOffset>7620</wp:posOffset>
                </wp:positionV>
                <wp:extent cx="188595" cy="188595"/>
                <wp:effectExtent l="0" t="0" r="20955" b="20955"/>
                <wp:wrapNone/>
                <wp:docPr id="13" name="Rectangle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8595" cy="18859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95B7A19" id="Rectangle 12" o:spid="_x0000_s1026" style="position:absolute;margin-left:153.5pt;margin-top:.6pt;width:14.85pt;height:14.8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" fillcolor="window" strokecolor="windowText" strokeweight="2pt">
                <v:path arrowok="t"/>
              </v:rect>
            </w:pict>
          </mc:Fallback>
        </mc:AlternateContent>
      </w:r>
      <w:proofErr w:type="spellStart"/>
      <w:r>
        <w:rPr>
          <w:rFonts w:ascii="Times New Roman" w:hAnsi="Times New Roman"/>
          <w:sz w:val="24"/>
          <w:szCs w:val="24"/>
          <w:lang w:val="en-MY"/>
        </w:rPr>
        <w:t>Umur</w:t>
      </w:r>
      <w:proofErr w:type="spellEnd"/>
      <w:r>
        <w:rPr>
          <w:rFonts w:ascii="Times New Roman" w:hAnsi="Times New Roman"/>
          <w:sz w:val="24"/>
          <w:szCs w:val="24"/>
          <w:lang w:val="en-MY"/>
        </w:rPr>
        <w:tab/>
      </w:r>
      <w:r>
        <w:rPr>
          <w:rFonts w:ascii="Times New Roman" w:hAnsi="Times New Roman"/>
          <w:sz w:val="24"/>
          <w:szCs w:val="24"/>
          <w:lang w:val="en-MY"/>
        </w:rPr>
        <w:tab/>
        <w:t xml:space="preserve">          </w:t>
      </w:r>
      <w:r>
        <w:rPr>
          <w:rFonts w:ascii="Times New Roman" w:hAnsi="Times New Roman"/>
          <w:sz w:val="24"/>
          <w:szCs w:val="24"/>
        </w:rPr>
        <w:t xml:space="preserve">20 – 30 </w:t>
      </w:r>
      <w:proofErr w:type="spellStart"/>
      <w:r>
        <w:rPr>
          <w:rFonts w:ascii="Times New Roman" w:hAnsi="Times New Roman"/>
          <w:sz w:val="24"/>
          <w:szCs w:val="24"/>
        </w:rPr>
        <w:t>th</w:t>
      </w:r>
      <w:proofErr w:type="spellEnd"/>
      <w:r>
        <w:rPr>
          <w:rFonts w:ascii="Times New Roman" w:hAnsi="Times New Roman"/>
          <w:sz w:val="24"/>
          <w:szCs w:val="24"/>
        </w:rPr>
        <w:t xml:space="preserve">                 &gt; 40 </w:t>
      </w:r>
      <w:proofErr w:type="spellStart"/>
      <w:r>
        <w:rPr>
          <w:rFonts w:ascii="Times New Roman" w:hAnsi="Times New Roman"/>
          <w:sz w:val="24"/>
          <w:szCs w:val="24"/>
        </w:rPr>
        <w:t>th</w:t>
      </w:r>
      <w:proofErr w:type="spellEnd"/>
    </w:p>
    <w:p w14:paraId="2EBF9276" w14:textId="77777777" w:rsidR="003C5EA4" w:rsidRDefault="003C5EA4" w:rsidP="003C5EA4">
      <w:pPr>
        <w:pStyle w:val="ListParagraph"/>
        <w:tabs>
          <w:tab w:val="left" w:pos="993"/>
        </w:tabs>
        <w:spacing w:after="160" w:line="480" w:lineRule="auto"/>
        <w:ind w:left="851" w:right="-1"/>
        <w:jc w:val="both"/>
        <w:rPr>
          <w:rFonts w:ascii="Times New Roman" w:hAnsi="Times New Roman"/>
          <w:sz w:val="24"/>
          <w:szCs w:val="24"/>
          <w:lang w:val="en-MY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  <w:t xml:space="preserve">          31- 40 </w:t>
      </w:r>
      <w:proofErr w:type="spellStart"/>
      <w:r>
        <w:rPr>
          <w:rFonts w:ascii="Times New Roman" w:hAnsi="Times New Roman"/>
          <w:sz w:val="24"/>
          <w:szCs w:val="24"/>
        </w:rPr>
        <w:t>th</w:t>
      </w:r>
      <w:proofErr w:type="spellEnd"/>
      <w:r>
        <w:rPr>
          <w:rFonts w:ascii="Times New Roman" w:hAnsi="Times New Roman"/>
          <w:sz w:val="24"/>
          <w:szCs w:val="24"/>
        </w:rPr>
        <w:tab/>
      </w:r>
    </w:p>
    <w:p w14:paraId="066290E9" w14:textId="249595BB" w:rsidR="003C5EA4" w:rsidRDefault="003C5EA4" w:rsidP="003C5EA4">
      <w:pPr>
        <w:pStyle w:val="ListParagraph"/>
        <w:numPr>
          <w:ilvl w:val="0"/>
          <w:numId w:val="66"/>
        </w:numPr>
        <w:tabs>
          <w:tab w:val="left" w:pos="993"/>
        </w:tabs>
        <w:spacing w:after="160" w:line="480" w:lineRule="auto"/>
        <w:ind w:left="851" w:right="-1" w:hanging="284"/>
        <w:jc w:val="both"/>
        <w:rPr>
          <w:rFonts w:ascii="Times New Roman" w:hAnsi="Times New Roman"/>
          <w:sz w:val="24"/>
          <w:szCs w:val="24"/>
          <w:lang w:val="en-MY"/>
        </w:rPr>
      </w:pPr>
      <w:r>
        <w:rPr>
          <w:rFonts w:ascii="Times New Roman" w:hAnsi="Times New Roman"/>
          <w:noProof/>
          <w:lang w:val="en-ID" w:eastAsia="en-ID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5B6EE13" wp14:editId="0B2BA640">
                <wp:simplePos x="0" y="0"/>
                <wp:positionH relativeFrom="column">
                  <wp:posOffset>3174365</wp:posOffset>
                </wp:positionH>
                <wp:positionV relativeFrom="paragraph">
                  <wp:posOffset>-6350</wp:posOffset>
                </wp:positionV>
                <wp:extent cx="188595" cy="188595"/>
                <wp:effectExtent l="0" t="0" r="20955" b="20955"/>
                <wp:wrapNone/>
                <wp:docPr id="22" name="Rectangle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8595" cy="18859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458E5FAC" w14:textId="77777777" w:rsidR="003C5EA4" w:rsidRDefault="003C5EA4" w:rsidP="003C5EA4"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  &gt; 40 </w:t>
                            </w:r>
                            <w:proofErr w:type="spellStart"/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5B6EE13" id="Rectangle 11" o:spid="_x0000_s1027" style="position:absolute;left:0;text-align:left;margin-left:249.95pt;margin-top:-.5pt;width:14.85pt;height:14.85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" fillcolor="window" strokecolor="windowText" strokeweight="2pt">
                <v:path arrowok="t"/>
                <v:textbox>
                  <w:txbxContent>
                    <w:p w14:paraId="458E5FAC" w14:textId="77777777" w:rsidR="003C5EA4" w:rsidRDefault="003C5EA4" w:rsidP="003C5EA4"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  &gt; 40 </w:t>
                      </w:r>
                      <w:proofErr w:type="spellStart"/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/>
          <w:noProof/>
          <w:lang w:val="en-ID" w:eastAsia="en-ID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35D829A4" wp14:editId="7FCF0749">
                <wp:simplePos x="0" y="0"/>
                <wp:positionH relativeFrom="column">
                  <wp:posOffset>1949450</wp:posOffset>
                </wp:positionH>
                <wp:positionV relativeFrom="paragraph">
                  <wp:posOffset>8890</wp:posOffset>
                </wp:positionV>
                <wp:extent cx="188595" cy="188595"/>
                <wp:effectExtent l="0" t="0" r="20955" b="20955"/>
                <wp:wrapNone/>
                <wp:docPr id="20" name="Rectangle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8595" cy="18859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4C5FE940" w14:textId="77777777" w:rsidR="003C5EA4" w:rsidRDefault="003C5EA4" w:rsidP="003C5EA4"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  &gt; 40 </w:t>
                            </w:r>
                            <w:proofErr w:type="spellStart"/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5D829A4" id="Rectangle 10" o:spid="_x0000_s1028" style="position:absolute;left:0;text-align:left;margin-left:153.5pt;margin-top:.7pt;width:14.85pt;height:14.8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" fillcolor="window" strokecolor="windowText" strokeweight="2pt">
                <v:path arrowok="t"/>
                <v:textbox>
                  <w:txbxContent>
                    <w:p w14:paraId="4C5FE940" w14:textId="77777777" w:rsidR="003C5EA4" w:rsidRDefault="003C5EA4" w:rsidP="003C5EA4"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  &gt; 40 </w:t>
                      </w:r>
                      <w:proofErr w:type="spellStart"/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/>
          <w:sz w:val="24"/>
          <w:szCs w:val="24"/>
          <w:lang w:val="en-MY"/>
        </w:rPr>
        <w:t xml:space="preserve">Pendidikan </w:t>
      </w:r>
      <w:proofErr w:type="spellStart"/>
      <w:proofErr w:type="gramStart"/>
      <w:r>
        <w:rPr>
          <w:rFonts w:ascii="Times New Roman" w:hAnsi="Times New Roman"/>
          <w:sz w:val="24"/>
          <w:szCs w:val="24"/>
          <w:lang w:val="en-MY"/>
        </w:rPr>
        <w:t>Terakhir</w:t>
      </w:r>
      <w:proofErr w:type="spellEnd"/>
      <w:r>
        <w:rPr>
          <w:rFonts w:ascii="Times New Roman" w:hAnsi="Times New Roman"/>
          <w:sz w:val="24"/>
          <w:szCs w:val="24"/>
          <w:lang w:val="en-MY"/>
        </w:rPr>
        <w:t xml:space="preserve"> :</w:t>
      </w:r>
      <w:proofErr w:type="gramEnd"/>
      <w:r>
        <w:rPr>
          <w:rFonts w:ascii="Times New Roman" w:hAnsi="Times New Roman"/>
          <w:sz w:val="24"/>
          <w:szCs w:val="24"/>
          <w:lang w:val="en-ID" w:eastAsia="en-ID"/>
        </w:rPr>
        <w:t xml:space="preserve">       </w:t>
      </w:r>
      <w:r>
        <w:rPr>
          <w:rFonts w:ascii="Times New Roman" w:hAnsi="Times New Roman"/>
          <w:sz w:val="24"/>
          <w:szCs w:val="24"/>
          <w:lang w:val="en-MY"/>
        </w:rPr>
        <w:t>SMA/SMK</w:t>
      </w:r>
      <w:r>
        <w:rPr>
          <w:rFonts w:ascii="Times New Roman" w:hAnsi="Times New Roman"/>
          <w:sz w:val="24"/>
          <w:szCs w:val="24"/>
          <w:lang w:val="en-ID" w:eastAsia="en-ID"/>
        </w:rPr>
        <w:t xml:space="preserve">              D III                 </w:t>
      </w:r>
    </w:p>
    <w:p w14:paraId="0E5DFE88" w14:textId="0782BE28" w:rsidR="003C5EA4" w:rsidRDefault="003C5EA4" w:rsidP="003C5EA4">
      <w:pPr>
        <w:pStyle w:val="ListParagraph"/>
        <w:tabs>
          <w:tab w:val="left" w:pos="993"/>
        </w:tabs>
        <w:spacing w:after="160" w:line="480" w:lineRule="auto"/>
        <w:ind w:left="851" w:right="-1"/>
        <w:jc w:val="both"/>
        <w:rPr>
          <w:rFonts w:ascii="Times New Roman" w:hAnsi="Times New Roman"/>
          <w:sz w:val="24"/>
          <w:szCs w:val="24"/>
          <w:lang w:val="en-MY"/>
        </w:rPr>
      </w:pPr>
      <w:r>
        <w:rPr>
          <w:rFonts w:ascii="Times New Roman" w:hAnsi="Times New Roman"/>
          <w:noProof/>
          <w:lang w:val="en-ID" w:eastAsia="en-ID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40C25125" wp14:editId="1F0B171F">
                <wp:simplePos x="0" y="0"/>
                <wp:positionH relativeFrom="column">
                  <wp:posOffset>1951990</wp:posOffset>
                </wp:positionH>
                <wp:positionV relativeFrom="paragraph">
                  <wp:posOffset>3175</wp:posOffset>
                </wp:positionV>
                <wp:extent cx="188595" cy="188595"/>
                <wp:effectExtent l="0" t="0" r="20955" b="20955"/>
                <wp:wrapNone/>
                <wp:docPr id="21" name="Rectangl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8595" cy="18859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62311179" w14:textId="77777777" w:rsidR="003C5EA4" w:rsidRDefault="003C5EA4" w:rsidP="003C5EA4"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  &gt; 40 </w:t>
                            </w:r>
                            <w:proofErr w:type="spellStart"/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0C25125" id="Rectangle 9" o:spid="_x0000_s1029" style="position:absolute;left:0;text-align:left;margin-left:153.7pt;margin-top:.25pt;width:14.85pt;height:14.8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" fillcolor="window" strokecolor="windowText" strokeweight="2pt">
                <v:path arrowok="t"/>
                <v:textbox>
                  <w:txbxContent>
                    <w:p w14:paraId="62311179" w14:textId="77777777" w:rsidR="003C5EA4" w:rsidRDefault="003C5EA4" w:rsidP="003C5EA4"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  &gt; 40 </w:t>
                      </w:r>
                      <w:proofErr w:type="spellStart"/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/>
          <w:noProof/>
          <w:lang w:val="en-ID" w:eastAsia="en-ID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79AFC6BD" wp14:editId="2993FC85">
                <wp:simplePos x="0" y="0"/>
                <wp:positionH relativeFrom="column">
                  <wp:posOffset>3174365</wp:posOffset>
                </wp:positionH>
                <wp:positionV relativeFrom="paragraph">
                  <wp:posOffset>3175</wp:posOffset>
                </wp:positionV>
                <wp:extent cx="188595" cy="188595"/>
                <wp:effectExtent l="0" t="0" r="20955" b="20955"/>
                <wp:wrapNone/>
                <wp:docPr id="23" name="Rectangle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8595" cy="18859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1012682A" w14:textId="77777777" w:rsidR="003C5EA4" w:rsidRDefault="003C5EA4" w:rsidP="003C5EA4"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   &gt; 40 </w:t>
                            </w:r>
                            <w:proofErr w:type="spellStart"/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9AFC6BD" id="Rectangle 8" o:spid="_x0000_s1030" style="position:absolute;left:0;text-align:left;margin-left:249.95pt;margin-top:.25pt;width:14.85pt;height:14.8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" fillcolor="window" strokecolor="windowText" strokeweight="2pt">
                <v:path arrowok="t"/>
                <v:textbox>
                  <w:txbxContent>
                    <w:p w14:paraId="1012682A" w14:textId="77777777" w:rsidR="003C5EA4" w:rsidRDefault="003C5EA4" w:rsidP="003C5EA4"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   &gt; 40 </w:t>
                      </w:r>
                      <w:proofErr w:type="spellStart"/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/>
          <w:sz w:val="24"/>
          <w:szCs w:val="24"/>
          <w:lang w:val="en-MY"/>
        </w:rPr>
        <w:tab/>
      </w:r>
      <w:r>
        <w:rPr>
          <w:rFonts w:ascii="Times New Roman" w:hAnsi="Times New Roman"/>
          <w:sz w:val="24"/>
          <w:szCs w:val="24"/>
          <w:lang w:val="en-MY"/>
        </w:rPr>
        <w:tab/>
      </w:r>
      <w:r>
        <w:rPr>
          <w:rFonts w:ascii="Times New Roman" w:hAnsi="Times New Roman"/>
          <w:sz w:val="24"/>
          <w:szCs w:val="24"/>
          <w:lang w:val="en-MY"/>
        </w:rPr>
        <w:tab/>
      </w:r>
      <w:r>
        <w:rPr>
          <w:rFonts w:ascii="Times New Roman" w:hAnsi="Times New Roman"/>
          <w:sz w:val="24"/>
          <w:szCs w:val="24"/>
          <w:lang w:val="en-MY"/>
        </w:rPr>
        <w:tab/>
        <w:t xml:space="preserve">          S1</w:t>
      </w:r>
      <w:r>
        <w:rPr>
          <w:rFonts w:ascii="Times New Roman" w:hAnsi="Times New Roman"/>
          <w:sz w:val="24"/>
          <w:szCs w:val="24"/>
          <w:lang w:val="en-MY"/>
        </w:rPr>
        <w:tab/>
      </w:r>
      <w:r>
        <w:rPr>
          <w:rFonts w:ascii="Times New Roman" w:hAnsi="Times New Roman"/>
          <w:sz w:val="24"/>
          <w:szCs w:val="24"/>
          <w:lang w:val="en-MY"/>
        </w:rPr>
        <w:tab/>
        <w:t xml:space="preserve">       S2</w:t>
      </w:r>
    </w:p>
    <w:p w14:paraId="46FA709C" w14:textId="77777777" w:rsidR="003C5EA4" w:rsidRDefault="003C5EA4" w:rsidP="003C5EA4">
      <w:pPr>
        <w:pStyle w:val="ListParagraph"/>
        <w:numPr>
          <w:ilvl w:val="0"/>
          <w:numId w:val="67"/>
        </w:numPr>
        <w:tabs>
          <w:tab w:val="left" w:pos="993"/>
        </w:tabs>
        <w:spacing w:after="160" w:line="480" w:lineRule="auto"/>
        <w:ind w:right="-1"/>
        <w:jc w:val="both"/>
        <w:rPr>
          <w:rFonts w:ascii="Times New Roman" w:hAnsi="Times New Roman"/>
          <w:b/>
          <w:sz w:val="24"/>
          <w:szCs w:val="24"/>
          <w:lang w:val="en-MY"/>
        </w:rPr>
      </w:pPr>
      <w:proofErr w:type="spellStart"/>
      <w:r>
        <w:rPr>
          <w:rFonts w:ascii="Times New Roman" w:hAnsi="Times New Roman"/>
          <w:b/>
          <w:sz w:val="24"/>
          <w:szCs w:val="24"/>
          <w:lang w:val="en-MY"/>
        </w:rPr>
        <w:t>Petunjuk</w:t>
      </w:r>
      <w:proofErr w:type="spellEnd"/>
      <w:r>
        <w:rPr>
          <w:rFonts w:ascii="Times New Roman" w:hAnsi="Times New Roman"/>
          <w:b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b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b/>
          <w:sz w:val="24"/>
          <w:szCs w:val="24"/>
          <w:lang w:val="en-MY"/>
        </w:rPr>
        <w:t>Pengisian</w:t>
      </w:r>
      <w:proofErr w:type="spellEnd"/>
    </w:p>
    <w:p w14:paraId="10BEFC46" w14:textId="77777777" w:rsidR="003C5EA4" w:rsidRDefault="003C5EA4" w:rsidP="003C5EA4">
      <w:pPr>
        <w:pStyle w:val="ListParagraph"/>
        <w:numPr>
          <w:ilvl w:val="0"/>
          <w:numId w:val="68"/>
        </w:numPr>
        <w:tabs>
          <w:tab w:val="left" w:pos="993"/>
        </w:tabs>
        <w:spacing w:after="160" w:line="480" w:lineRule="auto"/>
        <w:ind w:right="-1"/>
        <w:jc w:val="both"/>
        <w:rPr>
          <w:rFonts w:ascii="Times New Roman" w:hAnsi="Times New Roman"/>
          <w:sz w:val="24"/>
          <w:szCs w:val="24"/>
          <w:lang w:val="en-MY"/>
        </w:rPr>
      </w:pPr>
      <w:r>
        <w:rPr>
          <w:rFonts w:ascii="Times New Roman" w:hAnsi="Times New Roman"/>
          <w:sz w:val="24"/>
          <w:szCs w:val="24"/>
          <w:lang w:val="en-MY"/>
        </w:rPr>
        <w:t>Bapak/Ibu</w:t>
      </w:r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berikan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tanggapan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terhadap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pernyataan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dibawah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ini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sesuai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dengan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kenyataan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yang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dialami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selama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bekerja</w:t>
      </w:r>
      <w:proofErr w:type="spellEnd"/>
      <w:r>
        <w:rPr>
          <w:rFonts w:ascii="Times New Roman" w:hAnsi="Times New Roman"/>
          <w:sz w:val="24"/>
          <w:szCs w:val="24"/>
          <w:lang w:val="en-MY"/>
        </w:rPr>
        <w:t>.</w:t>
      </w:r>
    </w:p>
    <w:p w14:paraId="09E0B69D" w14:textId="1810581A" w:rsidR="003C5EA4" w:rsidRDefault="003C5EA4" w:rsidP="003C5EA4">
      <w:pPr>
        <w:pStyle w:val="ListParagraph"/>
        <w:numPr>
          <w:ilvl w:val="0"/>
          <w:numId w:val="68"/>
        </w:numPr>
        <w:tabs>
          <w:tab w:val="left" w:pos="993"/>
        </w:tabs>
        <w:spacing w:after="160" w:line="480" w:lineRule="auto"/>
        <w:ind w:right="-1"/>
        <w:jc w:val="both"/>
        <w:rPr>
          <w:rFonts w:ascii="Times New Roman" w:hAnsi="Times New Roman"/>
          <w:sz w:val="24"/>
          <w:szCs w:val="24"/>
          <w:lang w:val="en-MY"/>
        </w:rPr>
      </w:pPr>
      <w:proofErr w:type="spellStart"/>
      <w:r>
        <w:rPr>
          <w:rFonts w:ascii="Times New Roman" w:hAnsi="Times New Roman"/>
          <w:sz w:val="24"/>
          <w:szCs w:val="24"/>
          <w:lang w:val="en-MY"/>
        </w:rPr>
        <w:t>Berilah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hAnsi="Times New Roman"/>
          <w:sz w:val="24"/>
          <w:szCs w:val="24"/>
          <w:lang w:val="en-MY"/>
        </w:rPr>
        <w:t>Tanda</w:t>
      </w:r>
      <w:proofErr w:type="spellEnd"/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w:r>
        <w:rPr>
          <w:rFonts w:ascii="Times New Roman" w:hAnsi="Times New Roman"/>
          <w:sz w:val="24"/>
          <w:szCs w:val="24"/>
          <w:lang w:val="en-MY"/>
        </w:rPr>
        <w:t>(</w:t>
      </w:r>
      <w:r>
        <w:rPr>
          <w:rFonts w:ascii="Times New Roman" w:hAnsi="Times New Roman"/>
          <w:color w:val="FFFFFF"/>
          <w:sz w:val="24"/>
          <w:szCs w:val="24"/>
          <w:lang w:val="en-MY"/>
        </w:rPr>
        <w:t xml:space="preserve"> </w:t>
      </w:r>
      <m:oMath>
        <m:r>
          <w:rPr>
            <w:rFonts w:ascii="Cambria Math" w:hAnsi="Cambria Math"/>
            <w:i/>
            <w:sz w:val="24"/>
            <w:szCs w:val="24"/>
            <w:lang w:val="en-MY"/>
          </w:rPr>
          <w:sym w:font="Wingdings 2" w:char="0050"/>
        </m:r>
      </m:oMath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proofErr w:type="spellEnd"/>
      <w:r>
        <w:rPr>
          <w:rFonts w:ascii="Times New Roman" w:eastAsia="Times New Roman" w:hAnsi="Times New Roman"/>
          <w:sz w:val="24"/>
          <w:szCs w:val="24"/>
          <w:lang w:val="en-MY"/>
        </w:rPr>
        <w:t>)</w:t>
      </w:r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pada</w:t>
      </w:r>
      <w:proofErr w:type="spellEnd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salah</w:t>
      </w:r>
      <w:proofErr w:type="spellEnd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satu</w:t>
      </w:r>
      <w:proofErr w:type="spellEnd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alternatif</w:t>
      </w:r>
      <w:proofErr w:type="spellEnd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jawaban</w:t>
      </w:r>
      <w:proofErr w:type="spellEnd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yang</w:t>
      </w:r>
      <w:proofErr w:type="spellEnd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sudah</w:t>
      </w:r>
      <w:proofErr w:type="spellEnd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tersedia</w:t>
      </w:r>
      <w:proofErr w:type="spellEnd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di</w:t>
      </w:r>
      <w:proofErr w:type="spellEnd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samping</w:t>
      </w:r>
      <w:proofErr w:type="spellEnd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kolom</w:t>
      </w:r>
      <w:proofErr w:type="spellEnd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pernyataan</w:t>
      </w:r>
      <w:proofErr w:type="spellEnd"/>
      <w:r>
        <w:rPr>
          <w:rFonts w:ascii="Times New Roman" w:eastAsia="Times New Roman" w:hAnsi="Times New Roman"/>
          <w:sz w:val="24"/>
          <w:szCs w:val="24"/>
          <w:lang w:val="en-MY"/>
        </w:rPr>
        <w:t>.</w:t>
      </w:r>
    </w:p>
    <w:p w14:paraId="0CCA6CD2" w14:textId="77777777" w:rsidR="003C5EA4" w:rsidRDefault="003C5EA4" w:rsidP="003C5EA4">
      <w:pPr>
        <w:pStyle w:val="ListParagraph"/>
        <w:numPr>
          <w:ilvl w:val="0"/>
          <w:numId w:val="68"/>
        </w:numPr>
        <w:tabs>
          <w:tab w:val="left" w:pos="993"/>
        </w:tabs>
        <w:spacing w:after="160" w:line="480" w:lineRule="auto"/>
        <w:ind w:right="-1"/>
        <w:jc w:val="both"/>
        <w:rPr>
          <w:rFonts w:ascii="Times New Roman" w:hAnsi="Times New Roman"/>
          <w:sz w:val="24"/>
          <w:szCs w:val="24"/>
          <w:lang w:val="en-MY"/>
        </w:rPr>
      </w:pPr>
      <w:r>
        <w:rPr>
          <w:rFonts w:ascii="Times New Roman" w:eastAsia="Times New Roman" w:hAnsi="Times New Roman"/>
          <w:sz w:val="24"/>
          <w:szCs w:val="24"/>
          <w:lang w:val="en-MY"/>
        </w:rPr>
        <w:t>Kolom</w:t>
      </w:r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terdiri</w:t>
      </w:r>
      <w:proofErr w:type="spellEnd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dari</w:t>
      </w:r>
      <w:proofErr w:type="spellEnd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i</w:t>
      </w:r>
      <w:r>
        <w:rPr>
          <w:rFonts w:ascii="Times New Roman" w:eastAsia="Times New Roman" w:hAnsi="Times New Roman"/>
          <w:sz w:val="24"/>
          <w:szCs w:val="24"/>
          <w:lang w:val="en-MY"/>
        </w:rPr>
        <w:t>5</w:t>
      </w:r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pilihan</w:t>
      </w:r>
      <w:proofErr w:type="spellEnd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jawaban</w:t>
      </w:r>
      <w:proofErr w:type="spellEnd"/>
      <w:r>
        <w:rPr>
          <w:rFonts w:ascii="Times New Roman" w:eastAsia="Times New Roman" w:hAnsi="Times New Roman"/>
          <w:sz w:val="24"/>
          <w:szCs w:val="24"/>
          <w:lang w:val="en-MY"/>
        </w:rPr>
        <w:t>.</w:t>
      </w:r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Dengan</w:t>
      </w:r>
      <w:proofErr w:type="spellEnd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arti</w:t>
      </w:r>
      <w:proofErr w:type="spellEnd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sebagai</w:t>
      </w:r>
      <w:proofErr w:type="spellEnd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berikut</w:t>
      </w:r>
      <w:proofErr w:type="spellEnd"/>
      <w:r>
        <w:rPr>
          <w:rFonts w:ascii="Times New Roman" w:eastAsia="Times New Roman" w:hAnsi="Times New Roman"/>
          <w:sz w:val="24"/>
          <w:szCs w:val="24"/>
          <w:lang w:val="en-MY"/>
        </w:rPr>
        <w:t>:</w:t>
      </w:r>
    </w:p>
    <w:p w14:paraId="4CBD6837" w14:textId="77777777" w:rsidR="003C5EA4" w:rsidRDefault="003C5EA4" w:rsidP="003C5EA4">
      <w:pPr>
        <w:pStyle w:val="ListParagraph"/>
        <w:tabs>
          <w:tab w:val="left" w:pos="993"/>
          <w:tab w:val="left" w:pos="1440"/>
          <w:tab w:val="left" w:pos="2160"/>
          <w:tab w:val="left" w:pos="2880"/>
          <w:tab w:val="left" w:pos="3600"/>
          <w:tab w:val="left" w:pos="4320"/>
          <w:tab w:val="left" w:pos="5445"/>
        </w:tabs>
        <w:spacing w:line="480" w:lineRule="auto"/>
        <w:ind w:left="1287" w:right="-1"/>
        <w:rPr>
          <w:rFonts w:ascii="Times New Roman" w:eastAsia="Times New Roman" w:hAnsi="Times New Roman"/>
          <w:sz w:val="24"/>
          <w:szCs w:val="24"/>
          <w:lang w:val="en-MY"/>
        </w:rPr>
      </w:pPr>
      <w:r>
        <w:rPr>
          <w:rFonts w:ascii="Times New Roman" w:eastAsia="Times New Roman" w:hAnsi="Times New Roman"/>
          <w:sz w:val="24"/>
          <w:szCs w:val="24"/>
          <w:lang w:val="en-MY"/>
        </w:rPr>
        <w:t>SS</w:t>
      </w:r>
      <w:r>
        <w:rPr>
          <w:rFonts w:ascii="Times New Roman" w:eastAsia="Times New Roman" w:hAnsi="Times New Roman"/>
          <w:sz w:val="24"/>
          <w:szCs w:val="24"/>
          <w:lang w:val="en-MY"/>
        </w:rPr>
        <w:tab/>
      </w:r>
      <w:r>
        <w:rPr>
          <w:rFonts w:ascii="Times New Roman" w:eastAsia="Times New Roman" w:hAnsi="Times New Roman"/>
          <w:sz w:val="24"/>
          <w:szCs w:val="24"/>
          <w:lang w:val="en-MY"/>
        </w:rPr>
        <w:tab/>
        <w:t>=</w:t>
      </w:r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Sangat</w:t>
      </w:r>
      <w:proofErr w:type="spellEnd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Setuju</w:t>
      </w:r>
      <w:proofErr w:type="spellEnd"/>
      <w:r>
        <w:rPr>
          <w:rFonts w:ascii="Times New Roman" w:eastAsia="Times New Roman" w:hAnsi="Times New Roman"/>
          <w:sz w:val="24"/>
          <w:szCs w:val="24"/>
          <w:lang w:val="en-MY"/>
        </w:rPr>
        <w:tab/>
      </w:r>
    </w:p>
    <w:p w14:paraId="1953DB1A" w14:textId="77777777" w:rsidR="003C5EA4" w:rsidRDefault="003C5EA4" w:rsidP="003C5EA4">
      <w:pPr>
        <w:pStyle w:val="ListParagraph"/>
        <w:tabs>
          <w:tab w:val="left" w:pos="993"/>
        </w:tabs>
        <w:spacing w:line="480" w:lineRule="auto"/>
        <w:ind w:left="1287" w:right="-1"/>
        <w:rPr>
          <w:rFonts w:ascii="Times New Roman" w:eastAsia="Times New Roman" w:hAnsi="Times New Roman"/>
          <w:sz w:val="24"/>
          <w:szCs w:val="24"/>
          <w:lang w:val="en-MY"/>
        </w:rPr>
      </w:pPr>
      <w:r>
        <w:rPr>
          <w:rFonts w:ascii="Times New Roman" w:eastAsia="Times New Roman" w:hAnsi="Times New Roman"/>
          <w:sz w:val="24"/>
          <w:szCs w:val="24"/>
          <w:lang w:val="en-MY"/>
        </w:rPr>
        <w:t>S</w:t>
      </w:r>
      <w:r>
        <w:rPr>
          <w:rFonts w:ascii="Times New Roman" w:eastAsia="Times New Roman" w:hAnsi="Times New Roman"/>
          <w:sz w:val="24"/>
          <w:szCs w:val="24"/>
          <w:lang w:val="en-MY"/>
        </w:rPr>
        <w:tab/>
      </w:r>
      <w:r>
        <w:rPr>
          <w:rFonts w:ascii="Times New Roman" w:eastAsia="Times New Roman" w:hAnsi="Times New Roman"/>
          <w:sz w:val="24"/>
          <w:szCs w:val="24"/>
          <w:lang w:val="en-MY"/>
        </w:rPr>
        <w:tab/>
      </w:r>
      <w:r>
        <w:rPr>
          <w:rFonts w:ascii="Times New Roman" w:eastAsia="Times New Roman" w:hAnsi="Times New Roman"/>
          <w:sz w:val="24"/>
          <w:szCs w:val="24"/>
          <w:lang w:val="en-MY"/>
        </w:rPr>
        <w:tab/>
        <w:t>=</w:t>
      </w:r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Setuju</w:t>
      </w:r>
      <w:proofErr w:type="spellEnd"/>
    </w:p>
    <w:p w14:paraId="4109351C" w14:textId="77777777" w:rsidR="003C5EA4" w:rsidRDefault="003C5EA4" w:rsidP="003C5EA4">
      <w:pPr>
        <w:pStyle w:val="ListParagraph"/>
        <w:tabs>
          <w:tab w:val="left" w:pos="993"/>
          <w:tab w:val="left" w:pos="1440"/>
          <w:tab w:val="left" w:pos="2160"/>
          <w:tab w:val="left" w:pos="2880"/>
          <w:tab w:val="left" w:pos="3600"/>
          <w:tab w:val="right" w:pos="8215"/>
        </w:tabs>
        <w:spacing w:line="480" w:lineRule="auto"/>
        <w:ind w:left="1287" w:right="-1"/>
        <w:rPr>
          <w:rFonts w:ascii="Times New Roman" w:eastAsia="Times New Roman" w:hAnsi="Times New Roman"/>
          <w:sz w:val="24"/>
          <w:szCs w:val="24"/>
          <w:lang w:val="en-MY"/>
        </w:rPr>
      </w:pPr>
      <w:r>
        <w:rPr>
          <w:rFonts w:ascii="Times New Roman" w:eastAsia="Times New Roman" w:hAnsi="Times New Roman"/>
          <w:sz w:val="24"/>
          <w:szCs w:val="24"/>
          <w:lang w:val="en-MY"/>
        </w:rPr>
        <w:t>N</w:t>
      </w:r>
      <w:r>
        <w:rPr>
          <w:rFonts w:ascii="Times New Roman" w:eastAsia="Times New Roman" w:hAnsi="Times New Roman"/>
          <w:sz w:val="24"/>
          <w:szCs w:val="24"/>
          <w:lang w:val="en-MY"/>
        </w:rPr>
        <w:tab/>
      </w:r>
      <w:r>
        <w:rPr>
          <w:rFonts w:ascii="Times New Roman" w:eastAsia="Times New Roman" w:hAnsi="Times New Roman"/>
          <w:sz w:val="24"/>
          <w:szCs w:val="24"/>
          <w:lang w:val="en-MY"/>
        </w:rPr>
        <w:tab/>
        <w:t>=</w:t>
      </w:r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Netral</w:t>
      </w:r>
      <w:proofErr w:type="spellEnd"/>
      <w:r>
        <w:rPr>
          <w:rFonts w:ascii="Times New Roman" w:eastAsia="Times New Roman" w:hAnsi="Times New Roman"/>
          <w:sz w:val="24"/>
          <w:szCs w:val="24"/>
          <w:lang w:val="en-MY"/>
        </w:rPr>
        <w:tab/>
      </w:r>
    </w:p>
    <w:p w14:paraId="194743A6" w14:textId="77777777" w:rsidR="003C5EA4" w:rsidRDefault="003C5EA4" w:rsidP="003C5EA4">
      <w:pPr>
        <w:pStyle w:val="ListParagraph"/>
        <w:tabs>
          <w:tab w:val="left" w:pos="993"/>
        </w:tabs>
        <w:spacing w:line="480" w:lineRule="auto"/>
        <w:ind w:left="1287" w:right="-1"/>
        <w:rPr>
          <w:rFonts w:ascii="Times New Roman" w:eastAsia="Times New Roman" w:hAnsi="Times New Roman"/>
          <w:sz w:val="24"/>
          <w:szCs w:val="24"/>
          <w:lang w:val="en-MY"/>
        </w:rPr>
      </w:pPr>
      <w:r>
        <w:rPr>
          <w:rFonts w:ascii="Times New Roman" w:eastAsia="Times New Roman" w:hAnsi="Times New Roman"/>
          <w:sz w:val="24"/>
          <w:szCs w:val="24"/>
          <w:lang w:val="en-MY"/>
        </w:rPr>
        <w:t>TS</w:t>
      </w:r>
      <w:r>
        <w:rPr>
          <w:rFonts w:ascii="Times New Roman" w:eastAsia="Times New Roman" w:hAnsi="Times New Roman"/>
          <w:sz w:val="24"/>
          <w:szCs w:val="24"/>
          <w:lang w:val="en-MY"/>
        </w:rPr>
        <w:tab/>
      </w:r>
      <w:r>
        <w:rPr>
          <w:rFonts w:ascii="Times New Roman" w:eastAsia="Times New Roman" w:hAnsi="Times New Roman"/>
          <w:sz w:val="24"/>
          <w:szCs w:val="24"/>
          <w:lang w:val="en-MY"/>
        </w:rPr>
        <w:tab/>
        <w:t>=</w:t>
      </w:r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Tidak</w:t>
      </w:r>
      <w:proofErr w:type="spellEnd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Setuju</w:t>
      </w:r>
      <w:proofErr w:type="spellEnd"/>
    </w:p>
    <w:p w14:paraId="5DFAEDED" w14:textId="77777777" w:rsidR="003C5EA4" w:rsidRDefault="003C5EA4" w:rsidP="003C5EA4">
      <w:pPr>
        <w:pStyle w:val="ListParagraph"/>
        <w:tabs>
          <w:tab w:val="left" w:pos="993"/>
        </w:tabs>
        <w:spacing w:line="480" w:lineRule="auto"/>
        <w:ind w:left="1287" w:right="-1"/>
        <w:rPr>
          <w:rFonts w:ascii="Times New Roman" w:eastAsia="Times New Roman" w:hAnsi="Times New Roman"/>
          <w:sz w:val="24"/>
          <w:szCs w:val="24"/>
          <w:lang w:val="en-MY"/>
        </w:rPr>
      </w:pPr>
      <w:r>
        <w:rPr>
          <w:rFonts w:ascii="Times New Roman" w:eastAsia="Times New Roman" w:hAnsi="Times New Roman"/>
          <w:sz w:val="24"/>
          <w:szCs w:val="24"/>
          <w:lang w:val="en-MY"/>
        </w:rPr>
        <w:t>STS</w:t>
      </w:r>
      <w:r>
        <w:rPr>
          <w:rFonts w:ascii="Times New Roman" w:eastAsia="Times New Roman" w:hAnsi="Times New Roman"/>
          <w:sz w:val="24"/>
          <w:szCs w:val="24"/>
          <w:lang w:val="en-MY"/>
        </w:rPr>
        <w:tab/>
      </w:r>
      <w:r>
        <w:rPr>
          <w:rFonts w:ascii="Times New Roman" w:eastAsia="Times New Roman" w:hAnsi="Times New Roman"/>
          <w:sz w:val="24"/>
          <w:szCs w:val="24"/>
          <w:lang w:val="en-MY"/>
        </w:rPr>
        <w:tab/>
        <w:t>=</w:t>
      </w:r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Sangat</w:t>
      </w:r>
      <w:proofErr w:type="spellEnd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Tidak</w:t>
      </w:r>
      <w:proofErr w:type="spellEnd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 xml:space="preserve"> </w:t>
      </w:r>
      <w:proofErr w:type="spellStart"/>
      <w:r>
        <w:rPr>
          <w:rFonts w:ascii="Times New Roman" w:eastAsia="Times New Roman" w:hAnsi="Times New Roman"/>
          <w:color w:val="FFFFFF"/>
          <w:sz w:val="24"/>
          <w:szCs w:val="24"/>
          <w:lang w:val="en-MY"/>
        </w:rPr>
        <w:t>i</w:t>
      </w:r>
      <w:r>
        <w:rPr>
          <w:rFonts w:ascii="Times New Roman" w:eastAsia="Times New Roman" w:hAnsi="Times New Roman"/>
          <w:sz w:val="24"/>
          <w:szCs w:val="24"/>
          <w:lang w:val="en-MY"/>
        </w:rPr>
        <w:t>Setuju</w:t>
      </w:r>
      <w:proofErr w:type="spellEnd"/>
    </w:p>
    <w:p w14:paraId="7E8686E5" w14:textId="77777777" w:rsidR="003C5EA4" w:rsidRDefault="003C5EA4" w:rsidP="003C5EA4">
      <w:pPr>
        <w:pStyle w:val="ListParagraph"/>
        <w:spacing w:line="480" w:lineRule="auto"/>
        <w:ind w:left="567"/>
        <w:rPr>
          <w:rFonts w:ascii="Times New Roman" w:hAnsi="Times New Roman"/>
          <w:sz w:val="24"/>
          <w:szCs w:val="24"/>
        </w:rPr>
      </w:pPr>
    </w:p>
    <w:p w14:paraId="09F1EB51" w14:textId="77777777" w:rsidR="003C5EA4" w:rsidRDefault="003C5EA4" w:rsidP="003C5EA4">
      <w:pPr>
        <w:rPr>
          <w:rFonts w:ascii="Times New Roman" w:hAnsi="Times New Roman"/>
        </w:rPr>
        <w:sectPr w:rsidR="003C5EA4">
          <w:pgSz w:w="11907" w:h="16839"/>
          <w:pgMar w:top="2268" w:right="1701" w:bottom="1701" w:left="2268" w:header="709" w:footer="709" w:gutter="0"/>
          <w:cols w:space="720"/>
          <w:docGrid w:linePitch="360"/>
        </w:sectPr>
      </w:pPr>
    </w:p>
    <w:p w14:paraId="20DD3A1A" w14:textId="77777777" w:rsidR="003C5EA4" w:rsidRDefault="003C5EA4" w:rsidP="003C5EA4">
      <w:pPr>
        <w:pStyle w:val="ListParagraph"/>
        <w:numPr>
          <w:ilvl w:val="0"/>
          <w:numId w:val="65"/>
        </w:numPr>
        <w:spacing w:line="480" w:lineRule="auto"/>
        <w:ind w:left="567" w:hanging="283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 xml:space="preserve">Daftar </w:t>
      </w:r>
      <w:proofErr w:type="spellStart"/>
      <w:r>
        <w:rPr>
          <w:rFonts w:ascii="Times New Roman" w:hAnsi="Times New Roman"/>
          <w:sz w:val="24"/>
          <w:szCs w:val="24"/>
        </w:rPr>
        <w:t>Pertany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</w:p>
    <w:p w14:paraId="620AA959" w14:textId="77777777" w:rsidR="003C5EA4" w:rsidRDefault="003C5EA4" w:rsidP="003C5EA4">
      <w:pPr>
        <w:pStyle w:val="ListParagraph"/>
        <w:numPr>
          <w:ilvl w:val="0"/>
          <w:numId w:val="69"/>
        </w:num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Kinerja </w:t>
      </w:r>
      <w:proofErr w:type="spellStart"/>
      <w:r>
        <w:rPr>
          <w:rFonts w:ascii="Times New Roman" w:hAnsi="Times New Roman"/>
          <w:b/>
          <w:sz w:val="24"/>
          <w:szCs w:val="24"/>
        </w:rPr>
        <w:t>Pegawai</w:t>
      </w:r>
      <w:proofErr w:type="spellEnd"/>
    </w:p>
    <w:tbl>
      <w:tblPr>
        <w:tblW w:w="8311" w:type="dxa"/>
        <w:tblInd w:w="58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544"/>
        <w:gridCol w:w="4856"/>
        <w:gridCol w:w="642"/>
        <w:gridCol w:w="577"/>
        <w:gridCol w:w="575"/>
        <w:gridCol w:w="575"/>
        <w:gridCol w:w="542"/>
      </w:tblGrid>
      <w:tr w:rsidR="003C5EA4" w14:paraId="1EC60475" w14:textId="77777777" w:rsidTr="00AB6D61">
        <w:tc>
          <w:tcPr>
            <w:tcW w:w="544" w:type="dxa"/>
            <w:vMerge w:val="restart"/>
          </w:tcPr>
          <w:p w14:paraId="4E0F941F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4856" w:type="dxa"/>
            <w:vMerge w:val="restart"/>
          </w:tcPr>
          <w:p w14:paraId="46B24C77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  <w:p w14:paraId="412C5DF4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                      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rnyataan</w:t>
            </w:r>
            <w:proofErr w:type="spellEnd"/>
          </w:p>
        </w:tc>
        <w:tc>
          <w:tcPr>
            <w:tcW w:w="2911" w:type="dxa"/>
            <w:gridSpan w:val="5"/>
          </w:tcPr>
          <w:p w14:paraId="5E1D229F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Jawaban</w:t>
            </w:r>
            <w:proofErr w:type="spellEnd"/>
          </w:p>
        </w:tc>
      </w:tr>
      <w:tr w:rsidR="003C5EA4" w14:paraId="2A4BC8C5" w14:textId="77777777" w:rsidTr="00AB6D61">
        <w:tc>
          <w:tcPr>
            <w:tcW w:w="544" w:type="dxa"/>
            <w:vMerge/>
          </w:tcPr>
          <w:p w14:paraId="2DA5B60D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856" w:type="dxa"/>
            <w:vMerge/>
          </w:tcPr>
          <w:p w14:paraId="4945D761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42" w:type="dxa"/>
          </w:tcPr>
          <w:p w14:paraId="17648918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TS</w:t>
            </w:r>
          </w:p>
        </w:tc>
        <w:tc>
          <w:tcPr>
            <w:tcW w:w="577" w:type="dxa"/>
          </w:tcPr>
          <w:p w14:paraId="06EC23EE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S</w:t>
            </w:r>
          </w:p>
        </w:tc>
        <w:tc>
          <w:tcPr>
            <w:tcW w:w="575" w:type="dxa"/>
          </w:tcPr>
          <w:p w14:paraId="2C2B1C82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</w:t>
            </w:r>
          </w:p>
        </w:tc>
        <w:tc>
          <w:tcPr>
            <w:tcW w:w="575" w:type="dxa"/>
          </w:tcPr>
          <w:p w14:paraId="0CF15FCD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</w:t>
            </w:r>
          </w:p>
        </w:tc>
        <w:tc>
          <w:tcPr>
            <w:tcW w:w="542" w:type="dxa"/>
          </w:tcPr>
          <w:p w14:paraId="22F4F445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S</w:t>
            </w:r>
          </w:p>
        </w:tc>
      </w:tr>
      <w:tr w:rsidR="003C5EA4" w14:paraId="353E1614" w14:textId="77777777" w:rsidTr="00AB6D61">
        <w:tc>
          <w:tcPr>
            <w:tcW w:w="544" w:type="dxa"/>
          </w:tcPr>
          <w:p w14:paraId="3861EEE8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1. </w:t>
            </w:r>
          </w:p>
        </w:tc>
        <w:tc>
          <w:tcPr>
            <w:tcW w:w="4856" w:type="dxa"/>
          </w:tcPr>
          <w:p w14:paraId="2016FCBF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mampu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ilik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kerja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rjakan</w:t>
            </w:r>
            <w:proofErr w:type="spellEnd"/>
          </w:p>
        </w:tc>
        <w:tc>
          <w:tcPr>
            <w:tcW w:w="642" w:type="dxa"/>
          </w:tcPr>
          <w:p w14:paraId="2CEAE349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4A1E2E54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02E418F2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039DB9E2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54F0CEE5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3D76EA26" w14:textId="77777777" w:rsidTr="00AB6D61">
        <w:tc>
          <w:tcPr>
            <w:tcW w:w="544" w:type="dxa"/>
          </w:tcPr>
          <w:p w14:paraId="29E1C13A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2. </w:t>
            </w:r>
          </w:p>
        </w:tc>
        <w:tc>
          <w:tcPr>
            <w:tcW w:w="4856" w:type="dxa"/>
          </w:tcPr>
          <w:p w14:paraId="54BE9E3E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trampil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ilik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lebi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giat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bekerja</w:t>
            </w:r>
            <w:proofErr w:type="spellEnd"/>
          </w:p>
        </w:tc>
        <w:tc>
          <w:tcPr>
            <w:tcW w:w="642" w:type="dxa"/>
          </w:tcPr>
          <w:p w14:paraId="2FC99800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63D90BEB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18AB20FF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781D9C51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2302CCC8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352CDA06" w14:textId="77777777" w:rsidTr="00AB6D61">
        <w:tc>
          <w:tcPr>
            <w:tcW w:w="544" w:type="dxa"/>
          </w:tcPr>
          <w:p w14:paraId="16019750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.</w:t>
            </w:r>
          </w:p>
        </w:tc>
        <w:tc>
          <w:tcPr>
            <w:tcW w:w="4856" w:type="dxa"/>
          </w:tcPr>
          <w:p w14:paraId="561693EE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ermasuk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nyelesai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kerja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nu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telitian</w:t>
            </w:r>
            <w:proofErr w:type="spellEnd"/>
          </w:p>
        </w:tc>
        <w:tc>
          <w:tcPr>
            <w:tcW w:w="642" w:type="dxa"/>
          </w:tcPr>
          <w:p w14:paraId="3B35F052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1F5151FB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0DC2DC02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077EF9B1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2D3DC149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22C020F0" w14:textId="77777777" w:rsidTr="00AB6D61">
        <w:tc>
          <w:tcPr>
            <w:tcW w:w="544" w:type="dxa"/>
          </w:tcPr>
          <w:p w14:paraId="14B4DD1E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.</w:t>
            </w:r>
          </w:p>
          <w:p w14:paraId="79937F91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856" w:type="dxa"/>
          </w:tcPr>
          <w:p w14:paraId="2A91DC4E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ampu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nyelesai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kerja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waktu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el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itentukan</w:t>
            </w:r>
            <w:proofErr w:type="spellEnd"/>
          </w:p>
        </w:tc>
        <w:tc>
          <w:tcPr>
            <w:tcW w:w="642" w:type="dxa"/>
          </w:tcPr>
          <w:p w14:paraId="38BD7547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5748EF92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241B9885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51B6F00C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7223CC01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  <w:p w14:paraId="625645C9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35AF61B8" w14:textId="77777777" w:rsidTr="00AB6D61">
        <w:tc>
          <w:tcPr>
            <w:tcW w:w="544" w:type="dxa"/>
          </w:tcPr>
          <w:p w14:paraId="3FBC66C3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.</w:t>
            </w:r>
          </w:p>
        </w:tc>
        <w:tc>
          <w:tcPr>
            <w:tcW w:w="4856" w:type="dxa"/>
          </w:tcPr>
          <w:p w14:paraId="39BF1CEF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tidak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pernah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menunda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–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nunda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dalam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menyelesaika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pekerjaa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</w:p>
        </w:tc>
        <w:tc>
          <w:tcPr>
            <w:tcW w:w="642" w:type="dxa"/>
          </w:tcPr>
          <w:p w14:paraId="73C5CB59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0616FCF6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3AF324F0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1CDCCE2D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5DDE56A8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338AFC68" w14:textId="77777777" w:rsidTr="00AB6D61">
        <w:tc>
          <w:tcPr>
            <w:tcW w:w="544" w:type="dxa"/>
          </w:tcPr>
          <w:p w14:paraId="24449EE5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.</w:t>
            </w:r>
          </w:p>
        </w:tc>
        <w:tc>
          <w:tcPr>
            <w:tcW w:w="4856" w:type="dxa"/>
          </w:tcPr>
          <w:p w14:paraId="779082DE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Tingkat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ncapai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inerj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hasil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el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tur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antor</w:t>
            </w:r>
            <w:proofErr w:type="spellEnd"/>
          </w:p>
        </w:tc>
        <w:tc>
          <w:tcPr>
            <w:tcW w:w="642" w:type="dxa"/>
          </w:tcPr>
          <w:p w14:paraId="7DF96A04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646526E5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1791FA62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563F3740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52376E30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033BC1A1" w14:textId="77777777" w:rsidTr="00AB6D61">
        <w:trPr>
          <w:trHeight w:val="590"/>
        </w:trPr>
        <w:tc>
          <w:tcPr>
            <w:tcW w:w="544" w:type="dxa"/>
          </w:tcPr>
          <w:p w14:paraId="7601FADE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7.</w:t>
            </w:r>
          </w:p>
        </w:tc>
        <w:tc>
          <w:tcPr>
            <w:tcW w:w="4856" w:type="dxa"/>
          </w:tcPr>
          <w:p w14:paraId="450215BA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elalu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asuk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epat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waktu</w:t>
            </w:r>
            <w:proofErr w:type="spellEnd"/>
          </w:p>
        </w:tc>
        <w:tc>
          <w:tcPr>
            <w:tcW w:w="642" w:type="dxa"/>
          </w:tcPr>
          <w:p w14:paraId="7C085CCE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67DD3BAD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2D474AF8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2313CDE2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49CE1D02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2D36182C" w14:textId="77777777" w:rsidTr="00AB6D61">
        <w:trPr>
          <w:trHeight w:val="590"/>
        </w:trPr>
        <w:tc>
          <w:tcPr>
            <w:tcW w:w="544" w:type="dxa"/>
          </w:tcPr>
          <w:p w14:paraId="267FE02F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8. </w:t>
            </w:r>
          </w:p>
        </w:tc>
        <w:tc>
          <w:tcPr>
            <w:tcW w:w="4856" w:type="dxa"/>
          </w:tcPr>
          <w:p w14:paraId="12C82260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ras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uas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hasil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ud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capai</w:t>
            </w:r>
            <w:proofErr w:type="spellEnd"/>
          </w:p>
        </w:tc>
        <w:tc>
          <w:tcPr>
            <w:tcW w:w="642" w:type="dxa"/>
          </w:tcPr>
          <w:p w14:paraId="22DB894E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5B2F334D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3CCFF321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10AF10E2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2727640D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21FD1581" w14:textId="77777777" w:rsidTr="00AB6D61">
        <w:trPr>
          <w:trHeight w:val="590"/>
        </w:trPr>
        <w:tc>
          <w:tcPr>
            <w:tcW w:w="544" w:type="dxa"/>
          </w:tcPr>
          <w:p w14:paraId="0F4A1479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9.</w:t>
            </w:r>
          </w:p>
        </w:tc>
        <w:tc>
          <w:tcPr>
            <w:tcW w:w="4856" w:type="dxa"/>
          </w:tcPr>
          <w:p w14:paraId="28001A2F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ermasuk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ampu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bertanggung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jawab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tas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egal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kerja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iberikan</w:t>
            </w:r>
            <w:proofErr w:type="spellEnd"/>
          </w:p>
        </w:tc>
        <w:tc>
          <w:tcPr>
            <w:tcW w:w="642" w:type="dxa"/>
          </w:tcPr>
          <w:p w14:paraId="26F947B4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44409AEF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7D8494CB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624D2502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4491A1E8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6F4B7F73" w14:textId="77777777" w:rsidTr="00AB6D61">
        <w:trPr>
          <w:trHeight w:val="590"/>
        </w:trPr>
        <w:tc>
          <w:tcPr>
            <w:tcW w:w="544" w:type="dxa"/>
          </w:tcPr>
          <w:p w14:paraId="052EAFA3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0.</w:t>
            </w:r>
          </w:p>
        </w:tc>
        <w:tc>
          <w:tcPr>
            <w:tcW w:w="4856" w:type="dxa"/>
          </w:tcPr>
          <w:p w14:paraId="6B14B569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bekerj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uk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repot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orang lain</w:t>
            </w:r>
          </w:p>
        </w:tc>
        <w:tc>
          <w:tcPr>
            <w:tcW w:w="642" w:type="dxa"/>
          </w:tcPr>
          <w:p w14:paraId="14807C00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2021D369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4CB81A97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4DE0FC94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4B469EEB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3E655610" w14:textId="77777777" w:rsidR="003C5EA4" w:rsidRDefault="003C5EA4" w:rsidP="003C5EA4">
      <w:pPr>
        <w:spacing w:line="360" w:lineRule="auto"/>
        <w:rPr>
          <w:rFonts w:ascii="Times New Roman" w:hAnsi="Times New Roman"/>
          <w:sz w:val="24"/>
          <w:szCs w:val="24"/>
        </w:rPr>
      </w:pPr>
    </w:p>
    <w:p w14:paraId="50A3843F" w14:textId="77777777" w:rsidR="003C5EA4" w:rsidRDefault="003C5EA4" w:rsidP="003C5EA4">
      <w:pPr>
        <w:spacing w:line="360" w:lineRule="auto"/>
        <w:rPr>
          <w:rFonts w:ascii="Times New Roman" w:hAnsi="Times New Roman"/>
          <w:sz w:val="24"/>
          <w:szCs w:val="24"/>
        </w:rPr>
      </w:pPr>
    </w:p>
    <w:p w14:paraId="2C1535F6" w14:textId="77777777" w:rsidR="003C5EA4" w:rsidRDefault="003C5EA4" w:rsidP="003C5EA4">
      <w:pPr>
        <w:spacing w:line="360" w:lineRule="auto"/>
        <w:rPr>
          <w:rFonts w:ascii="Times New Roman" w:hAnsi="Times New Roman"/>
          <w:sz w:val="24"/>
          <w:szCs w:val="24"/>
        </w:rPr>
      </w:pPr>
    </w:p>
    <w:p w14:paraId="44C3E660" w14:textId="77777777" w:rsidR="003C5EA4" w:rsidRDefault="003C5EA4" w:rsidP="003C5EA4">
      <w:pPr>
        <w:spacing w:line="360" w:lineRule="auto"/>
        <w:rPr>
          <w:rFonts w:ascii="Times New Roman" w:hAnsi="Times New Roman"/>
          <w:sz w:val="24"/>
          <w:szCs w:val="24"/>
        </w:rPr>
      </w:pPr>
    </w:p>
    <w:p w14:paraId="2A69B9B5" w14:textId="77777777" w:rsidR="003C5EA4" w:rsidRDefault="003C5EA4" w:rsidP="003C5EA4">
      <w:pPr>
        <w:pStyle w:val="ListParagraph"/>
        <w:numPr>
          <w:ilvl w:val="0"/>
          <w:numId w:val="69"/>
        </w:numPr>
        <w:spacing w:line="480" w:lineRule="auto"/>
        <w:rPr>
          <w:rFonts w:ascii="Times New Roman" w:hAnsi="Times New Roman"/>
          <w:b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lastRenderedPageBreak/>
        <w:t>Sistem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Informasi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Manajemen</w:t>
      </w:r>
      <w:proofErr w:type="spellEnd"/>
    </w:p>
    <w:tbl>
      <w:tblPr>
        <w:tblW w:w="8311" w:type="dxa"/>
        <w:tblInd w:w="58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544"/>
        <w:gridCol w:w="4856"/>
        <w:gridCol w:w="642"/>
        <w:gridCol w:w="577"/>
        <w:gridCol w:w="575"/>
        <w:gridCol w:w="575"/>
        <w:gridCol w:w="542"/>
      </w:tblGrid>
      <w:tr w:rsidR="003C5EA4" w14:paraId="5EDFB0A9" w14:textId="77777777" w:rsidTr="00AB6D61">
        <w:tc>
          <w:tcPr>
            <w:tcW w:w="544" w:type="dxa"/>
            <w:vMerge w:val="restart"/>
          </w:tcPr>
          <w:p w14:paraId="35061D83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4856" w:type="dxa"/>
            <w:vMerge w:val="restart"/>
          </w:tcPr>
          <w:p w14:paraId="46A6EC60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  <w:p w14:paraId="0CC70B26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                        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rnyataan</w:t>
            </w:r>
            <w:proofErr w:type="spellEnd"/>
          </w:p>
        </w:tc>
        <w:tc>
          <w:tcPr>
            <w:tcW w:w="2911" w:type="dxa"/>
            <w:gridSpan w:val="5"/>
          </w:tcPr>
          <w:p w14:paraId="4B037656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Jawaban</w:t>
            </w:r>
            <w:proofErr w:type="spellEnd"/>
          </w:p>
        </w:tc>
      </w:tr>
      <w:tr w:rsidR="003C5EA4" w14:paraId="21548A68" w14:textId="77777777" w:rsidTr="00AB6D61">
        <w:tc>
          <w:tcPr>
            <w:tcW w:w="544" w:type="dxa"/>
            <w:vMerge/>
          </w:tcPr>
          <w:p w14:paraId="4689210E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856" w:type="dxa"/>
            <w:vMerge/>
          </w:tcPr>
          <w:p w14:paraId="15C5F1E0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42" w:type="dxa"/>
          </w:tcPr>
          <w:p w14:paraId="65DCE568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TS</w:t>
            </w:r>
          </w:p>
        </w:tc>
        <w:tc>
          <w:tcPr>
            <w:tcW w:w="577" w:type="dxa"/>
          </w:tcPr>
          <w:p w14:paraId="6659A81C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S</w:t>
            </w:r>
          </w:p>
        </w:tc>
        <w:tc>
          <w:tcPr>
            <w:tcW w:w="575" w:type="dxa"/>
          </w:tcPr>
          <w:p w14:paraId="18933881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</w:t>
            </w:r>
          </w:p>
        </w:tc>
        <w:tc>
          <w:tcPr>
            <w:tcW w:w="575" w:type="dxa"/>
          </w:tcPr>
          <w:p w14:paraId="62EB69C7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</w:t>
            </w:r>
          </w:p>
        </w:tc>
        <w:tc>
          <w:tcPr>
            <w:tcW w:w="542" w:type="dxa"/>
          </w:tcPr>
          <w:p w14:paraId="7C45EAFB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S</w:t>
            </w:r>
          </w:p>
        </w:tc>
      </w:tr>
      <w:tr w:rsidR="003C5EA4" w14:paraId="569DDF37" w14:textId="77777777" w:rsidTr="00AB6D61">
        <w:tc>
          <w:tcPr>
            <w:tcW w:w="544" w:type="dxa"/>
          </w:tcPr>
          <w:p w14:paraId="434E8EEC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1. </w:t>
            </w:r>
          </w:p>
        </w:tc>
        <w:tc>
          <w:tcPr>
            <w:tcW w:w="4856" w:type="dxa"/>
          </w:tcPr>
          <w:p w14:paraId="37CDD717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laku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kerja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nginput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ngguna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omputer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el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ersedi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instansi</w:t>
            </w:r>
            <w:proofErr w:type="spellEnd"/>
          </w:p>
        </w:tc>
        <w:tc>
          <w:tcPr>
            <w:tcW w:w="642" w:type="dxa"/>
          </w:tcPr>
          <w:p w14:paraId="6EC161A6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0BCC0469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2CD1E139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0ABA2093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21806B37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6BC88F5B" w14:textId="77777777" w:rsidTr="00AB6D61">
        <w:tc>
          <w:tcPr>
            <w:tcW w:w="544" w:type="dxa"/>
          </w:tcPr>
          <w:p w14:paraId="018930B4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2. </w:t>
            </w:r>
          </w:p>
        </w:tc>
        <w:tc>
          <w:tcPr>
            <w:tcW w:w="4856" w:type="dxa"/>
          </w:tcPr>
          <w:p w14:paraId="071E1634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Fasilitas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e-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resens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d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antor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ud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madai</w:t>
            </w:r>
            <w:proofErr w:type="spellEnd"/>
          </w:p>
        </w:tc>
        <w:tc>
          <w:tcPr>
            <w:tcW w:w="642" w:type="dxa"/>
          </w:tcPr>
          <w:p w14:paraId="28466DD5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30F0586A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0F7C960B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3994D051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1D088AFB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19AB056F" w14:textId="77777777" w:rsidTr="00AB6D61">
        <w:tc>
          <w:tcPr>
            <w:tcW w:w="544" w:type="dxa"/>
          </w:tcPr>
          <w:p w14:paraId="08307D8A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.</w:t>
            </w:r>
          </w:p>
        </w:tc>
        <w:tc>
          <w:tcPr>
            <w:tcW w:w="4856" w:type="dxa"/>
          </w:tcPr>
          <w:p w14:paraId="474CC4C4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ngakses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internet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ngguna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jaring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wif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ersedi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instansi</w:t>
            </w:r>
            <w:proofErr w:type="spellEnd"/>
          </w:p>
        </w:tc>
        <w:tc>
          <w:tcPr>
            <w:tcW w:w="642" w:type="dxa"/>
          </w:tcPr>
          <w:p w14:paraId="67255E6E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1FA489E4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064AA0D6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7808DD46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071DB4BA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6FDD7C06" w14:textId="77777777" w:rsidTr="00AB6D61">
        <w:tc>
          <w:tcPr>
            <w:tcW w:w="544" w:type="dxa"/>
          </w:tcPr>
          <w:p w14:paraId="50FC4033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4. </w:t>
            </w:r>
          </w:p>
        </w:tc>
        <w:tc>
          <w:tcPr>
            <w:tcW w:w="4856" w:type="dxa"/>
          </w:tcPr>
          <w:p w14:paraId="7837CC4D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Dalam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nginput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dat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ngguna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ersedi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instansi</w:t>
            </w:r>
            <w:proofErr w:type="spellEnd"/>
          </w:p>
        </w:tc>
        <w:tc>
          <w:tcPr>
            <w:tcW w:w="642" w:type="dxa"/>
          </w:tcPr>
          <w:p w14:paraId="0FA595C5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5E6F5A57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70E9A926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4F0B0613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74F4D6B3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6ED6B650" w14:textId="77777777" w:rsidTr="00AB6D61">
        <w:tc>
          <w:tcPr>
            <w:tcW w:w="544" w:type="dxa"/>
          </w:tcPr>
          <w:p w14:paraId="1EEBDAB5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.</w:t>
            </w:r>
          </w:p>
        </w:tc>
        <w:tc>
          <w:tcPr>
            <w:tcW w:w="4856" w:type="dxa"/>
          </w:tcPr>
          <w:p w14:paraId="59321437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dany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omputer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mudah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laku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kerjaan</w:t>
            </w:r>
            <w:proofErr w:type="spellEnd"/>
          </w:p>
        </w:tc>
        <w:tc>
          <w:tcPr>
            <w:tcW w:w="642" w:type="dxa"/>
          </w:tcPr>
          <w:p w14:paraId="713E603D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00FEF156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4F7D1661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0CD0728A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33C6DB45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79A57E41" w14:textId="77777777" w:rsidTr="00AB6D61">
        <w:tc>
          <w:tcPr>
            <w:tcW w:w="544" w:type="dxa"/>
          </w:tcPr>
          <w:p w14:paraId="3E1D0982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.</w:t>
            </w:r>
          </w:p>
        </w:tc>
        <w:tc>
          <w:tcPr>
            <w:tcW w:w="4856" w:type="dxa"/>
          </w:tcPr>
          <w:p w14:paraId="7B02902C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Kantor Badan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ngelola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uang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Dan Aset Daerah (BPKAD)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abupate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malang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ud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milik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lengkap</w:t>
            </w:r>
            <w:proofErr w:type="spellEnd"/>
          </w:p>
        </w:tc>
        <w:tc>
          <w:tcPr>
            <w:tcW w:w="642" w:type="dxa"/>
          </w:tcPr>
          <w:p w14:paraId="2C61E0EC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41FE77CE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5A46EAE8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6DAEB4A6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6255337F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364B56CB" w14:textId="77777777" w:rsidTr="00AB6D61">
        <w:tc>
          <w:tcPr>
            <w:tcW w:w="544" w:type="dxa"/>
          </w:tcPr>
          <w:p w14:paraId="5CE96BC3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7.</w:t>
            </w:r>
          </w:p>
        </w:tc>
        <w:tc>
          <w:tcPr>
            <w:tcW w:w="4856" w:type="dxa"/>
          </w:tcPr>
          <w:p w14:paraId="01D80444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milik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mampu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ngoprasi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ersedi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instans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642" w:type="dxa"/>
          </w:tcPr>
          <w:p w14:paraId="572851CF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40D75961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208CAD4A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4FE0BB8F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7B884851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62AF069E" w14:textId="77777777" w:rsidTr="00AB6D61">
        <w:tc>
          <w:tcPr>
            <w:tcW w:w="544" w:type="dxa"/>
          </w:tcPr>
          <w:p w14:paraId="034D7DE5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8. </w:t>
            </w:r>
          </w:p>
        </w:tc>
        <w:tc>
          <w:tcPr>
            <w:tcW w:w="4856" w:type="dxa"/>
          </w:tcPr>
          <w:p w14:paraId="4EE36CFE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dany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ersedi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mudah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ngerja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kerja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642" w:type="dxa"/>
          </w:tcPr>
          <w:p w14:paraId="05D92BF7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7778451F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5C009E69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1ECA0E91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489DA425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3B7055B3" w14:textId="77777777" w:rsidTr="00AB6D61">
        <w:tc>
          <w:tcPr>
            <w:tcW w:w="544" w:type="dxa"/>
          </w:tcPr>
          <w:p w14:paraId="6F9DB9CE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9.</w:t>
            </w:r>
          </w:p>
        </w:tc>
        <w:tc>
          <w:tcPr>
            <w:tcW w:w="4856" w:type="dxa"/>
          </w:tcPr>
          <w:p w14:paraId="10EE0EF2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nginput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data pad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omputer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el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andu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da</w:t>
            </w:r>
            <w:proofErr w:type="spellEnd"/>
          </w:p>
        </w:tc>
        <w:tc>
          <w:tcPr>
            <w:tcW w:w="642" w:type="dxa"/>
          </w:tcPr>
          <w:p w14:paraId="17C01E2D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40526A08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34BA8BE6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7395CBF8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54BEEBFE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17A1D3B9" w14:textId="77777777" w:rsidTr="00AB6D61">
        <w:tc>
          <w:tcPr>
            <w:tcW w:w="544" w:type="dxa"/>
          </w:tcPr>
          <w:p w14:paraId="5F94997B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0.</w:t>
            </w:r>
          </w:p>
        </w:tc>
        <w:tc>
          <w:tcPr>
            <w:tcW w:w="4856" w:type="dxa"/>
          </w:tcPr>
          <w:p w14:paraId="62D0DB46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emu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el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ngikut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rosedur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makai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el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ediakan</w:t>
            </w:r>
            <w:proofErr w:type="spellEnd"/>
          </w:p>
        </w:tc>
        <w:tc>
          <w:tcPr>
            <w:tcW w:w="642" w:type="dxa"/>
          </w:tcPr>
          <w:p w14:paraId="0178F33C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1818005E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6BD2D922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12E0E188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5838D720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364425AB" w14:textId="77777777" w:rsidR="003C5EA4" w:rsidRDefault="003C5EA4" w:rsidP="003C5EA4">
      <w:pPr>
        <w:rPr>
          <w:rFonts w:ascii="Times New Roman" w:hAnsi="Times New Roman"/>
          <w:sz w:val="24"/>
          <w:szCs w:val="24"/>
        </w:rPr>
      </w:pPr>
    </w:p>
    <w:p w14:paraId="30647A09" w14:textId="77777777" w:rsidR="003C5EA4" w:rsidRDefault="003C5EA4" w:rsidP="003C5EA4">
      <w:pPr>
        <w:rPr>
          <w:rFonts w:ascii="Times New Roman" w:hAnsi="Times New Roman"/>
          <w:sz w:val="24"/>
          <w:szCs w:val="24"/>
        </w:rPr>
      </w:pPr>
    </w:p>
    <w:p w14:paraId="19AA86C2" w14:textId="77777777" w:rsidR="003C5EA4" w:rsidRDefault="003C5EA4" w:rsidP="003C5EA4">
      <w:pPr>
        <w:pStyle w:val="ListParagraph"/>
        <w:numPr>
          <w:ilvl w:val="0"/>
          <w:numId w:val="69"/>
        </w:numPr>
        <w:spacing w:line="480" w:lineRule="auto"/>
        <w:rPr>
          <w:rFonts w:ascii="Times New Roman" w:hAnsi="Times New Roman"/>
          <w:b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lastRenderedPageBreak/>
        <w:t>Kedisiplinan</w:t>
      </w:r>
      <w:proofErr w:type="spellEnd"/>
    </w:p>
    <w:tbl>
      <w:tblPr>
        <w:tblW w:w="8311" w:type="dxa"/>
        <w:tblInd w:w="58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544"/>
        <w:gridCol w:w="4856"/>
        <w:gridCol w:w="642"/>
        <w:gridCol w:w="577"/>
        <w:gridCol w:w="575"/>
        <w:gridCol w:w="575"/>
        <w:gridCol w:w="542"/>
      </w:tblGrid>
      <w:tr w:rsidR="003C5EA4" w14:paraId="27CB7FDF" w14:textId="77777777" w:rsidTr="00AB6D61">
        <w:tc>
          <w:tcPr>
            <w:tcW w:w="544" w:type="dxa"/>
            <w:vMerge w:val="restart"/>
          </w:tcPr>
          <w:p w14:paraId="3E009200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4856" w:type="dxa"/>
            <w:vMerge w:val="restart"/>
          </w:tcPr>
          <w:p w14:paraId="36EDD574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  <w:p w14:paraId="5D22999B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                      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rnyataan</w:t>
            </w:r>
            <w:proofErr w:type="spellEnd"/>
          </w:p>
        </w:tc>
        <w:tc>
          <w:tcPr>
            <w:tcW w:w="2911" w:type="dxa"/>
            <w:gridSpan w:val="5"/>
          </w:tcPr>
          <w:p w14:paraId="136BC0AE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Jawaban</w:t>
            </w:r>
            <w:proofErr w:type="spellEnd"/>
          </w:p>
        </w:tc>
      </w:tr>
      <w:tr w:rsidR="003C5EA4" w14:paraId="28D94983" w14:textId="77777777" w:rsidTr="00AB6D61">
        <w:tc>
          <w:tcPr>
            <w:tcW w:w="544" w:type="dxa"/>
            <w:vMerge/>
          </w:tcPr>
          <w:p w14:paraId="44F54B61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856" w:type="dxa"/>
            <w:vMerge/>
          </w:tcPr>
          <w:p w14:paraId="11599904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42" w:type="dxa"/>
          </w:tcPr>
          <w:p w14:paraId="354FDA96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TS</w:t>
            </w:r>
          </w:p>
        </w:tc>
        <w:tc>
          <w:tcPr>
            <w:tcW w:w="577" w:type="dxa"/>
          </w:tcPr>
          <w:p w14:paraId="538185CE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S</w:t>
            </w:r>
          </w:p>
        </w:tc>
        <w:tc>
          <w:tcPr>
            <w:tcW w:w="575" w:type="dxa"/>
          </w:tcPr>
          <w:p w14:paraId="2AF71D75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</w:t>
            </w:r>
          </w:p>
        </w:tc>
        <w:tc>
          <w:tcPr>
            <w:tcW w:w="575" w:type="dxa"/>
          </w:tcPr>
          <w:p w14:paraId="6531E160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</w:t>
            </w:r>
          </w:p>
        </w:tc>
        <w:tc>
          <w:tcPr>
            <w:tcW w:w="542" w:type="dxa"/>
          </w:tcPr>
          <w:p w14:paraId="45A011D7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S</w:t>
            </w:r>
          </w:p>
        </w:tc>
      </w:tr>
      <w:tr w:rsidR="003C5EA4" w14:paraId="07141C1F" w14:textId="77777777" w:rsidTr="00AB6D61">
        <w:tc>
          <w:tcPr>
            <w:tcW w:w="544" w:type="dxa"/>
          </w:tcPr>
          <w:p w14:paraId="32E5E95A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1. </w:t>
            </w:r>
          </w:p>
        </w:tc>
        <w:tc>
          <w:tcPr>
            <w:tcW w:w="4856" w:type="dxa"/>
          </w:tcPr>
          <w:p w14:paraId="3935F577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selalu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masuk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kerja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tepat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waktu</w:t>
            </w:r>
            <w:proofErr w:type="spellEnd"/>
          </w:p>
        </w:tc>
        <w:tc>
          <w:tcPr>
            <w:tcW w:w="642" w:type="dxa"/>
          </w:tcPr>
          <w:p w14:paraId="6616B2EA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0FDAAF4D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5383CCDA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0256A3A9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50D1436A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79334D01" w14:textId="77777777" w:rsidTr="00AB6D61">
        <w:tc>
          <w:tcPr>
            <w:tcW w:w="544" w:type="dxa"/>
          </w:tcPr>
          <w:p w14:paraId="298776E1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2. </w:t>
            </w:r>
          </w:p>
        </w:tc>
        <w:tc>
          <w:tcPr>
            <w:tcW w:w="4856" w:type="dxa"/>
          </w:tcPr>
          <w:p w14:paraId="4CE85042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pulang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kerja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sesuai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denga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jam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telah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ditentukan</w:t>
            </w:r>
            <w:proofErr w:type="spellEnd"/>
          </w:p>
        </w:tc>
        <w:tc>
          <w:tcPr>
            <w:tcW w:w="642" w:type="dxa"/>
          </w:tcPr>
          <w:p w14:paraId="075BC880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672785C7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724414BB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38DC4A49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761AB233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407C2AD6" w14:textId="77777777" w:rsidTr="00AB6D61">
        <w:tc>
          <w:tcPr>
            <w:tcW w:w="544" w:type="dxa"/>
          </w:tcPr>
          <w:p w14:paraId="401E1095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.</w:t>
            </w:r>
          </w:p>
        </w:tc>
        <w:tc>
          <w:tcPr>
            <w:tcW w:w="4856" w:type="dxa"/>
          </w:tcPr>
          <w:p w14:paraId="5C6EE949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menggunaka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jam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istirahat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denga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sebaik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–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baiknya</w:t>
            </w:r>
            <w:proofErr w:type="spellEnd"/>
          </w:p>
        </w:tc>
        <w:tc>
          <w:tcPr>
            <w:tcW w:w="642" w:type="dxa"/>
          </w:tcPr>
          <w:p w14:paraId="25F88876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4A97E2C5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3FE3797B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14B83C54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7AEF116B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0E16D489" w14:textId="77777777" w:rsidTr="00AB6D61">
        <w:tc>
          <w:tcPr>
            <w:tcW w:w="544" w:type="dxa"/>
          </w:tcPr>
          <w:p w14:paraId="76841C0C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.</w:t>
            </w:r>
          </w:p>
          <w:p w14:paraId="4534DD10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856" w:type="dxa"/>
          </w:tcPr>
          <w:p w14:paraId="18118D73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ketika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bekerja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berpakaia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rapih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dan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mengenaka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seragam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sesuai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denga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hari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sudah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ditentukan</w:t>
            </w:r>
            <w:proofErr w:type="spellEnd"/>
          </w:p>
        </w:tc>
        <w:tc>
          <w:tcPr>
            <w:tcW w:w="642" w:type="dxa"/>
          </w:tcPr>
          <w:p w14:paraId="746C380F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76AF9BFF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4A006BEA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0D38C79A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564E1F62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6CE7756F" w14:textId="77777777" w:rsidTr="00AB6D61">
        <w:tc>
          <w:tcPr>
            <w:tcW w:w="544" w:type="dxa"/>
          </w:tcPr>
          <w:p w14:paraId="1CE44EC2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.</w:t>
            </w:r>
          </w:p>
        </w:tc>
        <w:tc>
          <w:tcPr>
            <w:tcW w:w="4856" w:type="dxa"/>
          </w:tcPr>
          <w:p w14:paraId="7DAE2AC9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menghormati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dan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menghargai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keputusa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anggota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tim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kerja</w:t>
            </w:r>
            <w:proofErr w:type="spellEnd"/>
          </w:p>
        </w:tc>
        <w:tc>
          <w:tcPr>
            <w:tcW w:w="642" w:type="dxa"/>
          </w:tcPr>
          <w:p w14:paraId="1DAC57B5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77AD89CD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578C6F83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419EE01D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0708851E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5B5E6D67" w14:textId="77777777" w:rsidTr="00AB6D61">
        <w:tc>
          <w:tcPr>
            <w:tcW w:w="544" w:type="dxa"/>
          </w:tcPr>
          <w:p w14:paraId="0691239B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.</w:t>
            </w:r>
          </w:p>
        </w:tc>
        <w:tc>
          <w:tcPr>
            <w:tcW w:w="4856" w:type="dxa"/>
          </w:tcPr>
          <w:p w14:paraId="090FA397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bersikap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ramah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denga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semua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reka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kerja</w:t>
            </w:r>
            <w:proofErr w:type="spellEnd"/>
          </w:p>
        </w:tc>
        <w:tc>
          <w:tcPr>
            <w:tcW w:w="642" w:type="dxa"/>
          </w:tcPr>
          <w:p w14:paraId="380386C3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7A55B570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451E7848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3CF93FE4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4114F095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609F82B2" w14:textId="77777777" w:rsidTr="00AB6D61">
        <w:tc>
          <w:tcPr>
            <w:tcW w:w="544" w:type="dxa"/>
          </w:tcPr>
          <w:p w14:paraId="5097EA20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7.</w:t>
            </w:r>
          </w:p>
        </w:tc>
        <w:tc>
          <w:tcPr>
            <w:tcW w:w="4856" w:type="dxa"/>
          </w:tcPr>
          <w:p w14:paraId="6EFDA211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en-MY"/>
              </w:rPr>
            </w:pPr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melaksanaka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tugas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sesuai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denga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perintah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atau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petunjuk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atasan</w:t>
            </w:r>
            <w:proofErr w:type="spellEnd"/>
          </w:p>
        </w:tc>
        <w:tc>
          <w:tcPr>
            <w:tcW w:w="642" w:type="dxa"/>
          </w:tcPr>
          <w:p w14:paraId="133F5B38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009B1C55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599AAA11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1D7B2911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18E33CC8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134F6AAC" w14:textId="77777777" w:rsidTr="00AB6D61">
        <w:tc>
          <w:tcPr>
            <w:tcW w:w="544" w:type="dxa"/>
          </w:tcPr>
          <w:p w14:paraId="6265CFC9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8.</w:t>
            </w:r>
          </w:p>
        </w:tc>
        <w:tc>
          <w:tcPr>
            <w:tcW w:w="4856" w:type="dxa"/>
          </w:tcPr>
          <w:p w14:paraId="76E14C26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en-MY"/>
              </w:rPr>
            </w:pPr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melaksanka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perkejaa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denga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penuh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ras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tanggung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jawab</w:t>
            </w:r>
            <w:proofErr w:type="spellEnd"/>
          </w:p>
        </w:tc>
        <w:tc>
          <w:tcPr>
            <w:tcW w:w="642" w:type="dxa"/>
          </w:tcPr>
          <w:p w14:paraId="3C3350DB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17B1AF90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16A8DE2A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675FA33C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5B06148E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2FDC3BB2" w14:textId="77777777" w:rsidTr="00AB6D61">
        <w:tc>
          <w:tcPr>
            <w:tcW w:w="544" w:type="dxa"/>
          </w:tcPr>
          <w:p w14:paraId="68BC0F37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9.</w:t>
            </w:r>
          </w:p>
        </w:tc>
        <w:tc>
          <w:tcPr>
            <w:tcW w:w="4856" w:type="dxa"/>
          </w:tcPr>
          <w:p w14:paraId="11A09CCE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en-MY"/>
              </w:rPr>
            </w:pPr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mentaati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tat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tertib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ditentuka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kantor</w:t>
            </w:r>
            <w:proofErr w:type="spellEnd"/>
          </w:p>
        </w:tc>
        <w:tc>
          <w:tcPr>
            <w:tcW w:w="642" w:type="dxa"/>
          </w:tcPr>
          <w:p w14:paraId="59AC4CEC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420FDB84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7565325D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464A0AB4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21896B0B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37DBF9D4" w14:textId="77777777" w:rsidTr="00AB6D61">
        <w:tc>
          <w:tcPr>
            <w:tcW w:w="544" w:type="dxa"/>
          </w:tcPr>
          <w:p w14:paraId="2EEAE612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0.</w:t>
            </w:r>
          </w:p>
        </w:tc>
        <w:tc>
          <w:tcPr>
            <w:tcW w:w="4856" w:type="dxa"/>
          </w:tcPr>
          <w:p w14:paraId="0489022E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  <w:lang w:val="en-MY"/>
              </w:rPr>
            </w:pPr>
            <w:proofErr w:type="gram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Saya 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tidak</w:t>
            </w:r>
            <w:proofErr w:type="spellEnd"/>
            <w:proofErr w:type="gram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melakuka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hal-hal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tidak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baik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dan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dilarang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MY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MY"/>
              </w:rPr>
              <w:t>kantor</w:t>
            </w:r>
            <w:proofErr w:type="spellEnd"/>
          </w:p>
        </w:tc>
        <w:tc>
          <w:tcPr>
            <w:tcW w:w="642" w:type="dxa"/>
          </w:tcPr>
          <w:p w14:paraId="172556AF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0E7B455A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2A205601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359022B4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75903206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0D0C185B" w14:textId="77777777" w:rsidR="003C5EA4" w:rsidRDefault="003C5EA4" w:rsidP="003C5EA4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240F0279" w14:textId="77777777" w:rsidR="003C5EA4" w:rsidRDefault="003C5EA4" w:rsidP="003C5EA4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6EDEA443" w14:textId="77777777" w:rsidR="003C5EA4" w:rsidRDefault="003C5EA4" w:rsidP="003C5EA4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6E50830A" w14:textId="77777777" w:rsidR="003C5EA4" w:rsidRDefault="003C5EA4" w:rsidP="003C5EA4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21C01BA2" w14:textId="77777777" w:rsidR="003C5EA4" w:rsidRDefault="003C5EA4" w:rsidP="003C5EA4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61F0D936" w14:textId="77777777" w:rsidR="003C5EA4" w:rsidRDefault="003C5EA4" w:rsidP="003C5EA4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6FC9D1C5" w14:textId="77777777" w:rsidR="003C5EA4" w:rsidRDefault="003C5EA4" w:rsidP="003C5EA4">
      <w:pPr>
        <w:pStyle w:val="ListParagraph"/>
        <w:numPr>
          <w:ilvl w:val="0"/>
          <w:numId w:val="69"/>
        </w:numPr>
        <w:spacing w:line="480" w:lineRule="auto"/>
        <w:rPr>
          <w:rFonts w:ascii="Times New Roman" w:hAnsi="Times New Roman"/>
          <w:b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t>Komunikasi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Interpersonal</w:t>
      </w:r>
    </w:p>
    <w:tbl>
      <w:tblPr>
        <w:tblW w:w="8311" w:type="dxa"/>
        <w:tblInd w:w="58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544"/>
        <w:gridCol w:w="4856"/>
        <w:gridCol w:w="642"/>
        <w:gridCol w:w="577"/>
        <w:gridCol w:w="575"/>
        <w:gridCol w:w="575"/>
        <w:gridCol w:w="542"/>
      </w:tblGrid>
      <w:tr w:rsidR="003C5EA4" w14:paraId="590A6265" w14:textId="77777777" w:rsidTr="00AB6D61">
        <w:tc>
          <w:tcPr>
            <w:tcW w:w="544" w:type="dxa"/>
            <w:vMerge w:val="restart"/>
          </w:tcPr>
          <w:p w14:paraId="2C8154A6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4856" w:type="dxa"/>
            <w:vMerge w:val="restart"/>
          </w:tcPr>
          <w:p w14:paraId="7899354D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  <w:p w14:paraId="289EB260" w14:textId="77777777" w:rsidR="003C5EA4" w:rsidRDefault="003C5EA4" w:rsidP="00AB6D6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                       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rnyataan</w:t>
            </w:r>
            <w:proofErr w:type="spellEnd"/>
          </w:p>
        </w:tc>
        <w:tc>
          <w:tcPr>
            <w:tcW w:w="2911" w:type="dxa"/>
            <w:gridSpan w:val="5"/>
          </w:tcPr>
          <w:p w14:paraId="6B2DD9D3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Jawaban</w:t>
            </w:r>
            <w:proofErr w:type="spellEnd"/>
          </w:p>
        </w:tc>
      </w:tr>
      <w:tr w:rsidR="003C5EA4" w14:paraId="74268BCF" w14:textId="77777777" w:rsidTr="00AB6D61">
        <w:tc>
          <w:tcPr>
            <w:tcW w:w="544" w:type="dxa"/>
            <w:vMerge/>
          </w:tcPr>
          <w:p w14:paraId="7E6DA882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856" w:type="dxa"/>
            <w:vMerge/>
          </w:tcPr>
          <w:p w14:paraId="4FE6920A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42" w:type="dxa"/>
          </w:tcPr>
          <w:p w14:paraId="5B7D6B90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TS</w:t>
            </w:r>
          </w:p>
        </w:tc>
        <w:tc>
          <w:tcPr>
            <w:tcW w:w="577" w:type="dxa"/>
          </w:tcPr>
          <w:p w14:paraId="75945CA9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S</w:t>
            </w:r>
          </w:p>
        </w:tc>
        <w:tc>
          <w:tcPr>
            <w:tcW w:w="575" w:type="dxa"/>
          </w:tcPr>
          <w:p w14:paraId="57B3A811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</w:t>
            </w:r>
          </w:p>
        </w:tc>
        <w:tc>
          <w:tcPr>
            <w:tcW w:w="575" w:type="dxa"/>
          </w:tcPr>
          <w:p w14:paraId="22438AF0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</w:t>
            </w:r>
          </w:p>
        </w:tc>
        <w:tc>
          <w:tcPr>
            <w:tcW w:w="542" w:type="dxa"/>
          </w:tcPr>
          <w:p w14:paraId="1435EF35" w14:textId="77777777" w:rsidR="003C5EA4" w:rsidRDefault="003C5EA4" w:rsidP="00AB6D61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S</w:t>
            </w:r>
          </w:p>
        </w:tc>
      </w:tr>
      <w:tr w:rsidR="003C5EA4" w14:paraId="2BAEEB29" w14:textId="77777777" w:rsidTr="00AB6D61">
        <w:tc>
          <w:tcPr>
            <w:tcW w:w="544" w:type="dxa"/>
          </w:tcPr>
          <w:p w14:paraId="05CE6FF3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1. </w:t>
            </w:r>
          </w:p>
        </w:tc>
        <w:tc>
          <w:tcPr>
            <w:tcW w:w="4856" w:type="dxa"/>
          </w:tcPr>
          <w:p w14:paraId="5BA9788B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elalu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bersikap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erbuk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pad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eluru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antor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dalam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melaksanakan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tugas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pokok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fungsi</w:t>
            </w:r>
            <w:proofErr w:type="spellEnd"/>
          </w:p>
        </w:tc>
        <w:tc>
          <w:tcPr>
            <w:tcW w:w="642" w:type="dxa"/>
          </w:tcPr>
          <w:p w14:paraId="0F826057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17B6960A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52A6CC75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63FE81A3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35C041F4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5B3CB28F" w14:textId="77777777" w:rsidTr="00AB6D61">
        <w:tc>
          <w:tcPr>
            <w:tcW w:w="544" w:type="dxa"/>
          </w:tcPr>
          <w:p w14:paraId="70803C3D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2. </w:t>
            </w:r>
          </w:p>
        </w:tc>
        <w:tc>
          <w:tcPr>
            <w:tcW w:w="4856" w:type="dxa"/>
          </w:tcPr>
          <w:p w14:paraId="0293E0C8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elalu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njali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hubung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baik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esam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re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rja</w:t>
            </w:r>
            <w:proofErr w:type="spellEnd"/>
          </w:p>
        </w:tc>
        <w:tc>
          <w:tcPr>
            <w:tcW w:w="642" w:type="dxa"/>
          </w:tcPr>
          <w:p w14:paraId="7E230C6E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21A0C583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2FC5EC36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5703A13E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414DA842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3591D2D3" w14:textId="77777777" w:rsidTr="00AB6D61">
        <w:tc>
          <w:tcPr>
            <w:tcW w:w="544" w:type="dxa"/>
          </w:tcPr>
          <w:p w14:paraId="429AF5D6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.</w:t>
            </w:r>
          </w:p>
        </w:tc>
        <w:tc>
          <w:tcPr>
            <w:tcW w:w="4856" w:type="dxa"/>
          </w:tcPr>
          <w:p w14:paraId="4DD5DD12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Bergotong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royo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rupa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hal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elalu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itanam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antor</w:t>
            </w:r>
            <w:proofErr w:type="spellEnd"/>
          </w:p>
        </w:tc>
        <w:tc>
          <w:tcPr>
            <w:tcW w:w="642" w:type="dxa"/>
          </w:tcPr>
          <w:p w14:paraId="208EDC93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23B0AF7F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4C49688A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373C41F6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1DBB4D51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268C9664" w14:textId="77777777" w:rsidTr="00AB6D61">
        <w:tc>
          <w:tcPr>
            <w:tcW w:w="544" w:type="dxa"/>
          </w:tcPr>
          <w:p w14:paraId="3651BD8C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.</w:t>
            </w:r>
          </w:p>
        </w:tc>
        <w:tc>
          <w:tcPr>
            <w:tcW w:w="4856" w:type="dxa"/>
          </w:tcPr>
          <w:p w14:paraId="78E175FA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aling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maham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esam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re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rja</w:t>
            </w:r>
            <w:proofErr w:type="spellEnd"/>
          </w:p>
        </w:tc>
        <w:tc>
          <w:tcPr>
            <w:tcW w:w="642" w:type="dxa"/>
          </w:tcPr>
          <w:p w14:paraId="7C77FB04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21E5CAC1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07A02329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25719597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11849674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59C14787" w14:textId="77777777" w:rsidTr="00AB6D61">
        <w:tc>
          <w:tcPr>
            <w:tcW w:w="544" w:type="dxa"/>
          </w:tcPr>
          <w:p w14:paraId="7A724148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.</w:t>
            </w:r>
          </w:p>
        </w:tc>
        <w:tc>
          <w:tcPr>
            <w:tcW w:w="4856" w:type="dxa"/>
          </w:tcPr>
          <w:p w14:paraId="0C3F67E3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Say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aling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mberi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ide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gagas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tik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laku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rapat</w:t>
            </w:r>
            <w:proofErr w:type="spellEnd"/>
          </w:p>
        </w:tc>
        <w:tc>
          <w:tcPr>
            <w:tcW w:w="642" w:type="dxa"/>
          </w:tcPr>
          <w:p w14:paraId="77812556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30824516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10A125C0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1131F88A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45188C0A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1330D2E0" w14:textId="77777777" w:rsidTr="00AB6D61">
        <w:tc>
          <w:tcPr>
            <w:tcW w:w="544" w:type="dxa"/>
          </w:tcPr>
          <w:p w14:paraId="66E1F576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.</w:t>
            </w:r>
          </w:p>
        </w:tc>
        <w:tc>
          <w:tcPr>
            <w:tcW w:w="4856" w:type="dxa"/>
          </w:tcPr>
          <w:p w14:paraId="05928D88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Sali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mberi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ukung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sesame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re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rja</w:t>
            </w:r>
            <w:proofErr w:type="spellEnd"/>
          </w:p>
        </w:tc>
        <w:tc>
          <w:tcPr>
            <w:tcW w:w="642" w:type="dxa"/>
          </w:tcPr>
          <w:p w14:paraId="624C4FD4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249F656A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12024E7B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7D897648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1D8BB1CD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42C5B34C" w14:textId="77777777" w:rsidTr="00AB6D61">
        <w:tc>
          <w:tcPr>
            <w:tcW w:w="544" w:type="dxa"/>
          </w:tcPr>
          <w:p w14:paraId="5316A734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7.</w:t>
            </w:r>
          </w:p>
        </w:tc>
        <w:tc>
          <w:tcPr>
            <w:tcW w:w="4856" w:type="dxa"/>
          </w:tcPr>
          <w:p w14:paraId="271948D7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elalu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ngharga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riti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isampai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oleh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re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rja</w:t>
            </w:r>
            <w:proofErr w:type="spellEnd"/>
          </w:p>
        </w:tc>
        <w:tc>
          <w:tcPr>
            <w:tcW w:w="642" w:type="dxa"/>
          </w:tcPr>
          <w:p w14:paraId="100C1682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3AC827C2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2BAA0F99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36253D6B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4DB20DBC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79C45C1D" w14:textId="77777777" w:rsidTr="00AB6D61">
        <w:tc>
          <w:tcPr>
            <w:tcW w:w="544" w:type="dxa"/>
          </w:tcPr>
          <w:p w14:paraId="357C47D2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8.</w:t>
            </w:r>
          </w:p>
        </w:tc>
        <w:tc>
          <w:tcPr>
            <w:tcW w:w="4856" w:type="dxa"/>
          </w:tcPr>
          <w:p w14:paraId="7BDC1BA0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ndahulu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rasangk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baik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nghadap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asal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erjadi</w:t>
            </w:r>
            <w:proofErr w:type="spellEnd"/>
          </w:p>
        </w:tc>
        <w:tc>
          <w:tcPr>
            <w:tcW w:w="642" w:type="dxa"/>
          </w:tcPr>
          <w:p w14:paraId="461CCF3F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5A47831F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047E10EF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735C5E0A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39908ED5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7F285552" w14:textId="77777777" w:rsidTr="00AB6D61">
        <w:tc>
          <w:tcPr>
            <w:tcW w:w="544" w:type="dxa"/>
          </w:tcPr>
          <w:p w14:paraId="7D0EC376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9.</w:t>
            </w:r>
          </w:p>
        </w:tc>
        <w:tc>
          <w:tcPr>
            <w:tcW w:w="4856" w:type="dxa"/>
          </w:tcPr>
          <w:p w14:paraId="3A6D7AAE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rsama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rsepsi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nting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laksanak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ugas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berekelompok</w:t>
            </w:r>
            <w:proofErr w:type="spellEnd"/>
          </w:p>
        </w:tc>
        <w:tc>
          <w:tcPr>
            <w:tcW w:w="642" w:type="dxa"/>
          </w:tcPr>
          <w:p w14:paraId="150845F2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79701B7E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5CDBB505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73BC7195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1F5E4922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3C5EA4" w14:paraId="5C3EB5CD" w14:textId="77777777" w:rsidTr="00AB6D61">
        <w:tc>
          <w:tcPr>
            <w:tcW w:w="544" w:type="dxa"/>
          </w:tcPr>
          <w:p w14:paraId="495E1EED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0.</w:t>
            </w:r>
          </w:p>
        </w:tc>
        <w:tc>
          <w:tcPr>
            <w:tcW w:w="4856" w:type="dxa"/>
          </w:tcPr>
          <w:p w14:paraId="3AD558EB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elalu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berinteraksi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baik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antar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rekan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kerja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tanpa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melihat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kedudukan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atau</w:t>
            </w:r>
            <w:proofErr w:type="spellEnd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jabatan</w:t>
            </w:r>
            <w:proofErr w:type="spellEnd"/>
          </w:p>
        </w:tc>
        <w:tc>
          <w:tcPr>
            <w:tcW w:w="642" w:type="dxa"/>
          </w:tcPr>
          <w:p w14:paraId="25C0FBA6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7" w:type="dxa"/>
          </w:tcPr>
          <w:p w14:paraId="7782E5B2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73B2C80F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</w:tcPr>
          <w:p w14:paraId="2CB1E4F5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42" w:type="dxa"/>
          </w:tcPr>
          <w:p w14:paraId="3FA94812" w14:textId="77777777" w:rsidR="003C5EA4" w:rsidRDefault="003C5EA4" w:rsidP="00AB6D61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6CD15C73" w14:textId="77777777" w:rsidR="003C5EA4" w:rsidRDefault="003C5EA4" w:rsidP="003C5EA4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36D4A5F5" w14:textId="77777777" w:rsidR="003C5EA4" w:rsidRDefault="003C5EA4" w:rsidP="003C5EA4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16EF7D5A" w14:textId="77777777" w:rsidR="003C5EA4" w:rsidRDefault="003C5EA4" w:rsidP="003C5EA4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7CA894E6" w14:textId="77777777" w:rsidR="003C5EA4" w:rsidRDefault="003C5EA4" w:rsidP="003C5EA4">
      <w:pPr>
        <w:jc w:val="both"/>
        <w:rPr>
          <w:b/>
          <w:szCs w:val="24"/>
          <w:lang w:val="en-ID"/>
        </w:rPr>
      </w:pPr>
      <w:r>
        <w:rPr>
          <w:b/>
          <w:szCs w:val="24"/>
          <w:lang w:val="en-ID"/>
        </w:rPr>
        <w:lastRenderedPageBreak/>
        <w:t>Lampiran 2</w:t>
      </w:r>
    </w:p>
    <w:p w14:paraId="6A652607" w14:textId="77777777" w:rsidR="003C5EA4" w:rsidRDefault="003C5EA4" w:rsidP="003C5EA4">
      <w:pPr>
        <w:rPr>
          <w:b/>
          <w:color w:val="000000"/>
          <w:szCs w:val="24"/>
        </w:rPr>
      </w:pPr>
      <w:proofErr w:type="spellStart"/>
      <w:r>
        <w:rPr>
          <w:b/>
          <w:color w:val="000000"/>
          <w:szCs w:val="24"/>
        </w:rPr>
        <w:t>Pengolahan</w:t>
      </w:r>
      <w:proofErr w:type="spellEnd"/>
      <w:r>
        <w:rPr>
          <w:b/>
          <w:color w:val="000000"/>
          <w:szCs w:val="24"/>
        </w:rPr>
        <w:t xml:space="preserve"> Data Ordinal 30 </w:t>
      </w:r>
      <w:proofErr w:type="spellStart"/>
      <w:r>
        <w:rPr>
          <w:b/>
          <w:color w:val="000000"/>
          <w:szCs w:val="24"/>
        </w:rPr>
        <w:t>Responden</w:t>
      </w:r>
      <w:proofErr w:type="spellEnd"/>
    </w:p>
    <w:tbl>
      <w:tblPr>
        <w:tblW w:w="8124" w:type="dxa"/>
        <w:tblLook w:val="0000" w:firstRow="0" w:lastRow="0" w:firstColumn="0" w:lastColumn="0" w:noHBand="0" w:noVBand="0"/>
      </w:tblPr>
      <w:tblGrid>
        <w:gridCol w:w="1310"/>
        <w:gridCol w:w="570"/>
        <w:gridCol w:w="570"/>
        <w:gridCol w:w="570"/>
        <w:gridCol w:w="570"/>
        <w:gridCol w:w="570"/>
        <w:gridCol w:w="570"/>
        <w:gridCol w:w="570"/>
        <w:gridCol w:w="570"/>
        <w:gridCol w:w="570"/>
        <w:gridCol w:w="670"/>
        <w:gridCol w:w="1041"/>
      </w:tblGrid>
      <w:tr w:rsidR="003C5EA4" w14:paraId="425D7D46" w14:textId="77777777" w:rsidTr="00AB6D61">
        <w:trPr>
          <w:trHeight w:val="315"/>
        </w:trPr>
        <w:tc>
          <w:tcPr>
            <w:tcW w:w="128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570B8B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proofErr w:type="spellStart"/>
            <w:r>
              <w:rPr>
                <w:color w:val="000000"/>
                <w:sz w:val="24"/>
                <w:szCs w:val="24"/>
              </w:rPr>
              <w:t>Nomor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Responden</w:t>
            </w:r>
            <w:proofErr w:type="spellEnd"/>
          </w:p>
        </w:tc>
        <w:tc>
          <w:tcPr>
            <w:tcW w:w="5800" w:type="dxa"/>
            <w:gridSpan w:val="10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D0CECE"/>
            <w:noWrap/>
            <w:vAlign w:val="bottom"/>
          </w:tcPr>
          <w:p w14:paraId="106B9DC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proofErr w:type="spellStart"/>
            <w:r>
              <w:rPr>
                <w:color w:val="000000"/>
                <w:sz w:val="24"/>
                <w:szCs w:val="24"/>
              </w:rPr>
              <w:t>Instrumen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Penelitian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Variabel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Kinerja </w:t>
            </w:r>
            <w:proofErr w:type="spellStart"/>
            <w:r>
              <w:rPr>
                <w:color w:val="000000"/>
                <w:sz w:val="24"/>
                <w:szCs w:val="24"/>
              </w:rPr>
              <w:t>Pegawai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(Y)</w:t>
            </w:r>
          </w:p>
        </w:tc>
        <w:tc>
          <w:tcPr>
            <w:tcW w:w="104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B90857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kor Total</w:t>
            </w:r>
          </w:p>
        </w:tc>
      </w:tr>
      <w:tr w:rsidR="003C5EA4" w14:paraId="12150725" w14:textId="77777777" w:rsidTr="00AB6D61">
        <w:trPr>
          <w:trHeight w:val="315"/>
        </w:trPr>
        <w:tc>
          <w:tcPr>
            <w:tcW w:w="128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9BCC1C" w14:textId="77777777" w:rsidR="003C5EA4" w:rsidRDefault="003C5EA4" w:rsidP="00AB6D61">
            <w:pPr>
              <w:rPr>
                <w:color w:val="000000"/>
                <w:sz w:val="24"/>
                <w:szCs w:val="24"/>
              </w:rPr>
            </w:pP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EF2144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Y.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801CEC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Y.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86664F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Y.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B3CF65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Y.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CC2EC1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Y.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CE8776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Y.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D38F7F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Y.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D8E9BB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Y.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2F9CB6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Y.9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3FBE56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Y.10</w:t>
            </w:r>
          </w:p>
        </w:tc>
        <w:tc>
          <w:tcPr>
            <w:tcW w:w="104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9BD3B1" w14:textId="77777777" w:rsidR="003C5EA4" w:rsidRDefault="003C5EA4" w:rsidP="00AB6D61">
            <w:pPr>
              <w:rPr>
                <w:color w:val="000000"/>
                <w:sz w:val="24"/>
                <w:szCs w:val="24"/>
              </w:rPr>
            </w:pPr>
          </w:p>
        </w:tc>
      </w:tr>
      <w:tr w:rsidR="003C5EA4" w14:paraId="46F07245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BBFC1C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78BC2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D67F4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DE9F1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8A015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61FAC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DDDF5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CEA21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2C314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6A649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A2478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E9FE3B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42FF02B7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15CAC2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44AA3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4297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C990C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C39CF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69DA4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E74C6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6BD6C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1A65D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C16D4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8B036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C0E7DD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2</w:t>
            </w:r>
          </w:p>
        </w:tc>
      </w:tr>
      <w:tr w:rsidR="003C5EA4" w14:paraId="538E263C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C17FD3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5B40C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D061B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4274E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8B119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2EA1A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FB53C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CB207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AA31A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3FB02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54C15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78B3C1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35C00020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F5DB5C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12341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64DF5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D92B6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61FE1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5E31C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A9066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664B3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61767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0AB7A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3373C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8EC8BE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4</w:t>
            </w:r>
          </w:p>
        </w:tc>
      </w:tr>
      <w:tr w:rsidR="003C5EA4" w14:paraId="5138B68C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1D191F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DA398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DDC6B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1DFA4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1769D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44DE4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0F72C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B400B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8CF31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571F3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56252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0DB1EC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4</w:t>
            </w:r>
          </w:p>
        </w:tc>
      </w:tr>
      <w:tr w:rsidR="003C5EA4" w14:paraId="38FAC16E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7C000A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E536A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6E321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8416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6ED25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881F3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2218B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1BAE1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F2F21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3D28C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513EE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0E6954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4685859F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6DB689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4905B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6DC7B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93060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5B18E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D63D8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02B96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8FBD7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658E8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18849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A26DC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E59CFC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8</w:t>
            </w:r>
          </w:p>
        </w:tc>
      </w:tr>
      <w:tr w:rsidR="003C5EA4" w14:paraId="6A48B646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B640DA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6CF1A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7E49D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E27D5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F0399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DE49C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C0E46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073B7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80AA8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1AF1A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B49F9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65BC95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7</w:t>
            </w:r>
          </w:p>
        </w:tc>
      </w:tr>
      <w:tr w:rsidR="003C5EA4" w14:paraId="607001C5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28582D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9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F8F25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756F4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3A39A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C28D1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AC7C6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2C963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8AA06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39728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EA90E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C6108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37451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7D3B3B4F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400BB0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0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14F5C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25D08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BC860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6FB2D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2C76D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D8BBE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AD489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C5864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BCC34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9B8BA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F4A376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1</w:t>
            </w:r>
          </w:p>
        </w:tc>
      </w:tr>
      <w:tr w:rsidR="003C5EA4" w14:paraId="5EE14C68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45F32F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32417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0613A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2CA19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40195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18DF4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3A2A8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7ECD4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95A17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5F299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CA7E6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85F663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6961FEB0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43D185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DC4E7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BA612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2CF02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06C93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62E94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9CF50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71077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37B4E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249C0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82674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3C1B5A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0</w:t>
            </w:r>
          </w:p>
        </w:tc>
      </w:tr>
      <w:tr w:rsidR="003C5EA4" w14:paraId="0C3B4B77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F74831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D5414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35FE7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6FBB2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6B89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7A848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3AE83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EB672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E1804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035C0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EEDE9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BDD84C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0F7EC8CF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9CADC2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6CF91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9DE72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B9117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E0D83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D31D0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0D831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6AD24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11242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A43DB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E057A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F8F175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4CBEE390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DEA782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0F560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64A57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2D569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5FE92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8122A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1B99E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EB9A4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8A05C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0BC24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28559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3674B4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293F6E8C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22CFB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ACF4D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38DF5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DD48F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456B0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27949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7CD1E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8E663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F3FBC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0F23A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D7FBD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DE51AB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7271049A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180B8F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43C55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F6D25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EFD48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B8399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86692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7D4E2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2BC2C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DBFDF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AAFD5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C5E25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8885D5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9</w:t>
            </w:r>
          </w:p>
        </w:tc>
      </w:tr>
      <w:tr w:rsidR="003C5EA4" w14:paraId="238440AF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4CA84C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54917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5CA37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F72ED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CDEE8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45E41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4B9DF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F8109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A1D82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EE6C2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B88E3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4343FE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1</w:t>
            </w:r>
          </w:p>
        </w:tc>
      </w:tr>
      <w:tr w:rsidR="003C5EA4" w14:paraId="6CD194DB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3B2432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9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C7173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D38AD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81B0A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637F2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124F7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7E6C2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0806A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F449D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C1FC7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FF847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B8AF47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57AA769E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F4879A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lastRenderedPageBreak/>
              <w:t>20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703C0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BAFCF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88046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1C8C8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47CC9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819E5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A5553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C3E95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DB82D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36B8C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25BD29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0</w:t>
            </w:r>
          </w:p>
        </w:tc>
      </w:tr>
      <w:tr w:rsidR="003C5EA4" w14:paraId="3F2DE206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195791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53649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45AFC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75E38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A6714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54CB1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FEEF5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3048C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65325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499B6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DB5B0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740774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5</w:t>
            </w:r>
          </w:p>
        </w:tc>
      </w:tr>
      <w:tr w:rsidR="003C5EA4" w14:paraId="32FF15B5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E44CF3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CED61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F8DB8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0B488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E92AA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15D51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9D4C7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8C55F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CAB68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CA268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35B53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D7595C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5</w:t>
            </w:r>
          </w:p>
        </w:tc>
      </w:tr>
      <w:tr w:rsidR="003C5EA4" w14:paraId="2F784B3B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EF09F9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28223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B5DCF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EADE1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57544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48F08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41130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83200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6F658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9701D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2DD95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1F6ADD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2E20EFF2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4EAD16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70346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9676E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5B896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B405D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50206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F8FF6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6A7AA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F0B5B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77B47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52758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0725B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1733984E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0A1E78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3C5DB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E330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D62E6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C008E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216E3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8D1F1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EEDF1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F078F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5DD49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B10FB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3B5240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0</w:t>
            </w:r>
          </w:p>
        </w:tc>
      </w:tr>
      <w:tr w:rsidR="003C5EA4" w14:paraId="2C972CD9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1669C9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910AF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5D961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53E8B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129D5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2B515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DD94E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A587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3FCAD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54D5B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96EDC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B2D86B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7</w:t>
            </w:r>
          </w:p>
        </w:tc>
      </w:tr>
      <w:tr w:rsidR="003C5EA4" w14:paraId="68C03815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EA0440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5F313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EFCEF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E2C3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7B77A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AB487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08F46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94B2D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9CB38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9FECF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530FB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A8F5BC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7D543C2D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1345B5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A1E18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56546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F0FB7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ECBED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62A63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901B0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68825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5C944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B03CE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1C77A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E271B6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1</w:t>
            </w:r>
          </w:p>
        </w:tc>
      </w:tr>
      <w:tr w:rsidR="003C5EA4" w14:paraId="261E25CC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39575C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9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D4D8D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909A9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8823F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D8BE1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00EF2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E304C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3C43A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FD32D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93563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5F511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2B71E9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0</w:t>
            </w:r>
          </w:p>
        </w:tc>
      </w:tr>
      <w:tr w:rsidR="003C5EA4" w14:paraId="4E5A673B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D9CBA1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0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9C841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84179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8995E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49AD6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8DBEA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D8DBA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7033D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80CD1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47CD7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A2CC6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D87D09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</w:tbl>
    <w:p w14:paraId="7D37209D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bCs/>
        </w:rPr>
        <w:sectPr w:rsidR="003C5EA4">
          <w:pgSz w:w="11907" w:h="16839"/>
          <w:pgMar w:top="2268" w:right="1701" w:bottom="1701" w:left="2268" w:header="720" w:footer="720" w:gutter="0"/>
          <w:cols w:space="720"/>
          <w:docGrid w:linePitch="360"/>
        </w:sectPr>
      </w:pPr>
    </w:p>
    <w:p w14:paraId="46EB339A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color w:val="000000"/>
          <w:szCs w:val="24"/>
        </w:rPr>
      </w:pPr>
    </w:p>
    <w:tbl>
      <w:tblPr>
        <w:tblW w:w="9155" w:type="dxa"/>
        <w:tblLook w:val="0000" w:firstRow="0" w:lastRow="0" w:firstColumn="0" w:lastColumn="0" w:noHBand="0" w:noVBand="0"/>
      </w:tblPr>
      <w:tblGrid>
        <w:gridCol w:w="1310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767"/>
        <w:gridCol w:w="1080"/>
      </w:tblGrid>
      <w:tr w:rsidR="003C5EA4" w14:paraId="26E3B262" w14:textId="77777777" w:rsidTr="00AB6D61">
        <w:trPr>
          <w:trHeight w:val="315"/>
        </w:trPr>
        <w:tc>
          <w:tcPr>
            <w:tcW w:w="128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8276B7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proofErr w:type="spellStart"/>
            <w:r>
              <w:rPr>
                <w:color w:val="000000"/>
                <w:sz w:val="24"/>
                <w:szCs w:val="24"/>
              </w:rPr>
              <w:t>Nomor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Responden</w:t>
            </w:r>
            <w:proofErr w:type="spellEnd"/>
          </w:p>
        </w:tc>
        <w:tc>
          <w:tcPr>
            <w:tcW w:w="6792" w:type="dxa"/>
            <w:gridSpan w:val="10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D0CECE"/>
            <w:noWrap/>
            <w:vAlign w:val="bottom"/>
          </w:tcPr>
          <w:p w14:paraId="2B53A4B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proofErr w:type="spellStart"/>
            <w:r>
              <w:rPr>
                <w:color w:val="000000"/>
                <w:sz w:val="24"/>
                <w:szCs w:val="24"/>
              </w:rPr>
              <w:t>Instrumen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Penelitian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Variabel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Penerapan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SIM (X1)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2E3594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kor Total</w:t>
            </w:r>
          </w:p>
        </w:tc>
      </w:tr>
      <w:tr w:rsidR="003C5EA4" w14:paraId="52EC26A1" w14:textId="77777777" w:rsidTr="00AB6D61">
        <w:trPr>
          <w:trHeight w:val="315"/>
        </w:trPr>
        <w:tc>
          <w:tcPr>
            <w:tcW w:w="128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3F340B" w14:textId="77777777" w:rsidR="003C5EA4" w:rsidRDefault="003C5EA4" w:rsidP="00AB6D61">
            <w:pPr>
              <w:rPr>
                <w:color w:val="000000"/>
                <w:sz w:val="24"/>
                <w:szCs w:val="24"/>
              </w:rPr>
            </w:pP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BBC46A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1.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0F0ACB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1.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C1F068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1.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D495FC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1.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2EC1D4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1.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72B6BE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1.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7D7719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1.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F2D33E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1.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42DD9E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1.9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E0E0FD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1.10</w:t>
            </w:r>
          </w:p>
        </w:tc>
        <w:tc>
          <w:tcPr>
            <w:tcW w:w="10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83AF63" w14:textId="77777777" w:rsidR="003C5EA4" w:rsidRDefault="003C5EA4" w:rsidP="00AB6D61">
            <w:pPr>
              <w:rPr>
                <w:color w:val="000000"/>
                <w:sz w:val="24"/>
                <w:szCs w:val="24"/>
              </w:rPr>
            </w:pPr>
          </w:p>
        </w:tc>
      </w:tr>
      <w:tr w:rsidR="003C5EA4" w14:paraId="4AEE6E42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892DB2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ED8FB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AFAD6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9B682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F6D0E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B8B44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E93F3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2B2AF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1D68C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4A7D7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BBA41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792846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5022BEDA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808CA2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3FC40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514C6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EC631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A2E74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8FCB9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8315A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E3B7A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08B2C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BEFF2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4EDE2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0AE0C8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3</w:t>
            </w:r>
          </w:p>
        </w:tc>
      </w:tr>
      <w:tr w:rsidR="003C5EA4" w14:paraId="4F15AD55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000930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163C1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0C9E3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1F807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90748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D33F5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313CA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F0A2E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A6D97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F106F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A4103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40DC39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12C2EACA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DA76D5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19BBA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40DFD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D823C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E17FF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F78F3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3EBC7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D1597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62904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45263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D8F27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6D98B5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9</w:t>
            </w:r>
          </w:p>
        </w:tc>
      </w:tr>
      <w:tr w:rsidR="003C5EA4" w14:paraId="63B733D1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AB5EFC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BC2EB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59B7C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ECA3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581DB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78149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BB10D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80F6A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83E8A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81CD3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A9F8A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CB4809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9</w:t>
            </w:r>
          </w:p>
        </w:tc>
      </w:tr>
      <w:tr w:rsidR="003C5EA4" w14:paraId="5A1911B5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64BD40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12217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9A443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37F37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83A48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4C6EE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4801F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803D5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BE1FE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DBA17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CE07F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013FE8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7F21F178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EC9263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CC078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4A00C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0C2B8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EFC3F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3D013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638C5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0ADF4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23CD0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7D6E8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05AA2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35D58B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1</w:t>
            </w:r>
          </w:p>
        </w:tc>
      </w:tr>
      <w:tr w:rsidR="003C5EA4" w14:paraId="0ACFF946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4398C3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lastRenderedPageBreak/>
              <w:t>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C605E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DD77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4D1AC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0A146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BE46E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B3EE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C52CC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52E45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0EE3F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4BD54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541727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8</w:t>
            </w:r>
          </w:p>
        </w:tc>
      </w:tr>
      <w:tr w:rsidR="003C5EA4" w14:paraId="7E41F8B6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79AA9F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76BFF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AF6E2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20A41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4387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A5C98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31F7E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FFE59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17535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E595C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B1188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C07472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1BDE682C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3EF51E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25170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F05B4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EA8B7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F3F69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47F3D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61878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98D70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7EF07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DC619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98E5E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FB9898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32237B21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E4F2F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D1F7A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17FE1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7AB80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F1D26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22BE8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F3D82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B6F50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E1F5B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9D2D5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E1B06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E3A6AE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8</w:t>
            </w:r>
          </w:p>
        </w:tc>
      </w:tr>
      <w:tr w:rsidR="003C5EA4" w14:paraId="5D29AF22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63773B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5ED4F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1D35B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A27E7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DAF5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11872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7AF84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93811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CC9D0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B12CE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144A1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86B730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1</w:t>
            </w:r>
          </w:p>
        </w:tc>
      </w:tr>
      <w:tr w:rsidR="003C5EA4" w14:paraId="4088B3A5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3309D6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12F0B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A8E80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DA4F0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177EE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6BAA2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6B4BE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4C679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2ED0F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12732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D8BBF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4B0DFD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3078A463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76087B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449D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4EABA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1CEE0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E3744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EFBDE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55FE8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13055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C0DB8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B3C79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FC4F4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D7B5BA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8</w:t>
            </w:r>
          </w:p>
        </w:tc>
      </w:tr>
      <w:tr w:rsidR="003C5EA4" w14:paraId="319D60EA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F4727C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CDF7E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AB2C8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D752C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8FE7D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BF43B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954D9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CEAE1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F8809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6A067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869C0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81CBD7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507F1D74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D9BACF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46CC1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10FBF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9E98C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58F68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F6246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E081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C886C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E805B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3033D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42A53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1C7FE9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9</w:t>
            </w:r>
          </w:p>
        </w:tc>
      </w:tr>
      <w:tr w:rsidR="003C5EA4" w14:paraId="36CA0236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799DE3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EF574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F3EA1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68C0D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BA9FF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97B8D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9B28C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796E1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80F02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89B77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4F81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E3588B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0</w:t>
            </w:r>
          </w:p>
        </w:tc>
      </w:tr>
      <w:tr w:rsidR="003C5EA4" w14:paraId="5B7633E4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EC39A8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0BD66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2D117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032F1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313AD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AA8B7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B533C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8FB06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6E72B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33015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C8196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684B08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2F66EE70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0B198D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41DA0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5641E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2AB1A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ED333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D3D5D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BFB72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E149E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DCDF6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72A2D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DE160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500EBE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1F2EF893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AD5F94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C91AA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0FFD7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7B89A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5DD50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C2D1F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FF1D0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092C8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FEC7A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3D645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3F83A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5AA3E8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0</w:t>
            </w:r>
          </w:p>
        </w:tc>
      </w:tr>
      <w:tr w:rsidR="003C5EA4" w14:paraId="49030475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802E65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4C31C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1EC81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EF96B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75BB5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A05EF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68986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AA88D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519F5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5B903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B8A19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61BF14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8</w:t>
            </w:r>
          </w:p>
        </w:tc>
      </w:tr>
      <w:tr w:rsidR="003C5EA4" w14:paraId="46411D2C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3CEDF0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4F30A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09CB4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C882D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50625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D9CDE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BD853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AB73F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8C389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64211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55810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A450E4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9</w:t>
            </w:r>
          </w:p>
        </w:tc>
      </w:tr>
      <w:tr w:rsidR="003C5EA4" w14:paraId="1347BE58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B08EC2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57DBA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9330F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CA91F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4F15A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FDE4C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3DB88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DCC28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2054D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63C71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D9E1C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3B64A2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73109C95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25DF95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32F0A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47B23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8C45C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5F1CF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E833C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17750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F01F5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EF627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A1448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CDB11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F0FFAA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060BCFEB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F53E2E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33E18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5FC15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88595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D8C77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69A83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66A9A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8778E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3645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08DAF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C4123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9FC7B1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0</w:t>
            </w:r>
          </w:p>
        </w:tc>
      </w:tr>
      <w:tr w:rsidR="003C5EA4" w14:paraId="4D4B8C09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E342FA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1600B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26A33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50E91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0B4CC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8C7EC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E94D8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4FD97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55436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06A1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772CF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F04FC3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30072252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64823D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94B30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A4A99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0A2F7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CBB19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689AB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0516F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4D933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16386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7F3B1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0A892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43C153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3F0D1FD3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CBC6BD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8319D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82053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0E37B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7B43A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E08E3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BD385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2813D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8DE09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EDF7C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46FE2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F912A3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111D5EA1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58AC30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69F56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F78FD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55D96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8274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C4C66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FC5E8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C2ECE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06686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E00A2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F1CEE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59C881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0</w:t>
            </w:r>
          </w:p>
        </w:tc>
      </w:tr>
      <w:tr w:rsidR="003C5EA4" w14:paraId="6A8696EE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EC4079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6472D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9772E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201A5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9EDFA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F7136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AF914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64781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5F6EB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26EE9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9D0D9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11E82A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8</w:t>
            </w:r>
          </w:p>
        </w:tc>
      </w:tr>
    </w:tbl>
    <w:p w14:paraId="485921FF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bCs/>
        </w:rPr>
        <w:sectPr w:rsidR="003C5EA4">
          <w:type w:val="continuous"/>
          <w:pgSz w:w="11907" w:h="16839"/>
          <w:pgMar w:top="2268" w:right="1701" w:bottom="1701" w:left="2268" w:header="720" w:footer="720" w:gutter="0"/>
          <w:cols w:space="720"/>
          <w:docGrid w:linePitch="360"/>
        </w:sectPr>
      </w:pPr>
    </w:p>
    <w:p w14:paraId="49362C15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color w:val="000000"/>
          <w:szCs w:val="24"/>
        </w:rPr>
      </w:pPr>
    </w:p>
    <w:tbl>
      <w:tblPr>
        <w:tblW w:w="9013" w:type="dxa"/>
        <w:tblLook w:val="0000" w:firstRow="0" w:lastRow="0" w:firstColumn="0" w:lastColumn="0" w:noHBand="0" w:noVBand="0"/>
      </w:tblPr>
      <w:tblGrid>
        <w:gridCol w:w="1310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767"/>
        <w:gridCol w:w="1080"/>
      </w:tblGrid>
      <w:tr w:rsidR="003C5EA4" w14:paraId="7BAD5319" w14:textId="77777777" w:rsidTr="00AB6D61">
        <w:trPr>
          <w:trHeight w:val="315"/>
        </w:trPr>
        <w:tc>
          <w:tcPr>
            <w:tcW w:w="128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E45F4E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proofErr w:type="spellStart"/>
            <w:r>
              <w:rPr>
                <w:color w:val="000000"/>
                <w:sz w:val="24"/>
                <w:szCs w:val="24"/>
              </w:rPr>
              <w:t>Nomor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Responden</w:t>
            </w:r>
            <w:proofErr w:type="spellEnd"/>
          </w:p>
        </w:tc>
        <w:tc>
          <w:tcPr>
            <w:tcW w:w="6650" w:type="dxa"/>
            <w:gridSpan w:val="10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D0CECE"/>
            <w:noWrap/>
            <w:vAlign w:val="bottom"/>
          </w:tcPr>
          <w:p w14:paraId="1CD007A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proofErr w:type="spellStart"/>
            <w:r>
              <w:rPr>
                <w:color w:val="000000"/>
                <w:sz w:val="24"/>
                <w:szCs w:val="24"/>
              </w:rPr>
              <w:t>Instrumen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Penelitian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Variabel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Kedisiplinan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(X2)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3C22FB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kor Total</w:t>
            </w:r>
          </w:p>
        </w:tc>
      </w:tr>
      <w:tr w:rsidR="003C5EA4" w14:paraId="11A68015" w14:textId="77777777" w:rsidTr="00AB6D61">
        <w:trPr>
          <w:trHeight w:val="315"/>
        </w:trPr>
        <w:tc>
          <w:tcPr>
            <w:tcW w:w="128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59DB32" w14:textId="77777777" w:rsidR="003C5EA4" w:rsidRDefault="003C5EA4" w:rsidP="00AB6D61">
            <w:pPr>
              <w:rPr>
                <w:color w:val="000000"/>
                <w:sz w:val="24"/>
                <w:szCs w:val="24"/>
              </w:rPr>
            </w:pP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93AE36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2.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332E93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2.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32ACEE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2.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C507C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2.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6D3EBC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2.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B0A016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2.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9E5601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2.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FA3C2E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2.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879A18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2.9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D3701C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2.10</w:t>
            </w:r>
          </w:p>
        </w:tc>
        <w:tc>
          <w:tcPr>
            <w:tcW w:w="10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024AFBB2" w14:textId="77777777" w:rsidR="003C5EA4" w:rsidRDefault="003C5EA4" w:rsidP="00AB6D61">
            <w:pPr>
              <w:rPr>
                <w:color w:val="000000"/>
                <w:sz w:val="24"/>
                <w:szCs w:val="24"/>
              </w:rPr>
            </w:pPr>
          </w:p>
        </w:tc>
      </w:tr>
      <w:tr w:rsidR="003C5EA4" w14:paraId="7B17CA4A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B8C63B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DB771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75A6D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8E8A5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5E8F6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AFAA0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197E1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072C1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346D2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4CBE2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28769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F5BAD6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27CB67B9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AB8678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69710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20F29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07E37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AE778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2BE5C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1B19E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BD6A2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9DBBE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3E31B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05CDC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5B47A7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3</w:t>
            </w:r>
          </w:p>
        </w:tc>
      </w:tr>
      <w:tr w:rsidR="003C5EA4" w14:paraId="31DBD432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156F01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463C1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7BF0A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CB4C1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340FD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51598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E3FAB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1514B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C7B39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40F0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4B169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7AD63D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77AD131C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96858A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1D09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0FE99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80B67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E5F6E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3E1B2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A40D6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A2A2F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52142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DBE7C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5754F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063973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5</w:t>
            </w:r>
          </w:p>
        </w:tc>
      </w:tr>
      <w:tr w:rsidR="003C5EA4" w14:paraId="1663C576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5C31C3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1E84B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D5F0F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8A0C1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FDEE4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ABB8D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DF0B3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BE012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3F8D5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1DF75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A7331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1604C8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6</w:t>
            </w:r>
          </w:p>
        </w:tc>
      </w:tr>
      <w:tr w:rsidR="003C5EA4" w14:paraId="2078409C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C9AF63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E383B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414CD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2CA40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9D599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81CBE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78D1B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11F6B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322B1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ABC0B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0CD82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ECD992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715AAC87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0536E4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BB3A5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BA088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E6E71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3CE78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89FA8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5D15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1C8CA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4E07D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8F9D0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87A17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949DAC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5</w:t>
            </w:r>
          </w:p>
        </w:tc>
      </w:tr>
      <w:tr w:rsidR="003C5EA4" w14:paraId="75C43BE5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E99A5A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743BF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2CBC0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3668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478E6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2F735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67B9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37C98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3AA27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76D2E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86639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5A7E9E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7</w:t>
            </w:r>
          </w:p>
        </w:tc>
      </w:tr>
      <w:tr w:rsidR="003C5EA4" w14:paraId="2F1975FA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43AB44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22096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CF0AC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DC8E9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580A9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9ABF3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A54BB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57471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4EDE0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A86D8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7E128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99AB4D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7ABB643B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ECFBCA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86364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DD1E5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E162D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9AD43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CBF53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8BBB9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A7691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767E4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D7401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C3559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4B7D03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3B9BC62B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201299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A6416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26FBC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970F4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330BA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52401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70631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96CC9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3479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2EB48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D1794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026CD3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8</w:t>
            </w:r>
          </w:p>
        </w:tc>
      </w:tr>
      <w:tr w:rsidR="003C5EA4" w14:paraId="1448647D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20E3DE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68CDE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B0301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3106D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E154C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7F3AB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FCCD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73288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E76DB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68935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E961A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554E0F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1D8A0DD1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843DEA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C2C02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529D8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729D4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07DCE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B30B9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D0B97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67A54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3C849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B748A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6A360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BA7C05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5785E74D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440C08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25C37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C8ABA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6F314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C2C01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512FB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A154A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387EB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618D8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7FD24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B2E44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4EB722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9</w:t>
            </w:r>
          </w:p>
        </w:tc>
      </w:tr>
      <w:tr w:rsidR="003C5EA4" w14:paraId="71A34ABB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7075F3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DCD6E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2D943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9CE21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999FD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95244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9D0A9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ACEE9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49201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61166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A4630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F77CA9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3DE35DFB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076E64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6C7BC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D50FD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CD1AF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91807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F9B77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00E59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75A28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E8336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09295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840BE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FC89AB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8</w:t>
            </w:r>
          </w:p>
        </w:tc>
      </w:tr>
      <w:tr w:rsidR="003C5EA4" w14:paraId="4CB830B7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6992C5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45F9D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8F765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BBC66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B6BB8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45E62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9BC03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29A12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17035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E9169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13CEA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FECDBC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4431F5E4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131CB0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4595C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8F671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72533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F0375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8882F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15F11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CEB64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33A11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B83E1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328B1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90EB49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4B3E96C6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BB3162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65A65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AB3F1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9FDC8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DCD17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5D47B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95A7E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58048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B2187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62654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D3A87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9F3061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43E915D4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B2AF6A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4564D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3B90A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2A631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292BB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7E358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D8BB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ABC0C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0ECA8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7BDCF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D9576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FFB39E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0</w:t>
            </w:r>
          </w:p>
        </w:tc>
      </w:tr>
      <w:tr w:rsidR="003C5EA4" w14:paraId="23F93622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FF747B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lastRenderedPageBreak/>
              <w:t>2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8758A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60CD5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B2782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B8E33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F257E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2404D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DAEC7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ADB5A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1F3C4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597EB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05EE80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8</w:t>
            </w:r>
          </w:p>
        </w:tc>
      </w:tr>
      <w:tr w:rsidR="003C5EA4" w14:paraId="0AD3C5EC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A9E700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3D50F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577D4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6CED9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E2D46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FB4F8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25EAC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AC586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C8B3F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AD2CC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9C8A0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9688C1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7</w:t>
            </w:r>
          </w:p>
        </w:tc>
      </w:tr>
      <w:tr w:rsidR="003C5EA4" w14:paraId="38BEA355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95CA79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96B9F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698F8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B4E51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C4BD0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93A48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1CC99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6E257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A0BD0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81354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E5960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BB9249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602823FF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48CB6F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5304D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ED2B9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ADC28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0D89B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6A14C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AC706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613C9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5F566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81D76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3150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1DDAC4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24A11B64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EF9CA9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DF1F8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CA9D1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F8998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2594C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CA330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1429A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8E8F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17DBA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52B74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4E640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05F573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75070241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3A4995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9B08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AA9FE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C58D7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D1675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77907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EED13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DE1C7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F65B5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1A0FB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D9986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5B9693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9</w:t>
            </w:r>
          </w:p>
        </w:tc>
      </w:tr>
      <w:tr w:rsidR="003C5EA4" w14:paraId="342E8548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8EE613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1345B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66E1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F3A75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67761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2A471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F71FE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9041E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3E184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37682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A3E87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D1971C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9</w:t>
            </w:r>
          </w:p>
        </w:tc>
      </w:tr>
      <w:tr w:rsidR="003C5EA4" w14:paraId="20F10DEF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7BBF88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39C63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769D0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72D5F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87EB9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66DE0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60CD7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B84C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6A92C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8EC9B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DD6C7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095E14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669015F8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AB03DD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40A3B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D66C9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0FC78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66392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AB15A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69D5D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3DB2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E9926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A3929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3BF58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3476F9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0</w:t>
            </w:r>
          </w:p>
        </w:tc>
      </w:tr>
      <w:tr w:rsidR="003C5EA4" w14:paraId="3827D226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0A7B47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C252B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EC973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7102C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83525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F9F41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15400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468FE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0A99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A3700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0D68C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5786E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</w:tbl>
    <w:p w14:paraId="6AB5C3CF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color w:val="000000"/>
          <w:szCs w:val="24"/>
        </w:rPr>
        <w:sectPr w:rsidR="003C5EA4">
          <w:type w:val="continuous"/>
          <w:pgSz w:w="11907" w:h="16839"/>
          <w:pgMar w:top="2268" w:right="1701" w:bottom="1701" w:left="2268" w:header="720" w:footer="720" w:gutter="0"/>
          <w:cols w:space="720"/>
          <w:docGrid w:linePitch="360"/>
        </w:sectPr>
      </w:pPr>
    </w:p>
    <w:p w14:paraId="5A25CB64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color w:val="000000"/>
          <w:szCs w:val="24"/>
        </w:rPr>
      </w:pPr>
    </w:p>
    <w:tbl>
      <w:tblPr>
        <w:tblW w:w="8822" w:type="dxa"/>
        <w:tblInd w:w="55" w:type="dxa"/>
        <w:tblLook w:val="0000" w:firstRow="0" w:lastRow="0" w:firstColumn="0" w:lastColumn="0" w:noHBand="0" w:noVBand="0"/>
      </w:tblPr>
      <w:tblGrid>
        <w:gridCol w:w="1310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767"/>
        <w:gridCol w:w="1080"/>
      </w:tblGrid>
      <w:tr w:rsidR="003C5EA4" w14:paraId="7CB176C3" w14:textId="77777777" w:rsidTr="00AB6D61">
        <w:trPr>
          <w:trHeight w:val="315"/>
        </w:trPr>
        <w:tc>
          <w:tcPr>
            <w:tcW w:w="128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6F8AA7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proofErr w:type="spellStart"/>
            <w:r>
              <w:rPr>
                <w:color w:val="000000"/>
                <w:sz w:val="24"/>
                <w:szCs w:val="24"/>
              </w:rPr>
              <w:t>Nomor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Responden</w:t>
            </w:r>
            <w:proofErr w:type="spellEnd"/>
          </w:p>
        </w:tc>
        <w:tc>
          <w:tcPr>
            <w:tcW w:w="6459" w:type="dxa"/>
            <w:gridSpan w:val="10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0CECE"/>
            <w:noWrap/>
            <w:vAlign w:val="bottom"/>
          </w:tcPr>
          <w:p w14:paraId="3CAFBF9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proofErr w:type="spellStart"/>
            <w:r>
              <w:rPr>
                <w:color w:val="000000"/>
                <w:sz w:val="24"/>
                <w:szCs w:val="24"/>
              </w:rPr>
              <w:t>Instrumen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Penelitian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Variabel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Komunikasi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Interpersonal (X3)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bottom"/>
          </w:tcPr>
          <w:p w14:paraId="3D54E3BC" w14:textId="77777777" w:rsidR="003C5EA4" w:rsidRDefault="003C5EA4" w:rsidP="00AB6D61">
            <w:pPr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 </w:t>
            </w:r>
          </w:p>
        </w:tc>
      </w:tr>
      <w:tr w:rsidR="003C5EA4" w14:paraId="60C876E9" w14:textId="77777777" w:rsidTr="00AB6D61">
        <w:trPr>
          <w:trHeight w:val="315"/>
        </w:trPr>
        <w:tc>
          <w:tcPr>
            <w:tcW w:w="1283" w:type="dxa"/>
            <w:vMerge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</w:tcPr>
          <w:p w14:paraId="3F262461" w14:textId="77777777" w:rsidR="003C5EA4" w:rsidRDefault="003C5EA4" w:rsidP="00AB6D61">
            <w:pPr>
              <w:rPr>
                <w:color w:val="000000"/>
                <w:sz w:val="24"/>
                <w:szCs w:val="24"/>
              </w:rPr>
            </w:pP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54E7B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3.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EED43E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3.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F5374C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3.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FB49B9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3.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EC0BAE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3.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2CF16B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3.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DA772C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3.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BEAFF4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3.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1502F7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3.9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C39DEE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3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329AC6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kor total</w:t>
            </w:r>
          </w:p>
        </w:tc>
      </w:tr>
      <w:tr w:rsidR="003C5EA4" w14:paraId="08A5A960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586B40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B4E27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6076A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B4977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23B64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1499E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614A7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73D5A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D880F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D89C5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F34F5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B376EE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475B421A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65F701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5CD0C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C1CCF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DFF5F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EB07D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980B5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F89CD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A6BF5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06A25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8F304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3D40D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3ED081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3</w:t>
            </w:r>
          </w:p>
        </w:tc>
      </w:tr>
      <w:tr w:rsidR="003C5EA4" w14:paraId="051E1387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303B5B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5DFD6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CF117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DCD84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62909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51999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7DA51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33F94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EFE42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0F81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F58D7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341F9E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1C16ACF7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DDFE36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22E91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53E92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24249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9C309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00B6D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7359D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4A004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FA14C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FB5CA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1F188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5FD28E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5</w:t>
            </w:r>
          </w:p>
        </w:tc>
      </w:tr>
      <w:tr w:rsidR="003C5EA4" w14:paraId="3C9DEF53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CF6360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84850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EF9A5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008B6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F147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5EB86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D566C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D53AA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373E3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5B2E0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02BA0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5A6D74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9</w:t>
            </w:r>
          </w:p>
        </w:tc>
      </w:tr>
      <w:tr w:rsidR="003C5EA4" w14:paraId="4CB3C3F7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1F31AE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5B919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EC415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9476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A19DB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2D02C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D038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1D066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8B2DD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69EF6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118CD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55519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7997C636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771B4C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31B65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2C5B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B2C31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F1FE0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AA20E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BC8AF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2C122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C135A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33AC6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69740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69552D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7</w:t>
            </w:r>
          </w:p>
        </w:tc>
      </w:tr>
      <w:tr w:rsidR="003C5EA4" w14:paraId="6403B56B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E9C0A1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3BF39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FCBC8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D9444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1C812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94761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83028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05F64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C4C7F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38635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46D55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5727BC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9</w:t>
            </w:r>
          </w:p>
        </w:tc>
      </w:tr>
      <w:tr w:rsidR="003C5EA4" w14:paraId="211D7B63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D53C8A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lastRenderedPageBreak/>
              <w:t>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46DF0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E605E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7D2EE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7D58C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C332E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85216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6084C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D29D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FFCDE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8AF8D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07986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46F1580D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313554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BBC6E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CB8A8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8D52E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B1375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A3CD0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FD850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E4035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617B6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C8FC7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897C8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D7B1C1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74C67903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3CBBF5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77630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1F3D9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8AA43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CAD46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4462D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91AF8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06749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B40D2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68F12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F90FA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EDB793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42039560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D1D6B4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A9D1D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E33A5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41AF0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E3E1A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549C2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F7983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97BFE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AA49E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E0F65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57F50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260AE1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2F0FABD8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E8668B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6C942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7C0A7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AB15F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771D5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AD86A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1435D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61A21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9510C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B228E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D88BC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277F57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9</w:t>
            </w:r>
          </w:p>
        </w:tc>
      </w:tr>
      <w:tr w:rsidR="003C5EA4" w14:paraId="2D217472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740555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1786B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98ABB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0182E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067F9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5A019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FB3AF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1127E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33FE8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B7D9B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27C0B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219A6D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1582C1F4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77D0F0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B7948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C9F66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FEB4D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6BA93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4877E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2CC49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7EAF5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1A932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8CD9A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8686E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AF21E5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5E137DBD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457790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CA845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42E68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9381D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EA08E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6444E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B5557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9BE15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2081C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205BF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75832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9362AC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8</w:t>
            </w:r>
          </w:p>
        </w:tc>
      </w:tr>
      <w:tr w:rsidR="003C5EA4" w14:paraId="0C7A46CB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CCBA20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132B9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7B821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3B78F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9C5AD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5501E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35FB8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FFBF1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51B23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2F977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D1964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67E0B0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1</w:t>
            </w:r>
          </w:p>
        </w:tc>
      </w:tr>
      <w:tr w:rsidR="003C5EA4" w14:paraId="11E8B917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9FA8A2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92BAA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108E1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28AD6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910B1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63D79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535C7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0FA83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B5DF8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4E622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18D0C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50E553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0FA736C8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811561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21573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1B100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41ACF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96295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BD011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DFAD6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0BAD9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0F790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A224E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6FAB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206F30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2682293B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CED504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2D816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CAC69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31EEE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A67EB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57FCD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8A723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4D23E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66AF3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5D364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F786C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DFAB86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1</w:t>
            </w:r>
          </w:p>
        </w:tc>
      </w:tr>
      <w:tr w:rsidR="003C5EA4" w14:paraId="3BE8D01E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A748B0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06A08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482C3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D5DC8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7AF68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4F47D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83FDE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B0C8A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0FB0C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FD759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96187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536A1C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7</w:t>
            </w:r>
          </w:p>
        </w:tc>
      </w:tr>
      <w:tr w:rsidR="003C5EA4" w14:paraId="69EB4EAC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D84E8A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DE8C7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BF687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16FEF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3FEE8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AE455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A749C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C697C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B9C5E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EAC8A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2060F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933F9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7</w:t>
            </w:r>
          </w:p>
        </w:tc>
      </w:tr>
      <w:tr w:rsidR="003C5EA4" w14:paraId="4081FAA6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3360B1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53DC0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2BCEC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A7C26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D94EF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B7555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529F6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B9613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D298E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40924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39C9F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306373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0383D031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57983D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C3277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CDFD1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7219D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5539F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9CDCA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C976C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DEFCD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96E60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03622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DA24B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ABEC47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73A83689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2D69BE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26C36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2431E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9AFD5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F6336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1E916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BC922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3FC06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C602C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650C1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8CD37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A99A6F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6E05B05B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741251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3814C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811B9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0B28E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2DB5C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A2AD0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D44E9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D8C6E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53A56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FC075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B2D95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949C48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0</w:t>
            </w:r>
          </w:p>
        </w:tc>
      </w:tr>
      <w:tr w:rsidR="003C5EA4" w14:paraId="4A104958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B4B852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40DB6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2DBFF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2AD78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9C0E2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D6833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73E56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34519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2B9DD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534F1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0E2DA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FFA22A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8</w:t>
            </w:r>
          </w:p>
        </w:tc>
      </w:tr>
      <w:tr w:rsidR="003C5EA4" w14:paraId="1BE7388C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DDA854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385D4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5FF85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C7D3D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16A09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1BB79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6009E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69528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904DA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FED6B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7FA0A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4437B8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2A6E1FC0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0711D6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823B1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216A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0809B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6A329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2279C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A7B63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0648C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22CA3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B57F1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D99C0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942958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1</w:t>
            </w:r>
          </w:p>
        </w:tc>
      </w:tr>
      <w:tr w:rsidR="003C5EA4" w14:paraId="57B8BBEE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DC4D0D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8C4B2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2CE85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DA607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B4AA8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FEADF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64F46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00460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8AEF4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0B53B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98295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975CFF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8</w:t>
            </w:r>
          </w:p>
        </w:tc>
      </w:tr>
    </w:tbl>
    <w:p w14:paraId="650E7AF1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color w:val="000000"/>
          <w:szCs w:val="24"/>
        </w:rPr>
      </w:pPr>
    </w:p>
    <w:p w14:paraId="50CE1E2E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color w:val="000000"/>
          <w:szCs w:val="24"/>
        </w:rPr>
      </w:pPr>
    </w:p>
    <w:p w14:paraId="0E6898DD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color w:val="000000"/>
          <w:szCs w:val="24"/>
        </w:rPr>
        <w:sectPr w:rsidR="003C5EA4">
          <w:type w:val="continuous"/>
          <w:pgSz w:w="11907" w:h="16839"/>
          <w:pgMar w:top="2268" w:right="1701" w:bottom="1701" w:left="2268" w:header="720" w:footer="720" w:gutter="0"/>
          <w:cols w:space="720"/>
          <w:docGrid w:linePitch="360"/>
        </w:sectPr>
      </w:pPr>
    </w:p>
    <w:p w14:paraId="5DBD1B11" w14:textId="77777777" w:rsidR="003C5EA4" w:rsidRDefault="003C5EA4" w:rsidP="003C5EA4">
      <w:pPr>
        <w:adjustRightInd w:val="0"/>
        <w:jc w:val="both"/>
        <w:rPr>
          <w:b/>
          <w:szCs w:val="24"/>
        </w:rPr>
      </w:pPr>
      <w:r>
        <w:rPr>
          <w:b/>
          <w:szCs w:val="24"/>
        </w:rPr>
        <w:t>Lampiran 3</w:t>
      </w:r>
    </w:p>
    <w:p w14:paraId="3AC451A3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  <w:r>
        <w:rPr>
          <w:b/>
          <w:szCs w:val="24"/>
        </w:rPr>
        <w:t xml:space="preserve">Uji </w:t>
      </w:r>
      <w:proofErr w:type="spellStart"/>
      <w:r>
        <w:rPr>
          <w:b/>
          <w:szCs w:val="24"/>
        </w:rPr>
        <w:t>Validitas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Variabel</w:t>
      </w:r>
      <w:proofErr w:type="spellEnd"/>
      <w:r>
        <w:rPr>
          <w:b/>
          <w:szCs w:val="24"/>
        </w:rPr>
        <w:t xml:space="preserve"> </w:t>
      </w:r>
      <w:r>
        <w:rPr>
          <w:b/>
          <w:color w:val="000000"/>
          <w:szCs w:val="24"/>
        </w:rPr>
        <w:t xml:space="preserve">Kinerja </w:t>
      </w:r>
      <w:proofErr w:type="spellStart"/>
      <w:r>
        <w:rPr>
          <w:b/>
          <w:color w:val="000000"/>
          <w:szCs w:val="24"/>
        </w:rPr>
        <w:t>Pegawai</w:t>
      </w:r>
      <w:proofErr w:type="spellEnd"/>
      <w:r>
        <w:rPr>
          <w:b/>
          <w:color w:val="000000"/>
          <w:szCs w:val="24"/>
        </w:rPr>
        <w:t xml:space="preserve"> </w:t>
      </w:r>
      <w:r>
        <w:rPr>
          <w:b/>
          <w:szCs w:val="24"/>
        </w:rPr>
        <w:t>(Y)</w:t>
      </w:r>
    </w:p>
    <w:tbl>
      <w:tblPr>
        <w:tblW w:w="10632" w:type="dxa"/>
        <w:tblInd w:w="-113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017"/>
        <w:gridCol w:w="1677"/>
        <w:gridCol w:w="890"/>
        <w:gridCol w:w="669"/>
        <w:gridCol w:w="709"/>
        <w:gridCol w:w="708"/>
        <w:gridCol w:w="709"/>
        <w:gridCol w:w="709"/>
        <w:gridCol w:w="709"/>
        <w:gridCol w:w="708"/>
        <w:gridCol w:w="709"/>
        <w:gridCol w:w="709"/>
        <w:gridCol w:w="709"/>
      </w:tblGrid>
      <w:tr w:rsidR="003C5EA4" w14:paraId="04142340" w14:textId="77777777" w:rsidTr="00AB6D61">
        <w:trPr>
          <w:cantSplit/>
        </w:trPr>
        <w:tc>
          <w:tcPr>
            <w:tcW w:w="10632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87CBAB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3C5EA4" w14:paraId="3E4BDD3D" w14:textId="77777777" w:rsidTr="00AB6D61">
        <w:trPr>
          <w:cantSplit/>
        </w:trPr>
        <w:tc>
          <w:tcPr>
            <w:tcW w:w="2694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13991223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89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25991E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1.1</w:t>
            </w:r>
          </w:p>
        </w:tc>
        <w:tc>
          <w:tcPr>
            <w:tcW w:w="66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13FCFF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1.2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81A30A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1.3</w:t>
            </w:r>
          </w:p>
        </w:tc>
        <w:tc>
          <w:tcPr>
            <w:tcW w:w="70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FC8CB6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1.4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531429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1.5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DD41F2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1.6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DBAF60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1.7</w:t>
            </w:r>
          </w:p>
        </w:tc>
        <w:tc>
          <w:tcPr>
            <w:tcW w:w="70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87D377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1.8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6C6CB8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1.9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37A72A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1.10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2B8C3EA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Total_Y</w:t>
            </w:r>
            <w:proofErr w:type="spellEnd"/>
          </w:p>
        </w:tc>
      </w:tr>
      <w:tr w:rsidR="003C5EA4" w14:paraId="6A992457" w14:textId="77777777" w:rsidTr="00AB6D61">
        <w:trPr>
          <w:cantSplit/>
        </w:trPr>
        <w:tc>
          <w:tcPr>
            <w:tcW w:w="1017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7F7347D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1.1</w:t>
            </w:r>
          </w:p>
        </w:tc>
        <w:tc>
          <w:tcPr>
            <w:tcW w:w="1677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4973B4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90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C8D8B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66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2FF0B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31F0A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E9E02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3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4A104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60B17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6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850B5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8</w:t>
            </w:r>
          </w:p>
        </w:tc>
        <w:tc>
          <w:tcPr>
            <w:tcW w:w="70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1175D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E222B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3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5A216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0BFD69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6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5F82A3AC" w14:textId="77777777" w:rsidTr="00AB6D61">
        <w:trPr>
          <w:cantSplit/>
        </w:trPr>
        <w:tc>
          <w:tcPr>
            <w:tcW w:w="1017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10141F9C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F0D5CC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EACB4C6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A00D9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35FE8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71213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14BF2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F5538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7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915D6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23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B865E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2AE91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3D405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FD9544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17EC3B00" w14:textId="77777777" w:rsidTr="00AB6D61">
        <w:trPr>
          <w:cantSplit/>
        </w:trPr>
        <w:tc>
          <w:tcPr>
            <w:tcW w:w="1017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31CDD7B3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0D8BC2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5B7F57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51D93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807B34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A768F6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167402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113D4F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0DE745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122925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655C25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30C70A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4F4B544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5612B890" w14:textId="77777777" w:rsidTr="00AB6D61">
        <w:trPr>
          <w:cantSplit/>
        </w:trPr>
        <w:tc>
          <w:tcPr>
            <w:tcW w:w="101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CA02C5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1.2</w:t>
            </w: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7D2E2E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584A3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2492C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1E970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3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93F79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8E9A8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CBD15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6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2AC06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6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2452C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87DBC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07526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7F250C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4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6196C258" w14:textId="77777777" w:rsidTr="00AB6D61">
        <w:trPr>
          <w:cantSplit/>
        </w:trPr>
        <w:tc>
          <w:tcPr>
            <w:tcW w:w="10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73F6254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5ABE73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D1F36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772DE9B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D2984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8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28CFE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BDCC2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4CF2B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074EE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68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6C107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C0D02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FDDB4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8D229B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6D435267" w14:textId="77777777" w:rsidTr="00AB6D61">
        <w:trPr>
          <w:cantSplit/>
        </w:trPr>
        <w:tc>
          <w:tcPr>
            <w:tcW w:w="10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FAA8FA5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D55996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7EC382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C3206C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639FFD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A19B4C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738001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A676F9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D31689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858C0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D5973A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B5E33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BD9CAB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206FE37A" w14:textId="77777777" w:rsidTr="00AB6D61">
        <w:trPr>
          <w:cantSplit/>
        </w:trPr>
        <w:tc>
          <w:tcPr>
            <w:tcW w:w="101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ABD3DF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1.3</w:t>
            </w: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8FF130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890B3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81295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1C6E1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B9112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D3A4A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5FE62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0CE69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09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F818A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D7D0E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7549B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E9AB71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1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49CD5B89" w14:textId="77777777" w:rsidTr="00AB6D61">
        <w:trPr>
          <w:cantSplit/>
        </w:trPr>
        <w:tc>
          <w:tcPr>
            <w:tcW w:w="10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F76702C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DBA324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28D0F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E4C27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E03F32B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94801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034A3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43524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B9863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7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5F3DB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CF0C0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0DB9D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59E6D2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3896D476" w14:textId="77777777" w:rsidTr="00AB6D61">
        <w:trPr>
          <w:cantSplit/>
        </w:trPr>
        <w:tc>
          <w:tcPr>
            <w:tcW w:w="10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63D7AB9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F99F0E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FBAFA9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32C9A0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11D94D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6E50DC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C4F1C5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FEBED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4EB653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597C50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A6E7EB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C006F9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67C62C1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0B699A24" w14:textId="77777777" w:rsidTr="00AB6D61">
        <w:trPr>
          <w:cantSplit/>
        </w:trPr>
        <w:tc>
          <w:tcPr>
            <w:tcW w:w="101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D6185B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1.4</w:t>
            </w: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154797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C4302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3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78404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46C42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5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DFD64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2C078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2AC16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4A7F0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F938D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067A8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967E0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3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A6CCFB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1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277AD755" w14:textId="77777777" w:rsidTr="00AB6D61">
        <w:trPr>
          <w:cantSplit/>
        </w:trPr>
        <w:tc>
          <w:tcPr>
            <w:tcW w:w="10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D4B17D0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4DD845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2BE31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B3B43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1540C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7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262DEDE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0CDD1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8996A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5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65C82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BC7C8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02F4C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75621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641DAF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55DD2733" w14:textId="77777777" w:rsidTr="00AB6D61">
        <w:trPr>
          <w:cantSplit/>
        </w:trPr>
        <w:tc>
          <w:tcPr>
            <w:tcW w:w="10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EA38CEE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362510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7DCAD60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981A0A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CFC5BD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85B292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C46C14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71307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E5CE1C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C4E710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851E17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842A11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6F2ABE8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28E7C3BC" w14:textId="77777777" w:rsidTr="00AB6D61">
        <w:trPr>
          <w:cantSplit/>
        </w:trPr>
        <w:tc>
          <w:tcPr>
            <w:tcW w:w="101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035B2A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1.5</w:t>
            </w: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713BCC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3E381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FBD39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F0B83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D7318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92E57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79407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6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AB37C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4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8699C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C5C5F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47DBA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4C1C67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3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0FC757D8" w14:textId="77777777" w:rsidTr="00AB6D61">
        <w:trPr>
          <w:cantSplit/>
        </w:trPr>
        <w:tc>
          <w:tcPr>
            <w:tcW w:w="10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E4CCA7A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300999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11059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0FE2C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7C726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3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3D4ED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506E9F1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49C03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5F7C3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59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2BE32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B52A7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2B5AB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0441AD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03A4AD57" w14:textId="77777777" w:rsidTr="00AB6D61">
        <w:trPr>
          <w:cantSplit/>
        </w:trPr>
        <w:tc>
          <w:tcPr>
            <w:tcW w:w="10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D81BEDA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58392A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39EDCD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08A6CA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977595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AB8FE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ABBC82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0FABEC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E76027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049097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CFCCE3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98089A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632E55F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1757806E" w14:textId="77777777" w:rsidTr="00AB6D61">
        <w:trPr>
          <w:cantSplit/>
        </w:trPr>
        <w:tc>
          <w:tcPr>
            <w:tcW w:w="101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F9A967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1.6</w:t>
            </w: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88AD4A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0CF5D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6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3F230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6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2F7DB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F5A0F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2D811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6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BD58B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025C9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0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A8134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6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F9857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8299F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6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259BA9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4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6CB34906" w14:textId="77777777" w:rsidTr="00AB6D61">
        <w:trPr>
          <w:cantSplit/>
        </w:trPr>
        <w:tc>
          <w:tcPr>
            <w:tcW w:w="10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2E6CC70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B3D9B5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7C0F7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73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6B674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652CF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3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79C47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5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73A5F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7B28AD6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84FD9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6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029A5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E81D2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5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B32C5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7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DB826C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</w:tr>
      <w:tr w:rsidR="003C5EA4" w14:paraId="71D36D23" w14:textId="77777777" w:rsidTr="00AB6D61">
        <w:trPr>
          <w:cantSplit/>
        </w:trPr>
        <w:tc>
          <w:tcPr>
            <w:tcW w:w="10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5054AA4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70D38F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14E345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03ACFA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3E63D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389CF5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8E4A72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6EC8B5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BAB114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CC1B35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E0B054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7D720E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531543B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7E84C5F0" w14:textId="77777777" w:rsidTr="00AB6D61">
        <w:trPr>
          <w:cantSplit/>
        </w:trPr>
        <w:tc>
          <w:tcPr>
            <w:tcW w:w="101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70ED79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1.7</w:t>
            </w: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F72A4A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22CBB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8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ED346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6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00D50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09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F90D3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7DB0A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EDF7A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0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43132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432D5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6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30335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2E28F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8E61A1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3C5EA4" w14:paraId="2E6747F7" w14:textId="77777777" w:rsidTr="00AB6D61">
        <w:trPr>
          <w:cantSplit/>
        </w:trPr>
        <w:tc>
          <w:tcPr>
            <w:tcW w:w="10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6AA8E9C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82DCB6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E18C0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23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C6DA2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6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AC585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7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C7098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C66CA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5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42CA8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6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560C662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A7648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6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C99C5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7E852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2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9C6E5B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1</w:t>
            </w:r>
          </w:p>
        </w:tc>
      </w:tr>
      <w:tr w:rsidR="003C5EA4" w14:paraId="2A421CF0" w14:textId="77777777" w:rsidTr="00AB6D61">
        <w:trPr>
          <w:cantSplit/>
        </w:trPr>
        <w:tc>
          <w:tcPr>
            <w:tcW w:w="10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B40A832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A815B5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F9AA00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9FB057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E0C770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F3FEDA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8C5DC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DF78EA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27E52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E8EA5C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17B1F0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B6352C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2C6B44F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697DCDA8" w14:textId="77777777" w:rsidTr="00AB6D61">
        <w:trPr>
          <w:cantSplit/>
        </w:trPr>
        <w:tc>
          <w:tcPr>
            <w:tcW w:w="101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55CEF2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1.8</w:t>
            </w: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94FFF2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FBDC9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4AAF3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310F2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3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1EFEC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21915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D2213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6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50BD3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6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78452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01659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A276A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8AF55D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4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5334909F" w14:textId="77777777" w:rsidTr="00AB6D61">
        <w:trPr>
          <w:cantSplit/>
        </w:trPr>
        <w:tc>
          <w:tcPr>
            <w:tcW w:w="10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A47A616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9BB5DB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078A3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4DBA5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F37AF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8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C064B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E583C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FDFA8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82046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68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1F0F0E9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570BA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6642C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71BDE8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078AB270" w14:textId="77777777" w:rsidTr="00AB6D61">
        <w:trPr>
          <w:cantSplit/>
        </w:trPr>
        <w:tc>
          <w:tcPr>
            <w:tcW w:w="10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29D0AB7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DB0D7F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45ABFA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877531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4BB890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983913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766475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9CAB69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0CB48E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1B8601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94A551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3AE9F2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5D1B9E0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48A5CC31" w14:textId="77777777" w:rsidTr="00AB6D61">
        <w:trPr>
          <w:cantSplit/>
        </w:trPr>
        <w:tc>
          <w:tcPr>
            <w:tcW w:w="101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EEC2D2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1.9</w:t>
            </w: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58C3EE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55FDC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3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F4CD3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71E41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5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472A4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2DD84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CF30F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96B32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647C5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03223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45A27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3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377091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1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097225E4" w14:textId="77777777" w:rsidTr="00AB6D61">
        <w:trPr>
          <w:cantSplit/>
        </w:trPr>
        <w:tc>
          <w:tcPr>
            <w:tcW w:w="10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B975D27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8DD637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3E360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AAB9C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A5D2F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7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9B6DD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D2246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CB65F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5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12EFA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807B0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0FBF57D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05764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5967E2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7B6E2720" w14:textId="77777777" w:rsidTr="00AB6D61">
        <w:trPr>
          <w:cantSplit/>
        </w:trPr>
        <w:tc>
          <w:tcPr>
            <w:tcW w:w="10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B244423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956E84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619C57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5B9E9C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84A7F4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D02075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1E1273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5AA5E2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3EB74C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AEB07D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598F3B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7CA6BD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B976E4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7B554A7B" w14:textId="77777777" w:rsidTr="00AB6D61">
        <w:trPr>
          <w:cantSplit/>
        </w:trPr>
        <w:tc>
          <w:tcPr>
            <w:tcW w:w="101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BE003B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1.10</w:t>
            </w: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BFB5E8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65E26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AAFAA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5EE13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F1C65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3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5260D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59767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6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2277B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8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57821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25B72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3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F0C32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17BF43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6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38C5907E" w14:textId="77777777" w:rsidTr="00AB6D61">
        <w:trPr>
          <w:cantSplit/>
        </w:trPr>
        <w:tc>
          <w:tcPr>
            <w:tcW w:w="10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21742BA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1679EB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41388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21C57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A24CB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64D49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3C070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E6B30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7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6E9D0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23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8C24E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70DE0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2029526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820AE2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5904D874" w14:textId="77777777" w:rsidTr="00AB6D61">
        <w:trPr>
          <w:cantSplit/>
        </w:trPr>
        <w:tc>
          <w:tcPr>
            <w:tcW w:w="101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E44FD74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7BC102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4C466C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A8E75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3BFF42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6059C0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03FDD6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D1CE9D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942E27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5F6225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E90C8F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37A5F4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38A625C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532F2D6C" w14:textId="77777777" w:rsidTr="00AB6D61">
        <w:trPr>
          <w:cantSplit/>
        </w:trPr>
        <w:tc>
          <w:tcPr>
            <w:tcW w:w="1017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9F0AFB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Total_Y</w:t>
            </w:r>
            <w:proofErr w:type="spellEnd"/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1919D3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49982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6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5FFBF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4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51479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1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3402B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1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58C2F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3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3BE56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4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DB92E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9E970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4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13F67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1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E37C7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6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B2B9CE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3C5EA4" w14:paraId="2C5464E3" w14:textId="77777777" w:rsidTr="00AB6D61">
        <w:trPr>
          <w:cantSplit/>
        </w:trPr>
        <w:tc>
          <w:tcPr>
            <w:tcW w:w="1017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53EE6A77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C77361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62E88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8014C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A91E6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00640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096D9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BE94B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5C46A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0ECC5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C2A38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08AED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14:paraId="132923F0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</w:tr>
      <w:tr w:rsidR="003C5EA4" w14:paraId="6FAA1EE3" w14:textId="77777777" w:rsidTr="00AB6D61">
        <w:trPr>
          <w:cantSplit/>
        </w:trPr>
        <w:tc>
          <w:tcPr>
            <w:tcW w:w="1017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CAF22DF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677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5D986A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90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50F6CA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BC79D5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3EC745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138F87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1A1B20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33839B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F0B2CF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ACA14B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589A7C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CF5EAA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7137404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1A00D119" w14:textId="77777777" w:rsidTr="00AB6D61">
        <w:trPr>
          <w:cantSplit/>
        </w:trPr>
        <w:tc>
          <w:tcPr>
            <w:tcW w:w="10632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C6FD9B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  <w:tr w:rsidR="003C5EA4" w14:paraId="578DE4E0" w14:textId="77777777" w:rsidTr="00AB6D61">
        <w:trPr>
          <w:cantSplit/>
        </w:trPr>
        <w:tc>
          <w:tcPr>
            <w:tcW w:w="10632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C6270C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lastRenderedPageBreak/>
              <w:t>**. Correlation is significant at the 0.01 level (2-tailed).</w:t>
            </w:r>
          </w:p>
        </w:tc>
      </w:tr>
    </w:tbl>
    <w:p w14:paraId="79924A00" w14:textId="77777777" w:rsidR="003C5EA4" w:rsidRDefault="003C5EA4" w:rsidP="003C5EA4">
      <w:pPr>
        <w:adjustRightInd w:val="0"/>
        <w:spacing w:line="400" w:lineRule="atLeast"/>
        <w:rPr>
          <w:szCs w:val="24"/>
        </w:rPr>
        <w:sectPr w:rsidR="003C5EA4">
          <w:type w:val="continuous"/>
          <w:pgSz w:w="11907" w:h="16839"/>
          <w:pgMar w:top="2268" w:right="1701" w:bottom="1701" w:left="2268" w:header="720" w:footer="720" w:gutter="0"/>
          <w:cols w:space="720"/>
          <w:docGrid w:linePitch="360"/>
        </w:sectPr>
      </w:pPr>
    </w:p>
    <w:p w14:paraId="7C2DE007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  <w:r>
        <w:rPr>
          <w:b/>
          <w:szCs w:val="24"/>
        </w:rPr>
        <w:t xml:space="preserve">Uji </w:t>
      </w:r>
      <w:proofErr w:type="spellStart"/>
      <w:r>
        <w:rPr>
          <w:b/>
          <w:szCs w:val="24"/>
        </w:rPr>
        <w:t>Validitas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Variabel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color w:val="000000"/>
          <w:szCs w:val="24"/>
        </w:rPr>
        <w:t>Penerapan</w:t>
      </w:r>
      <w:proofErr w:type="spellEnd"/>
      <w:r>
        <w:rPr>
          <w:b/>
          <w:color w:val="000000"/>
          <w:szCs w:val="24"/>
        </w:rPr>
        <w:t xml:space="preserve"> </w:t>
      </w:r>
      <w:proofErr w:type="spellStart"/>
      <w:r>
        <w:rPr>
          <w:b/>
          <w:color w:val="000000"/>
          <w:szCs w:val="24"/>
        </w:rPr>
        <w:t>Sistem</w:t>
      </w:r>
      <w:proofErr w:type="spellEnd"/>
      <w:r>
        <w:rPr>
          <w:b/>
          <w:color w:val="000000"/>
          <w:szCs w:val="24"/>
        </w:rPr>
        <w:t xml:space="preserve"> </w:t>
      </w:r>
      <w:proofErr w:type="spellStart"/>
      <w:r>
        <w:rPr>
          <w:b/>
          <w:color w:val="000000"/>
          <w:szCs w:val="24"/>
        </w:rPr>
        <w:t>Informasi</w:t>
      </w:r>
      <w:proofErr w:type="spellEnd"/>
      <w:r>
        <w:rPr>
          <w:b/>
          <w:color w:val="000000"/>
          <w:szCs w:val="24"/>
        </w:rPr>
        <w:t xml:space="preserve"> </w:t>
      </w:r>
      <w:proofErr w:type="spellStart"/>
      <w:r>
        <w:rPr>
          <w:b/>
          <w:color w:val="000000"/>
          <w:szCs w:val="24"/>
        </w:rPr>
        <w:t>Manajemen</w:t>
      </w:r>
      <w:proofErr w:type="spellEnd"/>
      <w:r>
        <w:rPr>
          <w:b/>
          <w:color w:val="000000"/>
          <w:szCs w:val="24"/>
        </w:rPr>
        <w:t xml:space="preserve"> (X1</w:t>
      </w:r>
      <w:r>
        <w:rPr>
          <w:b/>
          <w:szCs w:val="24"/>
        </w:rPr>
        <w:t>)</w:t>
      </w:r>
    </w:p>
    <w:tbl>
      <w:tblPr>
        <w:tblW w:w="9775" w:type="dxa"/>
        <w:tblInd w:w="-99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64"/>
        <w:gridCol w:w="1742"/>
        <w:gridCol w:w="667"/>
        <w:gridCol w:w="666"/>
        <w:gridCol w:w="667"/>
        <w:gridCol w:w="667"/>
        <w:gridCol w:w="667"/>
        <w:gridCol w:w="666"/>
        <w:gridCol w:w="667"/>
        <w:gridCol w:w="667"/>
        <w:gridCol w:w="667"/>
        <w:gridCol w:w="667"/>
        <w:gridCol w:w="667"/>
        <w:gridCol w:w="34"/>
      </w:tblGrid>
      <w:tr w:rsidR="003C5EA4" w14:paraId="00B34CB1" w14:textId="77777777" w:rsidTr="00AB6D61">
        <w:trPr>
          <w:cantSplit/>
          <w:trHeight w:val="225"/>
        </w:trPr>
        <w:tc>
          <w:tcPr>
            <w:tcW w:w="977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6F85A7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3C5EA4" w14:paraId="2CC5FD8D" w14:textId="77777777" w:rsidTr="00AB6D61">
        <w:trPr>
          <w:gridAfter w:val="1"/>
          <w:wAfter w:w="33" w:type="dxa"/>
          <w:cantSplit/>
          <w:trHeight w:val="355"/>
        </w:trPr>
        <w:tc>
          <w:tcPr>
            <w:tcW w:w="2407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7991E462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CF38BB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1</w:t>
            </w:r>
          </w:p>
        </w:tc>
        <w:tc>
          <w:tcPr>
            <w:tcW w:w="66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645056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2</w:t>
            </w:r>
          </w:p>
        </w:tc>
        <w:tc>
          <w:tcPr>
            <w:tcW w:w="6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0ED840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3</w:t>
            </w:r>
          </w:p>
        </w:tc>
        <w:tc>
          <w:tcPr>
            <w:tcW w:w="6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2EFF10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4</w:t>
            </w:r>
          </w:p>
        </w:tc>
        <w:tc>
          <w:tcPr>
            <w:tcW w:w="6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9FEF24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5</w:t>
            </w:r>
          </w:p>
        </w:tc>
        <w:tc>
          <w:tcPr>
            <w:tcW w:w="66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4A2AD3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6</w:t>
            </w:r>
          </w:p>
        </w:tc>
        <w:tc>
          <w:tcPr>
            <w:tcW w:w="6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FDB319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7</w:t>
            </w:r>
          </w:p>
        </w:tc>
        <w:tc>
          <w:tcPr>
            <w:tcW w:w="6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70AC41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8</w:t>
            </w:r>
          </w:p>
        </w:tc>
        <w:tc>
          <w:tcPr>
            <w:tcW w:w="6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310F2A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9</w:t>
            </w:r>
          </w:p>
        </w:tc>
        <w:tc>
          <w:tcPr>
            <w:tcW w:w="6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C39E42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10</w:t>
            </w:r>
          </w:p>
        </w:tc>
        <w:tc>
          <w:tcPr>
            <w:tcW w:w="66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43F1C2A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_X1</w:t>
            </w:r>
          </w:p>
        </w:tc>
      </w:tr>
      <w:tr w:rsidR="003C5EA4" w14:paraId="3C8E8AF3" w14:textId="77777777" w:rsidTr="00AB6D61">
        <w:trPr>
          <w:gridAfter w:val="1"/>
          <w:wAfter w:w="34" w:type="dxa"/>
          <w:cantSplit/>
          <w:trHeight w:val="209"/>
        </w:trPr>
        <w:tc>
          <w:tcPr>
            <w:tcW w:w="665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429CE57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1</w:t>
            </w:r>
          </w:p>
        </w:tc>
        <w:tc>
          <w:tcPr>
            <w:tcW w:w="1741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81CA90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67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8D495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66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4423C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93</w:t>
            </w:r>
          </w:p>
        </w:tc>
        <w:tc>
          <w:tcPr>
            <w:tcW w:w="6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1CEBC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9</w:t>
            </w:r>
          </w:p>
        </w:tc>
        <w:tc>
          <w:tcPr>
            <w:tcW w:w="6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8DCF0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2</w:t>
            </w:r>
          </w:p>
        </w:tc>
        <w:tc>
          <w:tcPr>
            <w:tcW w:w="6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4C90B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41</w:t>
            </w:r>
          </w:p>
        </w:tc>
        <w:tc>
          <w:tcPr>
            <w:tcW w:w="66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59A84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98C0A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8</w:t>
            </w:r>
          </w:p>
        </w:tc>
        <w:tc>
          <w:tcPr>
            <w:tcW w:w="6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235D8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C7A08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65C2B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19</w:t>
            </w:r>
          </w:p>
        </w:tc>
        <w:tc>
          <w:tcPr>
            <w:tcW w:w="6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0EAD8D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1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5070D88F" w14:textId="77777777" w:rsidTr="00AB6D61">
        <w:trPr>
          <w:gridAfter w:val="1"/>
          <w:wAfter w:w="34" w:type="dxa"/>
          <w:cantSplit/>
          <w:trHeight w:val="60"/>
        </w:trPr>
        <w:tc>
          <w:tcPr>
            <w:tcW w:w="665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43755F00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8CA4AD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3A694D1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A7E6E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26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52D32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8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7AB2A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5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25128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9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43A42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FE069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05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4F000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2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C1097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945E4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2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3F09AD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</w:tr>
      <w:tr w:rsidR="003C5EA4" w14:paraId="77983DAA" w14:textId="77777777" w:rsidTr="00AB6D61">
        <w:trPr>
          <w:gridAfter w:val="1"/>
          <w:wAfter w:w="34" w:type="dxa"/>
          <w:cantSplit/>
          <w:trHeight w:val="60"/>
        </w:trPr>
        <w:tc>
          <w:tcPr>
            <w:tcW w:w="665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1430D778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0C6D13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653F9E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EA7CA9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615013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EDC718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9FBF3A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1BF1C9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BB7CAC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4EB27E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C66D39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FD0E9D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3CA741E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595E3B20" w14:textId="77777777" w:rsidTr="00AB6D61">
        <w:trPr>
          <w:gridAfter w:val="1"/>
          <w:wAfter w:w="34" w:type="dxa"/>
          <w:cantSplit/>
          <w:trHeight w:val="209"/>
        </w:trPr>
        <w:tc>
          <w:tcPr>
            <w:tcW w:w="66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682A18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2</w:t>
            </w: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C7BEB7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06421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93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22A6B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62174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56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23574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26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D92FB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08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094EC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92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2048C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4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954A1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3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47627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93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99457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E0B0F7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4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34829B8F" w14:textId="77777777" w:rsidTr="00AB6D61">
        <w:trPr>
          <w:gridAfter w:val="1"/>
          <w:wAfter w:w="34" w:type="dxa"/>
          <w:cantSplit/>
          <w:trHeight w:val="60"/>
        </w:trPr>
        <w:tc>
          <w:tcPr>
            <w:tcW w:w="66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F0F191D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14322E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9E1E8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26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806067F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340DB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4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FF7F6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9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C6417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8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C9756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7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A9B2B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3A804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2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57330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26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4D5F3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F4AD2B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</w:tr>
      <w:tr w:rsidR="003C5EA4" w14:paraId="65433A6D" w14:textId="77777777" w:rsidTr="00AB6D61">
        <w:trPr>
          <w:gridAfter w:val="1"/>
          <w:wAfter w:w="34" w:type="dxa"/>
          <w:cantSplit/>
          <w:trHeight w:val="60"/>
        </w:trPr>
        <w:tc>
          <w:tcPr>
            <w:tcW w:w="66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1969811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95472D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7C71B9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C7B50F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1DEFCE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298576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95EA49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EDD5DA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5F4C0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F4796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CE1CAC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D2DA2F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6AD0BF2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04E6BD34" w14:textId="77777777" w:rsidTr="00AB6D61">
        <w:trPr>
          <w:gridAfter w:val="1"/>
          <w:wAfter w:w="34" w:type="dxa"/>
          <w:cantSplit/>
          <w:trHeight w:val="225"/>
        </w:trPr>
        <w:tc>
          <w:tcPr>
            <w:tcW w:w="66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F25450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3</w:t>
            </w: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3D6312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28789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9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A60C8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56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3B2CD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34553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B573C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7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2647A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9755F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17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C8BF9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01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6AD0C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9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D95D9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57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2E7E27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6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297ABE07" w14:textId="77777777" w:rsidTr="00AB6D61">
        <w:trPr>
          <w:gridAfter w:val="1"/>
          <w:wAfter w:w="34" w:type="dxa"/>
          <w:cantSplit/>
          <w:trHeight w:val="60"/>
        </w:trPr>
        <w:tc>
          <w:tcPr>
            <w:tcW w:w="66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2F5378E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460F6E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EC341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8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961C3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4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FC5FC24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66E2D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4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1861C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6C519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7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829AD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8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7A2E1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06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475DA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8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E1CBE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3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B593CB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00931E05" w14:textId="77777777" w:rsidTr="00AB6D61">
        <w:trPr>
          <w:gridAfter w:val="1"/>
          <w:wAfter w:w="34" w:type="dxa"/>
          <w:cantSplit/>
          <w:trHeight w:val="60"/>
        </w:trPr>
        <w:tc>
          <w:tcPr>
            <w:tcW w:w="66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4D8D71A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DC0E20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BAB06E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B33700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F5CABC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136F43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442E22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4EAD0A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F53726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F57D9A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846343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84DD33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CAC7F0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66F797FC" w14:textId="77777777" w:rsidTr="00AB6D61">
        <w:trPr>
          <w:gridAfter w:val="1"/>
          <w:wAfter w:w="34" w:type="dxa"/>
          <w:cantSplit/>
          <w:trHeight w:val="225"/>
        </w:trPr>
        <w:tc>
          <w:tcPr>
            <w:tcW w:w="66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6F368E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4</w:t>
            </w: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30B490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FD1C8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2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3BF86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26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B64CD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AE5C0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0E32F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5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C527A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90402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0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F9573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24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93539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2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FA785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0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4E742B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4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02E16801" w14:textId="77777777" w:rsidTr="00AB6D61">
        <w:trPr>
          <w:gridAfter w:val="1"/>
          <w:wAfter w:w="34" w:type="dxa"/>
          <w:cantSplit/>
          <w:trHeight w:val="60"/>
        </w:trPr>
        <w:tc>
          <w:tcPr>
            <w:tcW w:w="66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38E843A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D736B3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E4845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5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B56D9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9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3958D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4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E1167E0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CAD25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1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F3546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3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F8D6E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7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58D7D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4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5E673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5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A9BEA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704168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5F9D68FF" w14:textId="77777777" w:rsidTr="00AB6D61">
        <w:trPr>
          <w:gridAfter w:val="1"/>
          <w:wAfter w:w="34" w:type="dxa"/>
          <w:cantSplit/>
          <w:trHeight w:val="60"/>
        </w:trPr>
        <w:tc>
          <w:tcPr>
            <w:tcW w:w="66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C5FA6DD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C911E1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63D275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31BD2A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6E4A6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B285E1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6AEF6B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13CB50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0FAD8B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258BD6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167A30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FE58EB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4A1008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4CA51870" w14:textId="77777777" w:rsidTr="00AB6D61">
        <w:trPr>
          <w:gridAfter w:val="1"/>
          <w:wAfter w:w="34" w:type="dxa"/>
          <w:cantSplit/>
          <w:trHeight w:val="209"/>
        </w:trPr>
        <w:tc>
          <w:tcPr>
            <w:tcW w:w="66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4D1DC8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5</w:t>
            </w: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205CB0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49ECC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41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0CB10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08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EF6E1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7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5F7CC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5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4324B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E3E6A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9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13953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5039F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32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CBC00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41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92683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44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DB3FAB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8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617F9EE0" w14:textId="77777777" w:rsidTr="00AB6D61">
        <w:trPr>
          <w:gridAfter w:val="1"/>
          <w:wAfter w:w="34" w:type="dxa"/>
          <w:cantSplit/>
          <w:trHeight w:val="60"/>
        </w:trPr>
        <w:tc>
          <w:tcPr>
            <w:tcW w:w="66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4A76D1B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6119EA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FFE0E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9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63EA4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8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1EFF5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37190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1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BC71820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F5588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6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51B86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2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1D7D8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3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65599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9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2BD75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3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5F20A3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</w:tr>
      <w:tr w:rsidR="003C5EA4" w14:paraId="3FCDA25B" w14:textId="77777777" w:rsidTr="00AB6D61">
        <w:trPr>
          <w:gridAfter w:val="1"/>
          <w:wAfter w:w="34" w:type="dxa"/>
          <w:cantSplit/>
          <w:trHeight w:val="60"/>
        </w:trPr>
        <w:tc>
          <w:tcPr>
            <w:tcW w:w="66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7FED39C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608F88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132A8B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F7F0FE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891FD3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3AB065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31EDA4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1A9734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CB7F9D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8F90D9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58B3B3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96A786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2499EAB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0A5AC7A7" w14:textId="77777777" w:rsidTr="00AB6D61">
        <w:trPr>
          <w:gridAfter w:val="1"/>
          <w:wAfter w:w="34" w:type="dxa"/>
          <w:cantSplit/>
          <w:trHeight w:val="209"/>
        </w:trPr>
        <w:tc>
          <w:tcPr>
            <w:tcW w:w="66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EDA41E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6</w:t>
            </w: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61FAB7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00C41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6EE55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92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603B2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CA222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8C399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9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8AE59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97D75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2CB82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9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A1E66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1080F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51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92F65A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3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7DA3D09E" w14:textId="77777777" w:rsidTr="00AB6D61">
        <w:trPr>
          <w:gridAfter w:val="1"/>
          <w:wAfter w:w="34" w:type="dxa"/>
          <w:cantSplit/>
          <w:trHeight w:val="60"/>
        </w:trPr>
        <w:tc>
          <w:tcPr>
            <w:tcW w:w="66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7AA164D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326708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B6A0E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46FBC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7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350C6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7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29BDD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3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647C3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6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6FEB3D5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45C86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2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25B89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28246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09FE5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7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36FA89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3C9A2210" w14:textId="77777777" w:rsidTr="00AB6D61">
        <w:trPr>
          <w:gridAfter w:val="1"/>
          <w:wAfter w:w="34" w:type="dxa"/>
          <w:cantSplit/>
          <w:trHeight w:val="60"/>
        </w:trPr>
        <w:tc>
          <w:tcPr>
            <w:tcW w:w="66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08731D7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D8FC31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7F3B6BB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59F638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EBB1AF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069AE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77043B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8E3849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63B53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2C80B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553802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F67C8B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5B8C9E1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6C760D25" w14:textId="77777777" w:rsidTr="00AB6D61">
        <w:trPr>
          <w:gridAfter w:val="1"/>
          <w:wAfter w:w="34" w:type="dxa"/>
          <w:cantSplit/>
          <w:trHeight w:val="209"/>
        </w:trPr>
        <w:tc>
          <w:tcPr>
            <w:tcW w:w="66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01998C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7</w:t>
            </w: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105EEE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AA855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8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C8FF2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4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F0E0F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17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F267B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0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820CC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322A8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975CD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D129A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37B01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8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6AC2E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1C34D3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9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4A5530E9" w14:textId="77777777" w:rsidTr="00AB6D61">
        <w:trPr>
          <w:gridAfter w:val="1"/>
          <w:wAfter w:w="34" w:type="dxa"/>
          <w:cantSplit/>
          <w:trHeight w:val="60"/>
        </w:trPr>
        <w:tc>
          <w:tcPr>
            <w:tcW w:w="66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7E34074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42C46E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A9F96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05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D2595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BAEFF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8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93E25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7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6006B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2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ED864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2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344FA54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444CB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3F1CE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05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43EA3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1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F7DDB5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19EA04F2" w14:textId="77777777" w:rsidTr="00AB6D61">
        <w:trPr>
          <w:gridAfter w:val="1"/>
          <w:wAfter w:w="34" w:type="dxa"/>
          <w:cantSplit/>
          <w:trHeight w:val="60"/>
        </w:trPr>
        <w:tc>
          <w:tcPr>
            <w:tcW w:w="66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142486A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6E0E85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D3D552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4F877F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B1ED41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8BB20E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DEA917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ADA6D2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8992CA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7520BA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197015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91ADBA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3669F50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0B93B861" w14:textId="77777777" w:rsidTr="00AB6D61">
        <w:trPr>
          <w:gridAfter w:val="1"/>
          <w:wAfter w:w="34" w:type="dxa"/>
          <w:cantSplit/>
          <w:trHeight w:val="209"/>
        </w:trPr>
        <w:tc>
          <w:tcPr>
            <w:tcW w:w="66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1CC693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8</w:t>
            </w: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9ED50C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3FB39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D85EA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3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B4D1A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01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DB4AA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24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CCE7B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32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E1ACD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9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B0CD1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B9819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AC5BC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4A0C2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7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4C02D3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4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1C29ED89" w14:textId="77777777" w:rsidTr="00AB6D61">
        <w:trPr>
          <w:gridAfter w:val="1"/>
          <w:wAfter w:w="34" w:type="dxa"/>
          <w:cantSplit/>
          <w:trHeight w:val="60"/>
        </w:trPr>
        <w:tc>
          <w:tcPr>
            <w:tcW w:w="66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D151E9B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E43F11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84852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2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F3F60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2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31C5A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06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796FF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4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C922C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3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483A8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F95DA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D899925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C4E80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2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050D6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4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7DF4A1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57BBC31F" w14:textId="77777777" w:rsidTr="00AB6D61">
        <w:trPr>
          <w:gridAfter w:val="1"/>
          <w:wAfter w:w="34" w:type="dxa"/>
          <w:cantSplit/>
          <w:trHeight w:val="60"/>
        </w:trPr>
        <w:tc>
          <w:tcPr>
            <w:tcW w:w="66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F8A5573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8FCC47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40AD39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E641C1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195E50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8065D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ECF750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7C9161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861189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FF9477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936E48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9E9586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37F1F11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27A18AC8" w14:textId="77777777" w:rsidTr="00AB6D61">
        <w:trPr>
          <w:gridAfter w:val="1"/>
          <w:wAfter w:w="34" w:type="dxa"/>
          <w:cantSplit/>
          <w:trHeight w:val="209"/>
        </w:trPr>
        <w:tc>
          <w:tcPr>
            <w:tcW w:w="66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939511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9</w:t>
            </w: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6E85DC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62A29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053C8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93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EFB23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9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94405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2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75467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41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1C01B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79B65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8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544B8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E1FE1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DD8AF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19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A2A664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1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04808F61" w14:textId="77777777" w:rsidTr="00AB6D61">
        <w:trPr>
          <w:gridAfter w:val="1"/>
          <w:wAfter w:w="34" w:type="dxa"/>
          <w:cantSplit/>
          <w:trHeight w:val="60"/>
        </w:trPr>
        <w:tc>
          <w:tcPr>
            <w:tcW w:w="66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B55D2D9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686D7E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148EC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B56EE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26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6CB09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8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BF89C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5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15EAD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9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DE250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3E392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05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238A4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2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F7D6C7D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B7D0F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2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BD77A6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</w:tr>
      <w:tr w:rsidR="003C5EA4" w14:paraId="7FBD7F17" w14:textId="77777777" w:rsidTr="00AB6D61">
        <w:trPr>
          <w:gridAfter w:val="1"/>
          <w:wAfter w:w="34" w:type="dxa"/>
          <w:cantSplit/>
          <w:trHeight w:val="60"/>
        </w:trPr>
        <w:tc>
          <w:tcPr>
            <w:tcW w:w="66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3091F4E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002CD7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691888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82E85C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BCEA64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1CE48E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CFFF5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384823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D83E28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797172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A6054D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CA47B5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D1DEA9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38D08968" w14:textId="77777777" w:rsidTr="00AB6D61">
        <w:trPr>
          <w:gridAfter w:val="1"/>
          <w:wAfter w:w="34" w:type="dxa"/>
          <w:cantSplit/>
          <w:trHeight w:val="225"/>
        </w:trPr>
        <w:tc>
          <w:tcPr>
            <w:tcW w:w="66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3C1864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10</w:t>
            </w: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248FB1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D50B5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19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205FE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0CA25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57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BDF4D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0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66F69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44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0F872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51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BFC94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990C1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7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71DF3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19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8C38E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07021E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8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072D260E" w14:textId="77777777" w:rsidTr="00AB6D61">
        <w:trPr>
          <w:gridAfter w:val="1"/>
          <w:wAfter w:w="34" w:type="dxa"/>
          <w:cantSplit/>
          <w:trHeight w:val="60"/>
        </w:trPr>
        <w:tc>
          <w:tcPr>
            <w:tcW w:w="66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3343E5D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649389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0E067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2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1C352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9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2F7B6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3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9EB3C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64A9F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3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D8871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7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C3B04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1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4EB11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4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EBBD2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2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5C380AB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82BE64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</w:tr>
      <w:tr w:rsidR="003C5EA4" w14:paraId="52B0A5C4" w14:textId="77777777" w:rsidTr="00AB6D61">
        <w:trPr>
          <w:gridAfter w:val="1"/>
          <w:wAfter w:w="34" w:type="dxa"/>
          <w:cantSplit/>
          <w:trHeight w:val="60"/>
        </w:trPr>
        <w:tc>
          <w:tcPr>
            <w:tcW w:w="66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A19A3C7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4ACE81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850187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3C8495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5B2E8A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B93F1C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5B0734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D4460C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340E21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B2F8B7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A0623A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892AC3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4DE4843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0B8485AA" w14:textId="77777777" w:rsidTr="00AB6D61">
        <w:trPr>
          <w:gridAfter w:val="1"/>
          <w:wAfter w:w="34" w:type="dxa"/>
          <w:cantSplit/>
          <w:trHeight w:val="209"/>
        </w:trPr>
        <w:tc>
          <w:tcPr>
            <w:tcW w:w="665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5DD4391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_X1</w:t>
            </w: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19F7FA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F1D28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1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269E9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4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9E27D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6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6B7D6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4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B5F25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8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1FCAD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3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B5EAC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9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FCCF7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4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B0467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1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8C70E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8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4D49C7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3C5EA4" w14:paraId="4D10D52E" w14:textId="77777777" w:rsidTr="00AB6D61">
        <w:trPr>
          <w:gridAfter w:val="1"/>
          <w:wAfter w:w="34" w:type="dxa"/>
          <w:cantSplit/>
          <w:trHeight w:val="60"/>
        </w:trPr>
        <w:tc>
          <w:tcPr>
            <w:tcW w:w="665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6086FD8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CB7AE4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A68B2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342B9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78CEC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A114A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A280F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3A815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7F9E0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DE1C5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F2902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91BBE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14:paraId="2AE2778B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</w:tr>
      <w:tr w:rsidR="003C5EA4" w14:paraId="2E1753E8" w14:textId="77777777" w:rsidTr="00AB6D61">
        <w:trPr>
          <w:gridAfter w:val="1"/>
          <w:wAfter w:w="34" w:type="dxa"/>
          <w:cantSplit/>
          <w:trHeight w:val="60"/>
        </w:trPr>
        <w:tc>
          <w:tcPr>
            <w:tcW w:w="665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19CF1CB5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741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98CFAC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67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07EB3B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7C219A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C5ED3F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CF587D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268FB1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074FC0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2F5FA4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19040A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60E0B7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3DB576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30B515F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6112F752" w14:textId="77777777" w:rsidTr="00AB6D61">
        <w:trPr>
          <w:cantSplit/>
          <w:trHeight w:val="209"/>
        </w:trPr>
        <w:tc>
          <w:tcPr>
            <w:tcW w:w="977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FFABC3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  <w:tr w:rsidR="003C5EA4" w14:paraId="34270514" w14:textId="77777777" w:rsidTr="00AB6D61">
        <w:trPr>
          <w:cantSplit/>
          <w:trHeight w:val="225"/>
        </w:trPr>
        <w:tc>
          <w:tcPr>
            <w:tcW w:w="977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FA6FC3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</w:tbl>
    <w:p w14:paraId="57FA9918" w14:textId="77777777" w:rsidR="003C5EA4" w:rsidRDefault="003C5EA4" w:rsidP="003C5EA4">
      <w:pPr>
        <w:adjustRightInd w:val="0"/>
        <w:spacing w:line="400" w:lineRule="atLeast"/>
        <w:rPr>
          <w:sz w:val="24"/>
          <w:szCs w:val="24"/>
        </w:rPr>
      </w:pPr>
    </w:p>
    <w:p w14:paraId="43D01CD6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szCs w:val="24"/>
        </w:rPr>
      </w:pPr>
    </w:p>
    <w:p w14:paraId="21EF25E5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  <w:sectPr w:rsidR="003C5EA4">
          <w:type w:val="continuous"/>
          <w:pgSz w:w="11907" w:h="16839"/>
          <w:pgMar w:top="2268" w:right="1701" w:bottom="1701" w:left="2268" w:header="720" w:footer="720" w:gutter="0"/>
          <w:cols w:space="720"/>
          <w:docGrid w:linePitch="360"/>
        </w:sectPr>
      </w:pPr>
    </w:p>
    <w:p w14:paraId="6E8D8819" w14:textId="77777777" w:rsidR="003C5EA4" w:rsidRDefault="003C5EA4" w:rsidP="003C5EA4">
      <w:pPr>
        <w:adjustRightInd w:val="0"/>
        <w:jc w:val="both"/>
        <w:rPr>
          <w:b/>
          <w:szCs w:val="24"/>
        </w:rPr>
      </w:pPr>
    </w:p>
    <w:p w14:paraId="46AB12FB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2C03F03D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2E2431D2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3D982114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  <w:r>
        <w:rPr>
          <w:b/>
          <w:szCs w:val="24"/>
        </w:rPr>
        <w:t xml:space="preserve">Uji </w:t>
      </w:r>
      <w:proofErr w:type="spellStart"/>
      <w:r>
        <w:rPr>
          <w:b/>
          <w:szCs w:val="24"/>
        </w:rPr>
        <w:t>Validitas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Variabel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color w:val="000000"/>
          <w:szCs w:val="24"/>
        </w:rPr>
        <w:t>Kedisiplinan</w:t>
      </w:r>
      <w:proofErr w:type="spellEnd"/>
      <w:r>
        <w:rPr>
          <w:b/>
          <w:color w:val="000000"/>
          <w:szCs w:val="24"/>
        </w:rPr>
        <w:t xml:space="preserve"> (X2</w:t>
      </w:r>
      <w:r>
        <w:rPr>
          <w:b/>
          <w:szCs w:val="24"/>
        </w:rPr>
        <w:t>)</w:t>
      </w:r>
    </w:p>
    <w:tbl>
      <w:tblPr>
        <w:tblW w:w="10207" w:type="dxa"/>
        <w:tblInd w:w="-7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67"/>
        <w:gridCol w:w="1843"/>
        <w:gridCol w:w="709"/>
        <w:gridCol w:w="709"/>
        <w:gridCol w:w="708"/>
        <w:gridCol w:w="709"/>
        <w:gridCol w:w="709"/>
        <w:gridCol w:w="709"/>
        <w:gridCol w:w="708"/>
        <w:gridCol w:w="709"/>
        <w:gridCol w:w="709"/>
        <w:gridCol w:w="709"/>
        <w:gridCol w:w="709"/>
      </w:tblGrid>
      <w:tr w:rsidR="003C5EA4" w14:paraId="13061BF2" w14:textId="77777777" w:rsidTr="00AB6D61">
        <w:trPr>
          <w:cantSplit/>
        </w:trPr>
        <w:tc>
          <w:tcPr>
            <w:tcW w:w="10207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039C34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3C5EA4" w14:paraId="7DA6F9AB" w14:textId="77777777" w:rsidTr="00AB6D61">
        <w:trPr>
          <w:cantSplit/>
        </w:trPr>
        <w:tc>
          <w:tcPr>
            <w:tcW w:w="2410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6C6AC484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701DF3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1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DDDCE3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2</w:t>
            </w:r>
          </w:p>
        </w:tc>
        <w:tc>
          <w:tcPr>
            <w:tcW w:w="70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13C465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3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063E40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4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32ED72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5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6FFBB8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6</w:t>
            </w:r>
          </w:p>
        </w:tc>
        <w:tc>
          <w:tcPr>
            <w:tcW w:w="70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BC9AF7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7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35C388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8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3F1488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9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A78CA7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10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46FD475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_X2</w:t>
            </w:r>
          </w:p>
        </w:tc>
      </w:tr>
      <w:tr w:rsidR="003C5EA4" w14:paraId="55248B5E" w14:textId="77777777" w:rsidTr="00AB6D61">
        <w:trPr>
          <w:cantSplit/>
        </w:trPr>
        <w:tc>
          <w:tcPr>
            <w:tcW w:w="567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09C51B3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1</w:t>
            </w:r>
          </w:p>
        </w:tc>
        <w:tc>
          <w:tcPr>
            <w:tcW w:w="184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9B2F8C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FDFF2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32120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4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EA330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B3FB3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B85F5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9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2F677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A0797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0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61EB5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8EE36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9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B64B4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0735F8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0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736A692E" w14:textId="77777777" w:rsidTr="00AB6D61">
        <w:trPr>
          <w:cantSplit/>
        </w:trPr>
        <w:tc>
          <w:tcPr>
            <w:tcW w:w="567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7603805E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F60939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70A714E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A97D6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3C978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8D2DD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2391B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9A6E8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9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8E0DD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B6268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F0198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11054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7041A1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10D5B3E3" w14:textId="77777777" w:rsidTr="00AB6D61">
        <w:trPr>
          <w:cantSplit/>
        </w:trPr>
        <w:tc>
          <w:tcPr>
            <w:tcW w:w="567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5451EECA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642969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3973B0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BC13DA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F67515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9A9360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B8A6AD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831418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4AB8AE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3FD400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58DFA2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2C35B9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3B9CFE5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3B952105" w14:textId="77777777" w:rsidTr="00AB6D61">
        <w:trPr>
          <w:cantSplit/>
        </w:trPr>
        <w:tc>
          <w:tcPr>
            <w:tcW w:w="56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162B6F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2</w:t>
            </w: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31342E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FB8CB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4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5108E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CEDB3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4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BC6BE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6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85491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52AFC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2F5C9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00A04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122C0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2EABC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3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C81D35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2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09A5BDDC" w14:textId="77777777" w:rsidTr="00AB6D61">
        <w:trPr>
          <w:cantSplit/>
        </w:trPr>
        <w:tc>
          <w:tcPr>
            <w:tcW w:w="56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3209F0C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5826E3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CB328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95E83AB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EDFF0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5E7DF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12A03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7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99BFD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607A3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3E2A4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EA02B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774DF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6F6158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081DF90D" w14:textId="77777777" w:rsidTr="00AB6D61">
        <w:trPr>
          <w:cantSplit/>
        </w:trPr>
        <w:tc>
          <w:tcPr>
            <w:tcW w:w="56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6714929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310722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8F7135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9AE932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9510EA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5AACB7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44C8F0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818414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58E42E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DA94B2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2B593C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AF2128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53BCABF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3C9F3E1B" w14:textId="77777777" w:rsidTr="00AB6D61">
        <w:trPr>
          <w:cantSplit/>
        </w:trPr>
        <w:tc>
          <w:tcPr>
            <w:tcW w:w="56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0E824C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3</w:t>
            </w: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4D834A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6880E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26C10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4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C783C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17548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12230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D6533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42CA4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0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57F91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FAB5D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9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1F3A4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00B4D3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0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7F4E035C" w14:textId="77777777" w:rsidTr="00AB6D61">
        <w:trPr>
          <w:cantSplit/>
        </w:trPr>
        <w:tc>
          <w:tcPr>
            <w:tcW w:w="56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41E71F1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F06061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255F0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BB56E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F00A637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F579D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4F789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D1B94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9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BEC29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3D2D1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F6E72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0F88C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100306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1D6905F9" w14:textId="77777777" w:rsidTr="00AB6D61">
        <w:trPr>
          <w:cantSplit/>
        </w:trPr>
        <w:tc>
          <w:tcPr>
            <w:tcW w:w="56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EE3CABE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3E5DD2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462CE7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D97207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9C462E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12CED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29624A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50857D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C1E5F5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43B979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D327A2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4851A4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514D4BF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01842A7B" w14:textId="77777777" w:rsidTr="00AB6D61">
        <w:trPr>
          <w:cantSplit/>
        </w:trPr>
        <w:tc>
          <w:tcPr>
            <w:tcW w:w="56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116EBD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4</w:t>
            </w: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7633EE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71C21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2EFA5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69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45BDB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8C93A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08B2D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0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C2188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7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34E4B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3808B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2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B431F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ECF15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BF3C2C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3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6FE8E995" w14:textId="77777777" w:rsidTr="00AB6D61">
        <w:trPr>
          <w:cantSplit/>
        </w:trPr>
        <w:tc>
          <w:tcPr>
            <w:tcW w:w="56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65E7099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012751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232B6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44064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B183B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C161C74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4E715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5F29B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5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CF344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1584D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9658D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9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DA178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7C65CF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3D005885" w14:textId="77777777" w:rsidTr="00AB6D61">
        <w:trPr>
          <w:cantSplit/>
        </w:trPr>
        <w:tc>
          <w:tcPr>
            <w:tcW w:w="56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555FD60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EE63CA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1B1479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913D71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92FCE3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A07290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FBD3CC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9D2166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BB170E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14492C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EC0904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C6AAF8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13DDBF4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5775B536" w14:textId="77777777" w:rsidTr="00AB6D61">
        <w:trPr>
          <w:cantSplit/>
        </w:trPr>
        <w:tc>
          <w:tcPr>
            <w:tcW w:w="56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150A99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5</w:t>
            </w: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E87572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26733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1DEF5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7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740D4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2E8F3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0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385DA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6DF6D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62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A32C6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EC7D1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3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886C6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B334A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3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EF711E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3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3C5EA4" w14:paraId="18505CA9" w14:textId="77777777" w:rsidTr="00AB6D61">
        <w:trPr>
          <w:cantSplit/>
        </w:trPr>
        <w:tc>
          <w:tcPr>
            <w:tcW w:w="56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9B5B59A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B04BEB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166B2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19486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7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FB68D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F2D12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104DDFF1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94EB2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0F1A4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3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6F019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9CA66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4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A82E6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80A259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7</w:t>
            </w:r>
          </w:p>
        </w:tc>
      </w:tr>
      <w:tr w:rsidR="003C5EA4" w14:paraId="61A8214A" w14:textId="77777777" w:rsidTr="00AB6D61">
        <w:trPr>
          <w:cantSplit/>
        </w:trPr>
        <w:tc>
          <w:tcPr>
            <w:tcW w:w="56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DFF7438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C1A645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B88D30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13559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FC7F46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4F7C5C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06AF2C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1F1935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BAD532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35CF3D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0042B3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AF9E2B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3F7AB61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3E85DF05" w14:textId="77777777" w:rsidTr="00AB6D61">
        <w:trPr>
          <w:cantSplit/>
        </w:trPr>
        <w:tc>
          <w:tcPr>
            <w:tcW w:w="56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A11EFA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6</w:t>
            </w: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D24608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97894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7A8D8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95913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F01AE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44234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6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09FFB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A497D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61734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8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8FA39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8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84827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18D230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4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2C5BFFD7" w14:textId="77777777" w:rsidTr="00AB6D61">
        <w:trPr>
          <w:cantSplit/>
        </w:trPr>
        <w:tc>
          <w:tcPr>
            <w:tcW w:w="56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0C998FC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0FED10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A6502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5D30F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2B92C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AA8E1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1B0D2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FD4A5D3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EA77E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05BFB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97B1A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884C0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5D9B75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6B97E643" w14:textId="77777777" w:rsidTr="00AB6D61">
        <w:trPr>
          <w:cantSplit/>
        </w:trPr>
        <w:tc>
          <w:tcPr>
            <w:tcW w:w="56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072B684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BD0D6D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5CFF89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680689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739110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34EAE1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C79171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C78E2A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49B9A6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07E24D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257853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29EBBF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3E9EC27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6C3CA8E5" w14:textId="77777777" w:rsidTr="00AB6D61">
        <w:trPr>
          <w:cantSplit/>
        </w:trPr>
        <w:tc>
          <w:tcPr>
            <w:tcW w:w="56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D6982A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7</w:t>
            </w: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3C6840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C308C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0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35BCF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A06DA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0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9AC86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05F3A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60186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958BC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21038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91138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1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A718F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8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A752C9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7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0EA5D618" w14:textId="77777777" w:rsidTr="00AB6D61">
        <w:trPr>
          <w:cantSplit/>
        </w:trPr>
        <w:tc>
          <w:tcPr>
            <w:tcW w:w="56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E2845AF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A064B6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86850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A95D1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3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66152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46371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BB15A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3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39EA3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3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10DB8F03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0A14B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C8C9C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F0C9D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C7BA64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139C9CB5" w14:textId="77777777" w:rsidTr="00AB6D61">
        <w:trPr>
          <w:cantSplit/>
        </w:trPr>
        <w:tc>
          <w:tcPr>
            <w:tcW w:w="56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B131F54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7A58D5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52D1D4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EC9D7D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069DD7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8613AC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519A2E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38AC53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DBBC3D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754DD4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DB8F1C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1F95F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5C7F8B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342D6769" w14:textId="77777777" w:rsidTr="00AB6D61">
        <w:trPr>
          <w:cantSplit/>
        </w:trPr>
        <w:tc>
          <w:tcPr>
            <w:tcW w:w="56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A348FB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8</w:t>
            </w: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D7A2FA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83014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D57C1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06D3D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F9327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2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1135B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3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46F32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8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EA8C5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178EE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D2C3F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B562B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9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A986A2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3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63E22CD3" w14:textId="77777777" w:rsidTr="00AB6D61">
        <w:trPr>
          <w:cantSplit/>
        </w:trPr>
        <w:tc>
          <w:tcPr>
            <w:tcW w:w="56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CE4E9AE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4E59D7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D5BAB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69B17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2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C9DCC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26864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F9DAB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48434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8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498F1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D03948A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664AF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4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5802C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370A7C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5C726CB0" w14:textId="77777777" w:rsidTr="00AB6D61">
        <w:trPr>
          <w:cantSplit/>
        </w:trPr>
        <w:tc>
          <w:tcPr>
            <w:tcW w:w="56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6DE942F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3E7C0B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7CDA01A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27D57B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D9A628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6C3334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993214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C6F9B1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09ECC4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710904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17C83C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D8772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0B5F274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089C0FF1" w14:textId="77777777" w:rsidTr="00AB6D61">
        <w:trPr>
          <w:cantSplit/>
        </w:trPr>
        <w:tc>
          <w:tcPr>
            <w:tcW w:w="56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CC0937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9</w:t>
            </w: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2E6E1A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6B82D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9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87040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B1D0B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9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A1C0D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9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7004A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700B0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8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6415D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1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A77EC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B65FD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86CD7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2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785F1D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7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266C0B54" w14:textId="77777777" w:rsidTr="00AB6D61">
        <w:trPr>
          <w:cantSplit/>
        </w:trPr>
        <w:tc>
          <w:tcPr>
            <w:tcW w:w="56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61C388F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3B2C60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62D81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0918B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4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05F1F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2016C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9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17854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4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6191B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211DD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825F3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4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88C0ECE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20F3C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B3474A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</w:tr>
      <w:tr w:rsidR="003C5EA4" w14:paraId="5845EDD8" w14:textId="77777777" w:rsidTr="00AB6D61">
        <w:trPr>
          <w:cantSplit/>
        </w:trPr>
        <w:tc>
          <w:tcPr>
            <w:tcW w:w="56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9FB5548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A0374B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1A2385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75979D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A3109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0BFECC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ECA26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A1E53B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87E12E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7A7308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3FEAA3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D5497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30701E4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4C091427" w14:textId="77777777" w:rsidTr="00AB6D61">
        <w:trPr>
          <w:cantSplit/>
        </w:trPr>
        <w:tc>
          <w:tcPr>
            <w:tcW w:w="567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DC25AD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10</w:t>
            </w: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42324F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4D3F0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7753E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3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DA511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64874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A5F4E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3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AFFF8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EBBDA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8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D8A6E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9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88054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2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40077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D6BCFA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9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194B2F79" w14:textId="77777777" w:rsidTr="00AB6D61">
        <w:trPr>
          <w:cantSplit/>
        </w:trPr>
        <w:tc>
          <w:tcPr>
            <w:tcW w:w="56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356ECA5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8C12C9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D77A1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74704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04CB4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F7616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61450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A1DA7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5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46AE4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9858F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99FC0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1465B15F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C52386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7EFE4E4C" w14:textId="77777777" w:rsidTr="00AB6D61">
        <w:trPr>
          <w:cantSplit/>
        </w:trPr>
        <w:tc>
          <w:tcPr>
            <w:tcW w:w="567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468FD2F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AC5F82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7CE92D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AE325E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7310D4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FD7C71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3FDBD2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84F894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E51E3B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699166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9FC649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AC280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187BA2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14675A68" w14:textId="77777777" w:rsidTr="00AB6D61">
        <w:trPr>
          <w:cantSplit/>
        </w:trPr>
        <w:tc>
          <w:tcPr>
            <w:tcW w:w="567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D0EC6D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_X2</w:t>
            </w: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AEF5BC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A1DA1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0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3929B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2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01CDC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0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415BD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3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6DE2B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3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9F272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4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ADBE2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7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641CA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3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AD227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7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11091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9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796EF4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3C5EA4" w14:paraId="6CB765C8" w14:textId="77777777" w:rsidTr="00AB6D61">
        <w:trPr>
          <w:cantSplit/>
        </w:trPr>
        <w:tc>
          <w:tcPr>
            <w:tcW w:w="567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5C03FDCE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02CA04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0C9DF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155AC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48984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06ABA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F48AE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807F5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A2809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2B824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32002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3D165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14:paraId="468EBB61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</w:tr>
      <w:tr w:rsidR="003C5EA4" w14:paraId="5DF9966F" w14:textId="77777777" w:rsidTr="00AB6D61">
        <w:trPr>
          <w:cantSplit/>
        </w:trPr>
        <w:tc>
          <w:tcPr>
            <w:tcW w:w="567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52C898ED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49F8BE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7C6BB3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E0808F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54CAE1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9C08C3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ACEFEB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20F17F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818067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CBD276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F9D4CE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09CBD8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0820661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50A5D839" w14:textId="77777777" w:rsidTr="00AB6D61">
        <w:trPr>
          <w:cantSplit/>
        </w:trPr>
        <w:tc>
          <w:tcPr>
            <w:tcW w:w="10207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B0D19D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  <w:tr w:rsidR="003C5EA4" w14:paraId="0C957432" w14:textId="77777777" w:rsidTr="00AB6D61">
        <w:trPr>
          <w:cantSplit/>
        </w:trPr>
        <w:tc>
          <w:tcPr>
            <w:tcW w:w="10207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564F19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</w:tbl>
    <w:p w14:paraId="5C974E12" w14:textId="77777777" w:rsidR="003C5EA4" w:rsidRDefault="003C5EA4" w:rsidP="003C5EA4">
      <w:pPr>
        <w:adjustRightInd w:val="0"/>
        <w:spacing w:line="400" w:lineRule="atLeast"/>
        <w:rPr>
          <w:sz w:val="24"/>
          <w:szCs w:val="24"/>
        </w:rPr>
      </w:pPr>
    </w:p>
    <w:p w14:paraId="339AF350" w14:textId="77777777" w:rsidR="003C5EA4" w:rsidRDefault="003C5EA4" w:rsidP="003C5EA4">
      <w:pPr>
        <w:adjustRightInd w:val="0"/>
        <w:spacing w:line="400" w:lineRule="atLeast"/>
        <w:rPr>
          <w:sz w:val="24"/>
          <w:szCs w:val="24"/>
        </w:rPr>
      </w:pPr>
    </w:p>
    <w:p w14:paraId="5A7517AE" w14:textId="77777777" w:rsidR="003C5EA4" w:rsidRDefault="003C5EA4" w:rsidP="003C5EA4">
      <w:pPr>
        <w:adjustRightInd w:val="0"/>
        <w:spacing w:line="400" w:lineRule="atLeast"/>
        <w:rPr>
          <w:sz w:val="24"/>
          <w:szCs w:val="24"/>
        </w:rPr>
      </w:pPr>
    </w:p>
    <w:p w14:paraId="591A6353" w14:textId="77777777" w:rsidR="003C5EA4" w:rsidRDefault="003C5EA4" w:rsidP="003C5EA4">
      <w:pPr>
        <w:adjustRightInd w:val="0"/>
        <w:spacing w:line="400" w:lineRule="atLeast"/>
        <w:rPr>
          <w:sz w:val="24"/>
          <w:szCs w:val="24"/>
        </w:rPr>
      </w:pPr>
    </w:p>
    <w:p w14:paraId="64613D51" w14:textId="77777777" w:rsidR="003C5EA4" w:rsidRDefault="003C5EA4" w:rsidP="003C5EA4">
      <w:pPr>
        <w:adjustRightInd w:val="0"/>
        <w:spacing w:line="400" w:lineRule="atLeast"/>
        <w:rPr>
          <w:sz w:val="24"/>
          <w:szCs w:val="24"/>
        </w:rPr>
      </w:pPr>
    </w:p>
    <w:p w14:paraId="017A4849" w14:textId="77777777" w:rsidR="003C5EA4" w:rsidRDefault="003C5EA4" w:rsidP="003C5EA4">
      <w:pPr>
        <w:adjustRightInd w:val="0"/>
        <w:spacing w:line="400" w:lineRule="atLeast"/>
        <w:rPr>
          <w:szCs w:val="24"/>
        </w:rPr>
      </w:pPr>
    </w:p>
    <w:p w14:paraId="4B33D5A9" w14:textId="77777777" w:rsidR="003C5EA4" w:rsidRDefault="003C5EA4" w:rsidP="003C5EA4">
      <w:pPr>
        <w:adjustRightInd w:val="0"/>
        <w:spacing w:line="400" w:lineRule="atLeast"/>
        <w:rPr>
          <w:szCs w:val="24"/>
        </w:rPr>
      </w:pPr>
    </w:p>
    <w:p w14:paraId="1E9896A1" w14:textId="77777777" w:rsidR="003C5EA4" w:rsidRDefault="003C5EA4" w:rsidP="003C5EA4">
      <w:pPr>
        <w:adjustRightInd w:val="0"/>
        <w:spacing w:line="400" w:lineRule="atLeast"/>
        <w:rPr>
          <w:szCs w:val="24"/>
        </w:rPr>
        <w:sectPr w:rsidR="003C5EA4">
          <w:type w:val="continuous"/>
          <w:pgSz w:w="11907" w:h="16839"/>
          <w:pgMar w:top="2268" w:right="1701" w:bottom="1701" w:left="2268" w:header="720" w:footer="720" w:gutter="0"/>
          <w:cols w:space="720"/>
          <w:docGrid w:linePitch="360"/>
        </w:sectPr>
      </w:pPr>
    </w:p>
    <w:p w14:paraId="5ED76272" w14:textId="77777777" w:rsidR="003C5EA4" w:rsidRDefault="003C5EA4" w:rsidP="003C5EA4">
      <w:pPr>
        <w:adjustRightInd w:val="0"/>
        <w:spacing w:line="400" w:lineRule="atLeast"/>
        <w:rPr>
          <w:b/>
          <w:szCs w:val="24"/>
        </w:rPr>
      </w:pPr>
      <w:r>
        <w:rPr>
          <w:b/>
          <w:szCs w:val="24"/>
        </w:rPr>
        <w:t xml:space="preserve">Uji </w:t>
      </w:r>
      <w:proofErr w:type="spellStart"/>
      <w:r>
        <w:rPr>
          <w:b/>
          <w:szCs w:val="24"/>
        </w:rPr>
        <w:t>Validitas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Variabel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color w:val="000000"/>
          <w:szCs w:val="24"/>
        </w:rPr>
        <w:t>Komunikasi</w:t>
      </w:r>
      <w:proofErr w:type="spellEnd"/>
      <w:r>
        <w:rPr>
          <w:b/>
          <w:color w:val="000000"/>
          <w:szCs w:val="24"/>
        </w:rPr>
        <w:t xml:space="preserve"> Interpersonal (X3</w:t>
      </w:r>
      <w:r>
        <w:rPr>
          <w:b/>
          <w:szCs w:val="24"/>
        </w:rPr>
        <w:t>)</w:t>
      </w:r>
    </w:p>
    <w:p w14:paraId="07E8A5F4" w14:textId="77777777" w:rsidR="003C5EA4" w:rsidRDefault="003C5EA4" w:rsidP="003C5EA4">
      <w:pPr>
        <w:adjustRightInd w:val="0"/>
        <w:rPr>
          <w:sz w:val="24"/>
          <w:szCs w:val="24"/>
        </w:rPr>
      </w:pPr>
    </w:p>
    <w:tbl>
      <w:tblPr>
        <w:tblW w:w="935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26"/>
        <w:gridCol w:w="1842"/>
        <w:gridCol w:w="709"/>
        <w:gridCol w:w="567"/>
        <w:gridCol w:w="567"/>
        <w:gridCol w:w="567"/>
        <w:gridCol w:w="567"/>
        <w:gridCol w:w="567"/>
        <w:gridCol w:w="567"/>
        <w:gridCol w:w="567"/>
        <w:gridCol w:w="567"/>
        <w:gridCol w:w="709"/>
        <w:gridCol w:w="1137"/>
      </w:tblGrid>
      <w:tr w:rsidR="003C5EA4" w14:paraId="6094BA08" w14:textId="77777777" w:rsidTr="00AB6D61">
        <w:trPr>
          <w:cantSplit/>
        </w:trPr>
        <w:tc>
          <w:tcPr>
            <w:tcW w:w="935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33342C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3C5EA4" w14:paraId="64D7F183" w14:textId="77777777" w:rsidTr="00AB6D61">
        <w:trPr>
          <w:cantSplit/>
        </w:trPr>
        <w:tc>
          <w:tcPr>
            <w:tcW w:w="2268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44B1AF88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FA7D11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1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40D53A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2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E4EB72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3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CD6628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4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78F012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5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42C17C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6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A98E24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7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62D34A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8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F49BE5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9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B18CB8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10</w:t>
            </w:r>
          </w:p>
        </w:tc>
        <w:tc>
          <w:tcPr>
            <w:tcW w:w="113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4143E5E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_X3</w:t>
            </w:r>
          </w:p>
        </w:tc>
      </w:tr>
      <w:tr w:rsidR="003C5EA4" w14:paraId="3259D2BB" w14:textId="77777777" w:rsidTr="00AB6D61">
        <w:trPr>
          <w:cantSplit/>
        </w:trPr>
        <w:tc>
          <w:tcPr>
            <w:tcW w:w="426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4B590E9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1</w:t>
            </w:r>
          </w:p>
        </w:tc>
        <w:tc>
          <w:tcPr>
            <w:tcW w:w="184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290EB0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954C4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9C066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4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AD6EE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1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84B8E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65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B69B7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8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75D48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4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672BC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6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06C73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142CC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1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063B1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13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E168E3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2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36AE9A3B" w14:textId="77777777" w:rsidTr="00AB6D61">
        <w:trPr>
          <w:cantSplit/>
        </w:trPr>
        <w:tc>
          <w:tcPr>
            <w:tcW w:w="426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3AF61D1C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EC7987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1A309FD1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6FCA3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ACE5F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FFDE2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F9227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1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AC8CA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5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9C661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064E0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EB9D0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F3405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3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6F8826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</w:tr>
      <w:tr w:rsidR="003C5EA4" w14:paraId="0BB05D18" w14:textId="77777777" w:rsidTr="00AB6D61">
        <w:trPr>
          <w:cantSplit/>
        </w:trPr>
        <w:tc>
          <w:tcPr>
            <w:tcW w:w="426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635F9EED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660CD9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ABC6F2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A01F03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768F97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1365C3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D7D511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B9DFEA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740530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9BEB42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412DA6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251296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5EAF71D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114D1D3F" w14:textId="77777777" w:rsidTr="00AB6D61">
        <w:trPr>
          <w:cantSplit/>
        </w:trPr>
        <w:tc>
          <w:tcPr>
            <w:tcW w:w="4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7F0167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2</w:t>
            </w: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09ACEA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F6234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B4090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CB07D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F99D9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1EE6A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83247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1B42C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2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DC7ED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FAD5B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56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E4F47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1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3835B2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8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3C5EA4" w14:paraId="16208EF9" w14:textId="77777777" w:rsidTr="00AB6D61">
        <w:trPr>
          <w:cantSplit/>
        </w:trPr>
        <w:tc>
          <w:tcPr>
            <w:tcW w:w="4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667BC59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4B1809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9F0E0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8E9EEF8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81846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6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C2056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55A53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B031A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6DD6F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DD2E5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3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46B46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6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83277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37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98CB5A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5</w:t>
            </w:r>
          </w:p>
        </w:tc>
      </w:tr>
      <w:tr w:rsidR="003C5EA4" w14:paraId="0549173C" w14:textId="77777777" w:rsidTr="00AB6D61">
        <w:trPr>
          <w:cantSplit/>
        </w:trPr>
        <w:tc>
          <w:tcPr>
            <w:tcW w:w="4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A19A3BF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4ABC68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CED0C4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CFCDFB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C1EC30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32D884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4D24C0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2BCB8B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D07E39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2B38CF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D32FF5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87BC93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1FE3E80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767B2D4A" w14:textId="77777777" w:rsidTr="00AB6D61">
        <w:trPr>
          <w:cantSplit/>
        </w:trPr>
        <w:tc>
          <w:tcPr>
            <w:tcW w:w="4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00CFF3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3</w:t>
            </w: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DA8819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80E4D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D8A5C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5BFB9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CF89D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E83A4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8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11681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D375E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5EEB3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71B38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0238F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250F2B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1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042674ED" w14:textId="77777777" w:rsidTr="00AB6D61">
        <w:trPr>
          <w:cantSplit/>
        </w:trPr>
        <w:tc>
          <w:tcPr>
            <w:tcW w:w="4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E856A8A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F552E3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DBA89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E0495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6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16A017F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C820D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A1427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80491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81D4F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D41C7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54CA1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D8909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4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02EF2D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764005E1" w14:textId="77777777" w:rsidTr="00AB6D61">
        <w:trPr>
          <w:cantSplit/>
        </w:trPr>
        <w:tc>
          <w:tcPr>
            <w:tcW w:w="4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2606DA1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85AA8E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90EA9F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29A5E5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721F6A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CFFAC8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78B4ED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65BD7E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C77B92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806D20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8B42D9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346960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35F795F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79496F44" w14:textId="77777777" w:rsidTr="00AB6D61">
        <w:trPr>
          <w:cantSplit/>
        </w:trPr>
        <w:tc>
          <w:tcPr>
            <w:tcW w:w="4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12E85F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4</w:t>
            </w: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0D55C7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49535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6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0F121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35BBE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761B3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FF748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1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25838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34C0B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D3111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427D1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C4980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B08BD0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9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1A361AE9" w14:textId="77777777" w:rsidTr="00AB6D61">
        <w:trPr>
          <w:cantSplit/>
        </w:trPr>
        <w:tc>
          <w:tcPr>
            <w:tcW w:w="4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13E71DA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3A26C4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20762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60620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9E379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1C72513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E60A7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2D4D4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FA7DE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BCC9F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9D6B7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30806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9BBF1B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49062F65" w14:textId="77777777" w:rsidTr="00AB6D61">
        <w:trPr>
          <w:cantSplit/>
        </w:trPr>
        <w:tc>
          <w:tcPr>
            <w:tcW w:w="4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8B30D0D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8086C3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762D22B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C98EBE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19E72F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6ACCE6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E776ED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6E3AF4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7C9199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8E71F4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5A8B35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3F455A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2F862A0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3AB77E24" w14:textId="77777777" w:rsidTr="00AB6D61">
        <w:trPr>
          <w:cantSplit/>
        </w:trPr>
        <w:tc>
          <w:tcPr>
            <w:tcW w:w="4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D55170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5</w:t>
            </w: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461192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0E83B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E01D8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D9D5A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8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E5588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1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831BF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D4F7E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360CB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93899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13866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8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172D7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7386CE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9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279D706B" w14:textId="77777777" w:rsidTr="00AB6D61">
        <w:trPr>
          <w:cantSplit/>
        </w:trPr>
        <w:tc>
          <w:tcPr>
            <w:tcW w:w="4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C6EEDD7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6A724E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3E821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1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106DB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4EC1E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71976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3C9439F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340D7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F48A6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6F8AC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2B046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559C2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3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054FDE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23A8ACD5" w14:textId="77777777" w:rsidTr="00AB6D61">
        <w:trPr>
          <w:cantSplit/>
        </w:trPr>
        <w:tc>
          <w:tcPr>
            <w:tcW w:w="4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DEE891E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30F325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90B29C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C4E2F3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E75A00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189FB7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581283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6F1EA2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9B1B2C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123CAB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523B8B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671810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B7070E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67C2AA5D" w14:textId="77777777" w:rsidTr="00AB6D61">
        <w:trPr>
          <w:cantSplit/>
        </w:trPr>
        <w:tc>
          <w:tcPr>
            <w:tcW w:w="4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8FB298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6</w:t>
            </w: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6757BE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1E646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FE41B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2B1CA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F8494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21062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F7128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8F0D5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FF172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0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27D92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C2B0F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0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90BE0F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7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605F1D0E" w14:textId="77777777" w:rsidTr="00AB6D61">
        <w:trPr>
          <w:cantSplit/>
        </w:trPr>
        <w:tc>
          <w:tcPr>
            <w:tcW w:w="4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20E9FEE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61A47B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3F65D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5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33DCA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A5A95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5D8BC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5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C814B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7D00FB1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F6D74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ACF6A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7EA81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04B67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ED8707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1B17DB20" w14:textId="77777777" w:rsidTr="00AB6D61">
        <w:trPr>
          <w:cantSplit/>
        </w:trPr>
        <w:tc>
          <w:tcPr>
            <w:tcW w:w="4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BEA9926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202125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486245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92BFE4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7C7F01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C52A90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A2A4E8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41254B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E4A11D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A9AE82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3C9F15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53CA57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32A5BB8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7E6FFEF5" w14:textId="77777777" w:rsidTr="00AB6D61">
        <w:trPr>
          <w:cantSplit/>
        </w:trPr>
        <w:tc>
          <w:tcPr>
            <w:tcW w:w="4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D3E0D2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7</w:t>
            </w: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08A6EC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C970C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F89F5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2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05C20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F1059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6F7E0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42405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AAF7C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EFC97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11651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2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61569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9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244A4B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2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4E597E76" w14:textId="77777777" w:rsidTr="00AB6D61">
        <w:trPr>
          <w:cantSplit/>
        </w:trPr>
        <w:tc>
          <w:tcPr>
            <w:tcW w:w="4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994EE39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183C5D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4AA23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3E56F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9B686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FFDD2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D3F67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A1F54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F4BE01C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E1964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4EB7E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F1BC7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1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FD6CBE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60908CAE" w14:textId="77777777" w:rsidTr="00AB6D61">
        <w:trPr>
          <w:cantSplit/>
        </w:trPr>
        <w:tc>
          <w:tcPr>
            <w:tcW w:w="4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A556662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9459E9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EE0AF7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CB72D3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A4E3C1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663550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BC0F8B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512F10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B5843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89F0B2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87C903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B58A2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088139B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4ED26BB2" w14:textId="77777777" w:rsidTr="00AB6D61">
        <w:trPr>
          <w:cantSplit/>
        </w:trPr>
        <w:tc>
          <w:tcPr>
            <w:tcW w:w="4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471CF9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8</w:t>
            </w: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D34DE2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3AFD9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1E927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E6DE6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EF5EE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1887F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2472C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0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54460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0EB56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5157B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9E6BD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59BA33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9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72E3A320" w14:textId="77777777" w:rsidTr="00AB6D61">
        <w:trPr>
          <w:cantSplit/>
        </w:trPr>
        <w:tc>
          <w:tcPr>
            <w:tcW w:w="4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97A7443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9CB1E0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4CF8B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ED96F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3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C4399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E2763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DD77A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43A4C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1408E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4A5833E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A8C3C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6AA1F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2D4A5A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5675E963" w14:textId="77777777" w:rsidTr="00AB6D61">
        <w:trPr>
          <w:cantSplit/>
        </w:trPr>
        <w:tc>
          <w:tcPr>
            <w:tcW w:w="4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1F5E9F4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21CFBB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CF0D57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3B507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48AAB3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6D7297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75F3EF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C00013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73B99A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483AE5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AC3D1F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55AB77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243D15B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2319C9C4" w14:textId="77777777" w:rsidTr="00AB6D61">
        <w:trPr>
          <w:cantSplit/>
        </w:trPr>
        <w:tc>
          <w:tcPr>
            <w:tcW w:w="4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4875CC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9</w:t>
            </w: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7FDE6C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8C110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76091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4899F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4873C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8F40B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81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B34E2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CA108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E9B7B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3A57E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4BF48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EF0487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1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4412F447" w14:textId="77777777" w:rsidTr="00AB6D61">
        <w:trPr>
          <w:cantSplit/>
        </w:trPr>
        <w:tc>
          <w:tcPr>
            <w:tcW w:w="4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F5E1C53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87177D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103FB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1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690E9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6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60CEA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E3DD4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AD41D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C2B1E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30205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54BA1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A74B997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007B2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4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C820BF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6799EDF3" w14:textId="77777777" w:rsidTr="00AB6D61">
        <w:trPr>
          <w:cantSplit/>
        </w:trPr>
        <w:tc>
          <w:tcPr>
            <w:tcW w:w="4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6321BF0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B669F5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AFC1F6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54CA46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84CE1C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87E9CF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C59358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5676F0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C1C655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867D0B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BF7CE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A26D9F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3F84E03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38E5E6BD" w14:textId="77777777" w:rsidTr="00AB6D61">
        <w:trPr>
          <w:cantSplit/>
        </w:trPr>
        <w:tc>
          <w:tcPr>
            <w:tcW w:w="426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74A72E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10</w:t>
            </w: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E2793F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632D9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D9A83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8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1636A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3B1F6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31570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E3F3B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0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08B2D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C14D9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C9E31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197EE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F277CA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9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3C5EA4" w14:paraId="1A9B4E8C" w14:textId="77777777" w:rsidTr="00AB6D61">
        <w:trPr>
          <w:cantSplit/>
        </w:trPr>
        <w:tc>
          <w:tcPr>
            <w:tcW w:w="4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6D1B2DB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5C75F5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A24A8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11EB6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3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81418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BCF50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11AEF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7313D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CC5F7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78367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CD8CC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79F8924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E5CD67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5F90961D" w14:textId="77777777" w:rsidTr="00AB6D61">
        <w:trPr>
          <w:cantSplit/>
        </w:trPr>
        <w:tc>
          <w:tcPr>
            <w:tcW w:w="426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3210BC1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5CCBC1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A59659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29A855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CFABC7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A1C005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F46A3E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40BF1D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949EC9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405759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07D899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14F86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0E8A028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1B57787D" w14:textId="77777777" w:rsidTr="00AB6D61">
        <w:trPr>
          <w:cantSplit/>
        </w:trPr>
        <w:tc>
          <w:tcPr>
            <w:tcW w:w="426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8DBCDE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_X3</w:t>
            </w: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376B19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87E12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2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D61D5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8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31649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1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ED76C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9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F1D26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9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21C92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74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2DDFA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2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EA4D1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9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9BEDA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1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F9F7E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9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0A7AAF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3C5EA4" w14:paraId="73546AC6" w14:textId="77777777" w:rsidTr="00AB6D61">
        <w:trPr>
          <w:cantSplit/>
        </w:trPr>
        <w:tc>
          <w:tcPr>
            <w:tcW w:w="426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5B61F51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6DC19F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DD647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63D82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67855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723CA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8DD6C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74FFF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8C434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FDDC8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00EEF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DB889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14:paraId="6B13D80D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</w:tr>
      <w:tr w:rsidR="003C5EA4" w14:paraId="76B53BBC" w14:textId="77777777" w:rsidTr="00AB6D61">
        <w:trPr>
          <w:cantSplit/>
        </w:trPr>
        <w:tc>
          <w:tcPr>
            <w:tcW w:w="426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891181B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84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156861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F64239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FB6008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43FA02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7F0A35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5B7BF2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52C7CD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6BDA60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4986D8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6ADE8D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8C99CE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13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499510E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3C5EA4" w14:paraId="1BCD8B5F" w14:textId="77777777" w:rsidTr="00AB6D61">
        <w:trPr>
          <w:cantSplit/>
        </w:trPr>
        <w:tc>
          <w:tcPr>
            <w:tcW w:w="935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1C19DC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  <w:tr w:rsidR="003C5EA4" w14:paraId="3C291513" w14:textId="77777777" w:rsidTr="00AB6D61">
        <w:trPr>
          <w:cantSplit/>
        </w:trPr>
        <w:tc>
          <w:tcPr>
            <w:tcW w:w="9359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7686CF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lastRenderedPageBreak/>
              <w:t>**. Correlation is significant at the 0.01 level (2-tailed).</w:t>
            </w:r>
          </w:p>
        </w:tc>
      </w:tr>
    </w:tbl>
    <w:p w14:paraId="0F1A4F79" w14:textId="77777777" w:rsidR="003C5EA4" w:rsidRDefault="003C5EA4" w:rsidP="003C5EA4">
      <w:pPr>
        <w:adjustRightInd w:val="0"/>
        <w:spacing w:line="400" w:lineRule="atLeast"/>
        <w:rPr>
          <w:sz w:val="24"/>
          <w:szCs w:val="24"/>
        </w:rPr>
      </w:pPr>
    </w:p>
    <w:p w14:paraId="7F679910" w14:textId="77777777" w:rsidR="003C5EA4" w:rsidRDefault="003C5EA4" w:rsidP="003C5EA4">
      <w:pPr>
        <w:adjustRightInd w:val="0"/>
        <w:spacing w:line="400" w:lineRule="atLeast"/>
        <w:rPr>
          <w:sz w:val="24"/>
          <w:szCs w:val="24"/>
        </w:rPr>
      </w:pPr>
    </w:p>
    <w:p w14:paraId="4467FF49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color w:val="000000"/>
          <w:szCs w:val="24"/>
        </w:rPr>
        <w:sectPr w:rsidR="003C5EA4">
          <w:type w:val="continuous"/>
          <w:pgSz w:w="11907" w:h="16839"/>
          <w:pgMar w:top="2268" w:right="1701" w:bottom="1701" w:left="2268" w:header="720" w:footer="720" w:gutter="0"/>
          <w:cols w:space="720"/>
          <w:docGrid w:linePitch="360"/>
        </w:sectPr>
      </w:pPr>
    </w:p>
    <w:p w14:paraId="64B972C0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39742AC8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  <w:r>
        <w:rPr>
          <w:b/>
          <w:szCs w:val="24"/>
        </w:rPr>
        <w:t xml:space="preserve">Uji Reliabilitas </w:t>
      </w:r>
      <w:proofErr w:type="spellStart"/>
      <w:r>
        <w:rPr>
          <w:b/>
          <w:szCs w:val="24"/>
        </w:rPr>
        <w:t>Variabel</w:t>
      </w:r>
      <w:proofErr w:type="spellEnd"/>
      <w:r>
        <w:rPr>
          <w:b/>
          <w:szCs w:val="24"/>
        </w:rPr>
        <w:t xml:space="preserve"> Kinerja </w:t>
      </w:r>
      <w:proofErr w:type="spellStart"/>
      <w:r>
        <w:rPr>
          <w:b/>
          <w:szCs w:val="24"/>
        </w:rPr>
        <w:t>Pegawai</w:t>
      </w:r>
      <w:proofErr w:type="spellEnd"/>
      <w:r>
        <w:rPr>
          <w:b/>
          <w:szCs w:val="24"/>
        </w:rPr>
        <w:t xml:space="preserve"> (Y)</w:t>
      </w:r>
    </w:p>
    <w:tbl>
      <w:tblPr>
        <w:tblW w:w="407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0"/>
        <w:gridCol w:w="1153"/>
        <w:gridCol w:w="1030"/>
        <w:gridCol w:w="1030"/>
      </w:tblGrid>
      <w:tr w:rsidR="003C5EA4" w14:paraId="0B86CD00" w14:textId="77777777" w:rsidTr="00AB6D61">
        <w:trPr>
          <w:cantSplit/>
        </w:trPr>
        <w:tc>
          <w:tcPr>
            <w:tcW w:w="407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89A1E3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3C5EA4" w14:paraId="5C4E2C6A" w14:textId="77777777" w:rsidTr="00AB6D61">
        <w:trPr>
          <w:cantSplit/>
        </w:trPr>
        <w:tc>
          <w:tcPr>
            <w:tcW w:w="2012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4D732D60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6A0947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696B815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3C5EA4" w14:paraId="31C572BA" w14:textId="77777777" w:rsidTr="00AB6D61">
        <w:trPr>
          <w:cantSplit/>
        </w:trPr>
        <w:tc>
          <w:tcPr>
            <w:tcW w:w="860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E0ACCB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5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F5CDCD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90820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AD8947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.0</w:t>
            </w:r>
          </w:p>
        </w:tc>
      </w:tr>
      <w:tr w:rsidR="003C5EA4" w14:paraId="5E31DB55" w14:textId="77777777" w:rsidTr="00AB6D61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ECF11F3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8F082F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Excluded</w:t>
            </w:r>
            <w:r>
              <w:rPr>
                <w:rFonts w:ascii="Arial" w:hAnsi="Arial" w:cs="Arial"/>
                <w:color w:val="264A6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DC7ED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EFBD54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</w:t>
            </w:r>
          </w:p>
        </w:tc>
      </w:tr>
      <w:tr w:rsidR="003C5EA4" w14:paraId="338E8919" w14:textId="77777777" w:rsidTr="00AB6D61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9B84437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6D1DC0E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97D5BD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49393AB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.0</w:t>
            </w:r>
          </w:p>
        </w:tc>
      </w:tr>
      <w:tr w:rsidR="003C5EA4" w14:paraId="5409B614" w14:textId="77777777" w:rsidTr="00AB6D61">
        <w:trPr>
          <w:cantSplit/>
        </w:trPr>
        <w:tc>
          <w:tcPr>
            <w:tcW w:w="407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E2E5F4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Listwise deletion based on all variables in the procedure.</w:t>
            </w:r>
          </w:p>
        </w:tc>
      </w:tr>
    </w:tbl>
    <w:p w14:paraId="139AF935" w14:textId="77777777" w:rsidR="003C5EA4" w:rsidRDefault="003C5EA4" w:rsidP="003C5EA4">
      <w:pPr>
        <w:adjustRightInd w:val="0"/>
        <w:rPr>
          <w:sz w:val="24"/>
          <w:szCs w:val="24"/>
        </w:rPr>
      </w:pP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3C5EA4" w14:paraId="16C81504" w14:textId="77777777" w:rsidTr="00AB6D61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B5714D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3C5EA4" w14:paraId="0BD3DE62" w14:textId="77777777" w:rsidTr="00AB6D61">
        <w:trPr>
          <w:cantSplit/>
        </w:trPr>
        <w:tc>
          <w:tcPr>
            <w:tcW w:w="151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4DAECC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2DBB771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3C5EA4" w14:paraId="5A8B16BE" w14:textId="77777777" w:rsidTr="00AB6D61">
        <w:trPr>
          <w:cantSplit/>
        </w:trPr>
        <w:tc>
          <w:tcPr>
            <w:tcW w:w="1518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A071E3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47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5E1EB17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</w:t>
            </w:r>
          </w:p>
        </w:tc>
      </w:tr>
    </w:tbl>
    <w:p w14:paraId="24F4622C" w14:textId="77777777" w:rsidR="003C5EA4" w:rsidRDefault="003C5EA4" w:rsidP="003C5EA4">
      <w:pPr>
        <w:adjustRightInd w:val="0"/>
        <w:spacing w:line="400" w:lineRule="atLeast"/>
        <w:rPr>
          <w:sz w:val="24"/>
          <w:szCs w:val="24"/>
        </w:rPr>
      </w:pPr>
    </w:p>
    <w:p w14:paraId="4E670215" w14:textId="77777777" w:rsidR="003C5EA4" w:rsidRDefault="003C5EA4" w:rsidP="003C5EA4">
      <w:pPr>
        <w:adjustRightInd w:val="0"/>
        <w:rPr>
          <w:sz w:val="24"/>
          <w:szCs w:val="24"/>
        </w:rPr>
      </w:pPr>
    </w:p>
    <w:tbl>
      <w:tblPr>
        <w:tblW w:w="664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476"/>
        <w:gridCol w:w="1476"/>
        <w:gridCol w:w="1476"/>
        <w:gridCol w:w="1476"/>
      </w:tblGrid>
      <w:tr w:rsidR="003C5EA4" w14:paraId="6A22D6C1" w14:textId="77777777" w:rsidTr="00AB6D61">
        <w:trPr>
          <w:cantSplit/>
        </w:trPr>
        <w:tc>
          <w:tcPr>
            <w:tcW w:w="6637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0C7C02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Item-Total Statistics</w:t>
            </w:r>
          </w:p>
        </w:tc>
      </w:tr>
      <w:tr w:rsidR="003C5EA4" w14:paraId="79046A46" w14:textId="77777777" w:rsidTr="00AB6D61">
        <w:trPr>
          <w:cantSplit/>
        </w:trPr>
        <w:tc>
          <w:tcPr>
            <w:tcW w:w="737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5595945C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6697CF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cale Mean if Item Deleted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7ECE18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cale Variance if Item Deleted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5940BC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orrected Item-Total Correlation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2B9472C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ronbach's Alpha if Item Deleted</w:t>
            </w:r>
          </w:p>
        </w:tc>
      </w:tr>
      <w:tr w:rsidR="003C5EA4" w14:paraId="59869664" w14:textId="77777777" w:rsidTr="00AB6D61">
        <w:trPr>
          <w:cantSplit/>
        </w:trPr>
        <w:tc>
          <w:tcPr>
            <w:tcW w:w="737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96DF6C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.1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A18AD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6.9000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58EDD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4.300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A93BB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87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F653A9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20</w:t>
            </w:r>
          </w:p>
        </w:tc>
      </w:tr>
      <w:tr w:rsidR="003C5EA4" w14:paraId="3A160955" w14:textId="77777777" w:rsidTr="00AB6D61">
        <w:trPr>
          <w:cantSplit/>
        </w:trPr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B444FC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Y.2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B42EE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6.800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78FA1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5.13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1EFC7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5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CC8B00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32</w:t>
            </w:r>
          </w:p>
        </w:tc>
      </w:tr>
      <w:tr w:rsidR="003C5EA4" w14:paraId="4D2BE428" w14:textId="77777777" w:rsidTr="00AB6D61">
        <w:trPr>
          <w:cantSplit/>
        </w:trPr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A70E76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.3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6A5F5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6.800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D86F7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5.269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37E59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2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86EC94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35</w:t>
            </w:r>
          </w:p>
        </w:tc>
      </w:tr>
      <w:tr w:rsidR="003C5EA4" w14:paraId="7909E363" w14:textId="77777777" w:rsidTr="00AB6D61">
        <w:trPr>
          <w:cantSplit/>
        </w:trPr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7DCC40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.4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59E15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6.833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25BBE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4.35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A6D18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2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6C119D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25</w:t>
            </w:r>
          </w:p>
        </w:tc>
      </w:tr>
      <w:tr w:rsidR="003C5EA4" w14:paraId="349311B5" w14:textId="77777777" w:rsidTr="00AB6D61">
        <w:trPr>
          <w:cantSplit/>
        </w:trPr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B653E5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.5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1515F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7.066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F8DC2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4.685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22B72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2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5DA58F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35</w:t>
            </w:r>
          </w:p>
        </w:tc>
      </w:tr>
      <w:tr w:rsidR="003C5EA4" w14:paraId="4F4E4389" w14:textId="77777777" w:rsidTr="00AB6D61">
        <w:trPr>
          <w:cantSplit/>
        </w:trPr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91B25C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.6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84C84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6.866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05856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5.22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DC4A7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5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222777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45</w:t>
            </w:r>
          </w:p>
        </w:tc>
      </w:tr>
      <w:tr w:rsidR="003C5EA4" w14:paraId="174C9036" w14:textId="77777777" w:rsidTr="00AB6D61">
        <w:trPr>
          <w:cantSplit/>
        </w:trPr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881ABC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.7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A8807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6.900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54F00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5.81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8A242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16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798ADB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54</w:t>
            </w:r>
          </w:p>
        </w:tc>
      </w:tr>
      <w:tr w:rsidR="003C5EA4" w14:paraId="6FE26084" w14:textId="77777777" w:rsidTr="00AB6D61">
        <w:trPr>
          <w:cantSplit/>
        </w:trPr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F45157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.8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55A31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6.800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5E84F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5.13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20E3B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5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1CD668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32</w:t>
            </w:r>
          </w:p>
        </w:tc>
      </w:tr>
      <w:tr w:rsidR="003C5EA4" w14:paraId="038719EF" w14:textId="77777777" w:rsidTr="00AB6D61">
        <w:trPr>
          <w:cantSplit/>
        </w:trPr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A9D995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.9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0FB1E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6.833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2815C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4.35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D9262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2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5986C7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25</w:t>
            </w:r>
          </w:p>
        </w:tc>
      </w:tr>
      <w:tr w:rsidR="003C5EA4" w14:paraId="242DDD86" w14:textId="77777777" w:rsidTr="00AB6D61">
        <w:trPr>
          <w:cantSplit/>
        </w:trPr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0FA987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.10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8B8521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6.900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231369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4.30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508CFB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8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5E169A6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20</w:t>
            </w:r>
          </w:p>
        </w:tc>
      </w:tr>
    </w:tbl>
    <w:p w14:paraId="0E982670" w14:textId="77777777" w:rsidR="003C5EA4" w:rsidRDefault="003C5EA4" w:rsidP="003C5EA4">
      <w:pPr>
        <w:adjustRightInd w:val="0"/>
        <w:spacing w:line="400" w:lineRule="atLeast"/>
        <w:rPr>
          <w:sz w:val="24"/>
          <w:szCs w:val="24"/>
        </w:rPr>
      </w:pPr>
    </w:p>
    <w:p w14:paraId="7E075879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color w:val="000000"/>
          <w:szCs w:val="24"/>
        </w:rPr>
        <w:sectPr w:rsidR="003C5EA4">
          <w:type w:val="continuous"/>
          <w:pgSz w:w="11907" w:h="16839"/>
          <w:pgMar w:top="2268" w:right="1701" w:bottom="1701" w:left="2268" w:header="720" w:footer="720" w:gutter="0"/>
          <w:cols w:space="720"/>
          <w:docGrid w:linePitch="360"/>
        </w:sectPr>
      </w:pPr>
    </w:p>
    <w:p w14:paraId="7ADA063A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  <w:r>
        <w:rPr>
          <w:b/>
          <w:szCs w:val="24"/>
        </w:rPr>
        <w:t xml:space="preserve">Uji Reliabilitas </w:t>
      </w:r>
      <w:proofErr w:type="spellStart"/>
      <w:proofErr w:type="gramStart"/>
      <w:r>
        <w:rPr>
          <w:b/>
          <w:szCs w:val="24"/>
        </w:rPr>
        <w:t>Variabel</w:t>
      </w:r>
      <w:proofErr w:type="spellEnd"/>
      <w:r>
        <w:rPr>
          <w:b/>
          <w:szCs w:val="24"/>
        </w:rPr>
        <w:t xml:space="preserve">  </w:t>
      </w:r>
      <w:proofErr w:type="spellStart"/>
      <w:r>
        <w:rPr>
          <w:b/>
          <w:szCs w:val="24"/>
        </w:rPr>
        <w:t>Penerapan</w:t>
      </w:r>
      <w:proofErr w:type="spellEnd"/>
      <w:proofErr w:type="gram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Sistem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Informasi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Manajemen</w:t>
      </w:r>
      <w:proofErr w:type="spellEnd"/>
      <w:r>
        <w:rPr>
          <w:b/>
          <w:szCs w:val="24"/>
        </w:rPr>
        <w:t xml:space="preserve"> (X1)</w:t>
      </w:r>
    </w:p>
    <w:tbl>
      <w:tblPr>
        <w:tblW w:w="407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0"/>
        <w:gridCol w:w="1153"/>
        <w:gridCol w:w="1030"/>
        <w:gridCol w:w="1030"/>
      </w:tblGrid>
      <w:tr w:rsidR="003C5EA4" w14:paraId="0CD33519" w14:textId="77777777" w:rsidTr="00AB6D61">
        <w:trPr>
          <w:cantSplit/>
        </w:trPr>
        <w:tc>
          <w:tcPr>
            <w:tcW w:w="407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92DCB0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3C5EA4" w14:paraId="0F255798" w14:textId="77777777" w:rsidTr="00AB6D61">
        <w:trPr>
          <w:cantSplit/>
        </w:trPr>
        <w:tc>
          <w:tcPr>
            <w:tcW w:w="2012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1DA8BA3B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CFD1B1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4505EB6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3C5EA4" w14:paraId="3373C32E" w14:textId="77777777" w:rsidTr="00AB6D61">
        <w:trPr>
          <w:cantSplit/>
        </w:trPr>
        <w:tc>
          <w:tcPr>
            <w:tcW w:w="860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69E0F0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5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8B34AD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4B2F5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C64D60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.0</w:t>
            </w:r>
          </w:p>
        </w:tc>
      </w:tr>
      <w:tr w:rsidR="003C5EA4" w14:paraId="44EC8647" w14:textId="77777777" w:rsidTr="00AB6D61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B13801E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626F8E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Excluded</w:t>
            </w:r>
            <w:r>
              <w:rPr>
                <w:rFonts w:ascii="Arial" w:hAnsi="Arial" w:cs="Arial"/>
                <w:color w:val="264A6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26C4D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A5AB55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</w:t>
            </w:r>
          </w:p>
        </w:tc>
      </w:tr>
      <w:tr w:rsidR="003C5EA4" w14:paraId="53BAA2A1" w14:textId="77777777" w:rsidTr="00AB6D61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0E8354C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75186D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DAEC4F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34C70FE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.0</w:t>
            </w:r>
          </w:p>
        </w:tc>
      </w:tr>
      <w:tr w:rsidR="003C5EA4" w14:paraId="5CD828E1" w14:textId="77777777" w:rsidTr="00AB6D61">
        <w:trPr>
          <w:cantSplit/>
        </w:trPr>
        <w:tc>
          <w:tcPr>
            <w:tcW w:w="407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9FDE8C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Listwise deletion based on all variables in the procedure.</w:t>
            </w:r>
          </w:p>
        </w:tc>
      </w:tr>
    </w:tbl>
    <w:p w14:paraId="6BA532FA" w14:textId="77777777" w:rsidR="003C5EA4" w:rsidRDefault="003C5EA4" w:rsidP="003C5EA4">
      <w:pPr>
        <w:adjustRightInd w:val="0"/>
        <w:rPr>
          <w:sz w:val="24"/>
          <w:szCs w:val="24"/>
        </w:rPr>
      </w:pP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3C5EA4" w14:paraId="3F021F16" w14:textId="77777777" w:rsidTr="00AB6D61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BA1889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3C5EA4" w14:paraId="1D4C3C82" w14:textId="77777777" w:rsidTr="00AB6D61">
        <w:trPr>
          <w:cantSplit/>
        </w:trPr>
        <w:tc>
          <w:tcPr>
            <w:tcW w:w="151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F6F701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012C588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3C5EA4" w14:paraId="7EBB0444" w14:textId="77777777" w:rsidTr="00AB6D61">
        <w:trPr>
          <w:cantSplit/>
        </w:trPr>
        <w:tc>
          <w:tcPr>
            <w:tcW w:w="1518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0BA136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17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4D883DE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</w:t>
            </w:r>
          </w:p>
        </w:tc>
      </w:tr>
    </w:tbl>
    <w:p w14:paraId="7D83ADFD" w14:textId="77777777" w:rsidR="003C5EA4" w:rsidRDefault="003C5EA4" w:rsidP="003C5EA4">
      <w:pPr>
        <w:adjustRightInd w:val="0"/>
        <w:rPr>
          <w:sz w:val="24"/>
          <w:szCs w:val="24"/>
        </w:rPr>
      </w:pPr>
    </w:p>
    <w:tbl>
      <w:tblPr>
        <w:tblW w:w="667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67"/>
        <w:gridCol w:w="1476"/>
        <w:gridCol w:w="1476"/>
        <w:gridCol w:w="1476"/>
        <w:gridCol w:w="1476"/>
      </w:tblGrid>
      <w:tr w:rsidR="003C5EA4" w14:paraId="60962ACC" w14:textId="77777777" w:rsidTr="00AB6D61">
        <w:trPr>
          <w:cantSplit/>
        </w:trPr>
        <w:tc>
          <w:tcPr>
            <w:tcW w:w="6668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FB6BDA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lastRenderedPageBreak/>
              <w:t>Item-Total Statistics</w:t>
            </w:r>
          </w:p>
        </w:tc>
      </w:tr>
      <w:tr w:rsidR="003C5EA4" w14:paraId="2DEAECBF" w14:textId="77777777" w:rsidTr="00AB6D61">
        <w:trPr>
          <w:cantSplit/>
        </w:trPr>
        <w:tc>
          <w:tcPr>
            <w:tcW w:w="768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7BF4B55D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5DEA82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cale Mean if Item Deleted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9E57AE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cale Variance if Item Deleted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3A95D5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orrected Item-Total Correlation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436FAA7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ronbach's Alpha if Item Deleted</w:t>
            </w:r>
          </w:p>
        </w:tc>
      </w:tr>
      <w:tr w:rsidR="003C5EA4" w14:paraId="78E7022D" w14:textId="77777777" w:rsidTr="00AB6D61">
        <w:trPr>
          <w:cantSplit/>
        </w:trPr>
        <w:tc>
          <w:tcPr>
            <w:tcW w:w="76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889359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1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DA231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1667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813AD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3.523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BC26B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06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2274DF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09</w:t>
            </w:r>
          </w:p>
        </w:tc>
      </w:tr>
      <w:tr w:rsidR="003C5EA4" w14:paraId="2BBB7666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14B657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2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7F8BD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533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25D27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2.94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07DAA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8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25BEDB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09</w:t>
            </w:r>
          </w:p>
        </w:tc>
      </w:tr>
      <w:tr w:rsidR="003C5EA4" w14:paraId="212606C6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1B9F6A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3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37549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166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B4A6A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2.42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6A3C4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6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A97EB2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94</w:t>
            </w:r>
          </w:p>
        </w:tc>
      </w:tr>
      <w:tr w:rsidR="003C5EA4" w14:paraId="6E2B4C0F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ADEA33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4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281AD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333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99B9B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2.09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7669A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1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4BF68F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99</w:t>
            </w:r>
          </w:p>
        </w:tc>
      </w:tr>
      <w:tr w:rsidR="003C5EA4" w14:paraId="0E80C4FC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E11C46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5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A94F8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300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5BF3C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2.90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A348E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7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93056D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03</w:t>
            </w:r>
          </w:p>
        </w:tc>
      </w:tr>
      <w:tr w:rsidR="003C5EA4" w14:paraId="37F23858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D11BE9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6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C9151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400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3B382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1.90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E4E78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4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B9255C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84</w:t>
            </w:r>
          </w:p>
        </w:tc>
      </w:tr>
      <w:tr w:rsidR="003C5EA4" w14:paraId="67F69180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2685B8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7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8B9EB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600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556C9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1.97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338B9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88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37FC6B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90</w:t>
            </w:r>
          </w:p>
        </w:tc>
      </w:tr>
      <w:tr w:rsidR="003C5EA4" w14:paraId="74F6745B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938B87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8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0A56D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300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B2889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2.079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2EE6D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0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D59B15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00</w:t>
            </w:r>
          </w:p>
        </w:tc>
      </w:tr>
      <w:tr w:rsidR="003C5EA4" w14:paraId="5931A7C7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DDAC82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9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3DA58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166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044E0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3.52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32A43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06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AD35A0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09</w:t>
            </w:r>
          </w:p>
        </w:tc>
      </w:tr>
      <w:tr w:rsidR="003C5EA4" w14:paraId="61BFEB02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60FE6EB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.10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BEAFC4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433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0DD5C2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2.94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7242F2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6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723120B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04</w:t>
            </w:r>
          </w:p>
        </w:tc>
      </w:tr>
    </w:tbl>
    <w:p w14:paraId="1AA79B4C" w14:textId="77777777" w:rsidR="003C5EA4" w:rsidRDefault="003C5EA4" w:rsidP="003C5EA4">
      <w:pPr>
        <w:adjustRightInd w:val="0"/>
        <w:spacing w:line="400" w:lineRule="atLeast"/>
        <w:rPr>
          <w:sz w:val="24"/>
          <w:szCs w:val="24"/>
        </w:rPr>
      </w:pPr>
    </w:p>
    <w:p w14:paraId="2AFD77D8" w14:textId="77777777" w:rsidR="003C5EA4" w:rsidRDefault="003C5EA4" w:rsidP="003C5EA4">
      <w:pPr>
        <w:adjustRightInd w:val="0"/>
        <w:jc w:val="both"/>
        <w:rPr>
          <w:b/>
          <w:szCs w:val="24"/>
        </w:rPr>
        <w:sectPr w:rsidR="003C5EA4">
          <w:type w:val="continuous"/>
          <w:pgSz w:w="11907" w:h="16839"/>
          <w:pgMar w:top="2268" w:right="1701" w:bottom="1701" w:left="2268" w:header="720" w:footer="720" w:gutter="0"/>
          <w:cols w:space="720"/>
          <w:docGrid w:linePitch="360"/>
        </w:sectPr>
      </w:pPr>
    </w:p>
    <w:p w14:paraId="58EB6D03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5AC1FA3C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  <w:r>
        <w:rPr>
          <w:b/>
          <w:szCs w:val="24"/>
        </w:rPr>
        <w:t xml:space="preserve">Uji Reliabilitas </w:t>
      </w:r>
      <w:proofErr w:type="spellStart"/>
      <w:r>
        <w:rPr>
          <w:b/>
          <w:szCs w:val="24"/>
        </w:rPr>
        <w:t>Variabel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Kedisiplinan</w:t>
      </w:r>
      <w:proofErr w:type="spellEnd"/>
      <w:r>
        <w:rPr>
          <w:b/>
          <w:szCs w:val="24"/>
        </w:rPr>
        <w:t xml:space="preserve"> (X2)</w:t>
      </w:r>
    </w:p>
    <w:tbl>
      <w:tblPr>
        <w:tblW w:w="407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0"/>
        <w:gridCol w:w="1153"/>
        <w:gridCol w:w="1030"/>
        <w:gridCol w:w="1030"/>
      </w:tblGrid>
      <w:tr w:rsidR="003C5EA4" w14:paraId="2DEEE31D" w14:textId="77777777" w:rsidTr="00AB6D61">
        <w:trPr>
          <w:cantSplit/>
        </w:trPr>
        <w:tc>
          <w:tcPr>
            <w:tcW w:w="407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EA9AA1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3C5EA4" w14:paraId="7B314658" w14:textId="77777777" w:rsidTr="00AB6D61">
        <w:trPr>
          <w:cantSplit/>
        </w:trPr>
        <w:tc>
          <w:tcPr>
            <w:tcW w:w="2012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408B9033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527C50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21BD6DF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3C5EA4" w14:paraId="6887FDEE" w14:textId="77777777" w:rsidTr="00AB6D61">
        <w:trPr>
          <w:cantSplit/>
        </w:trPr>
        <w:tc>
          <w:tcPr>
            <w:tcW w:w="860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C648A1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5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812726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BB3E9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85D260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.0</w:t>
            </w:r>
          </w:p>
        </w:tc>
      </w:tr>
      <w:tr w:rsidR="003C5EA4" w14:paraId="6053666B" w14:textId="77777777" w:rsidTr="00AB6D61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425802F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DB3540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Excluded</w:t>
            </w:r>
            <w:r>
              <w:rPr>
                <w:rFonts w:ascii="Arial" w:hAnsi="Arial" w:cs="Arial"/>
                <w:color w:val="264A6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AC73C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9E2794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</w:t>
            </w:r>
          </w:p>
        </w:tc>
      </w:tr>
      <w:tr w:rsidR="003C5EA4" w14:paraId="22584704" w14:textId="77777777" w:rsidTr="00AB6D61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A8CF79A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D03BBE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34BF7D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7470B18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.0</w:t>
            </w:r>
          </w:p>
        </w:tc>
      </w:tr>
      <w:tr w:rsidR="003C5EA4" w14:paraId="067206D7" w14:textId="77777777" w:rsidTr="00AB6D61">
        <w:trPr>
          <w:cantSplit/>
        </w:trPr>
        <w:tc>
          <w:tcPr>
            <w:tcW w:w="407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FA9215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Listwise deletion based on all variables in the procedure.</w:t>
            </w:r>
          </w:p>
        </w:tc>
      </w:tr>
    </w:tbl>
    <w:p w14:paraId="5F7D2AF7" w14:textId="77777777" w:rsidR="003C5EA4" w:rsidRDefault="003C5EA4" w:rsidP="003C5EA4">
      <w:pPr>
        <w:adjustRightInd w:val="0"/>
        <w:rPr>
          <w:sz w:val="24"/>
          <w:szCs w:val="24"/>
        </w:rPr>
      </w:pP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3C5EA4" w14:paraId="19EB9A80" w14:textId="77777777" w:rsidTr="00AB6D61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FE61CC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3C5EA4" w14:paraId="77E8B250" w14:textId="77777777" w:rsidTr="00AB6D61">
        <w:trPr>
          <w:cantSplit/>
        </w:trPr>
        <w:tc>
          <w:tcPr>
            <w:tcW w:w="151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E92D28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61A451F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3C5EA4" w14:paraId="109CE42D" w14:textId="77777777" w:rsidTr="00AB6D61">
        <w:trPr>
          <w:cantSplit/>
        </w:trPr>
        <w:tc>
          <w:tcPr>
            <w:tcW w:w="1518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50D9B8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60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661361D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</w:t>
            </w:r>
          </w:p>
        </w:tc>
      </w:tr>
    </w:tbl>
    <w:p w14:paraId="6DEA43DF" w14:textId="77777777" w:rsidR="003C5EA4" w:rsidRDefault="003C5EA4" w:rsidP="003C5EA4">
      <w:pPr>
        <w:adjustRightInd w:val="0"/>
        <w:spacing w:line="400" w:lineRule="atLeast"/>
        <w:rPr>
          <w:sz w:val="24"/>
          <w:szCs w:val="24"/>
        </w:rPr>
      </w:pPr>
    </w:p>
    <w:p w14:paraId="4F3AC4B0" w14:textId="77777777" w:rsidR="003C5EA4" w:rsidRDefault="003C5EA4" w:rsidP="003C5EA4">
      <w:pPr>
        <w:adjustRightInd w:val="0"/>
        <w:rPr>
          <w:sz w:val="24"/>
          <w:szCs w:val="24"/>
        </w:rPr>
      </w:pPr>
    </w:p>
    <w:tbl>
      <w:tblPr>
        <w:tblW w:w="667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67"/>
        <w:gridCol w:w="1476"/>
        <w:gridCol w:w="1476"/>
        <w:gridCol w:w="1476"/>
        <w:gridCol w:w="1476"/>
      </w:tblGrid>
      <w:tr w:rsidR="003C5EA4" w14:paraId="1D764B74" w14:textId="77777777" w:rsidTr="00AB6D61">
        <w:trPr>
          <w:cantSplit/>
        </w:trPr>
        <w:tc>
          <w:tcPr>
            <w:tcW w:w="6668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C98656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Item-Total Statistics</w:t>
            </w:r>
          </w:p>
        </w:tc>
      </w:tr>
      <w:tr w:rsidR="003C5EA4" w14:paraId="27F5F058" w14:textId="77777777" w:rsidTr="00AB6D61">
        <w:trPr>
          <w:cantSplit/>
        </w:trPr>
        <w:tc>
          <w:tcPr>
            <w:tcW w:w="768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5E39555D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88CC1C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cale Mean if Item Deleted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AF2C5D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cale Variance if Item Deleted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E9C74B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orrected Item-Total Correlation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13365F6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ronbach's Alpha if Item Deleted</w:t>
            </w:r>
          </w:p>
        </w:tc>
      </w:tr>
      <w:tr w:rsidR="003C5EA4" w14:paraId="3445955C" w14:textId="77777777" w:rsidTr="00AB6D61">
        <w:trPr>
          <w:cantSplit/>
        </w:trPr>
        <w:tc>
          <w:tcPr>
            <w:tcW w:w="76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1122D3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1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5DA19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7.8667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0D45C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5.154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3A729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31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54A73B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33</w:t>
            </w:r>
          </w:p>
        </w:tc>
      </w:tr>
      <w:tr w:rsidR="003C5EA4" w14:paraId="2697A7DC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C7FC38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2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7C514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7.966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47F99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5.55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3E46F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4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C34F49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41</w:t>
            </w:r>
          </w:p>
        </w:tc>
      </w:tr>
      <w:tr w:rsidR="003C5EA4" w14:paraId="4D8A32A9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30F717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3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800A0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7.866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0E037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5.15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A8B4C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3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42C962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33</w:t>
            </w:r>
          </w:p>
        </w:tc>
      </w:tr>
      <w:tr w:rsidR="003C5EA4" w14:paraId="6A136DA0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9C64FF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4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F6970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7.766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0C379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5.84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BD6C1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16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AE90FE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53</w:t>
            </w:r>
          </w:p>
        </w:tc>
      </w:tr>
      <w:tr w:rsidR="003C5EA4" w14:paraId="5BEF133F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6617E2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5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3053C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7.800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0B2EC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7.959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0E12D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39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8F64CD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63</w:t>
            </w:r>
          </w:p>
        </w:tc>
      </w:tr>
      <w:tr w:rsidR="003C5EA4" w14:paraId="5313C5E8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DC23FB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6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14060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7.866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39438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6.326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E0FA0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48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7E4797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49</w:t>
            </w:r>
          </w:p>
        </w:tc>
      </w:tr>
      <w:tr w:rsidR="003C5EA4" w14:paraId="1C2FE3C8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89C37A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7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103B3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033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BB96B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6.309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93165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89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DCC283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46</w:t>
            </w:r>
          </w:p>
        </w:tc>
      </w:tr>
      <w:tr w:rsidR="003C5EA4" w14:paraId="28583611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44237C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8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63FD5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7.833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FA668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6.35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3CB2F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3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DAAB11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50</w:t>
            </w:r>
          </w:p>
        </w:tc>
      </w:tr>
      <w:tr w:rsidR="003C5EA4" w14:paraId="73AF91C7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B1EEFE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9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E781C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033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6ACD5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6.65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53795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8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162BB1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56</w:t>
            </w:r>
          </w:p>
        </w:tc>
      </w:tr>
      <w:tr w:rsidR="003C5EA4" w14:paraId="26D083DE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178836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.10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755762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166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4A2CCC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5.66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496A5A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96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725E4D8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45</w:t>
            </w:r>
          </w:p>
        </w:tc>
      </w:tr>
    </w:tbl>
    <w:p w14:paraId="285F9711" w14:textId="77777777" w:rsidR="003C5EA4" w:rsidRDefault="003C5EA4" w:rsidP="003C5EA4">
      <w:pPr>
        <w:adjustRightInd w:val="0"/>
        <w:spacing w:line="400" w:lineRule="atLeast"/>
        <w:rPr>
          <w:sz w:val="24"/>
          <w:szCs w:val="24"/>
        </w:rPr>
      </w:pPr>
    </w:p>
    <w:p w14:paraId="76334296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278E6569" w14:textId="77777777" w:rsidR="003C5EA4" w:rsidRDefault="003C5EA4" w:rsidP="003C5EA4">
      <w:pPr>
        <w:adjustRightInd w:val="0"/>
        <w:jc w:val="both"/>
        <w:rPr>
          <w:b/>
          <w:szCs w:val="24"/>
        </w:rPr>
      </w:pPr>
    </w:p>
    <w:p w14:paraId="1CD53CCC" w14:textId="77777777" w:rsidR="003C5EA4" w:rsidRDefault="003C5EA4" w:rsidP="003C5EA4">
      <w:pPr>
        <w:adjustRightInd w:val="0"/>
        <w:jc w:val="both"/>
        <w:rPr>
          <w:b/>
          <w:szCs w:val="24"/>
        </w:rPr>
      </w:pPr>
    </w:p>
    <w:p w14:paraId="3B8A14CF" w14:textId="77777777" w:rsidR="003C5EA4" w:rsidRDefault="003C5EA4" w:rsidP="003C5EA4">
      <w:pPr>
        <w:adjustRightInd w:val="0"/>
        <w:jc w:val="both"/>
        <w:rPr>
          <w:b/>
          <w:szCs w:val="24"/>
        </w:rPr>
        <w:sectPr w:rsidR="003C5EA4">
          <w:type w:val="continuous"/>
          <w:pgSz w:w="11907" w:h="16839"/>
          <w:pgMar w:top="2268" w:right="1701" w:bottom="1701" w:left="2268" w:header="720" w:footer="720" w:gutter="0"/>
          <w:cols w:space="720"/>
          <w:docGrid w:linePitch="360"/>
        </w:sectPr>
      </w:pPr>
    </w:p>
    <w:p w14:paraId="3B4D139B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  <w:r>
        <w:rPr>
          <w:b/>
          <w:szCs w:val="24"/>
        </w:rPr>
        <w:lastRenderedPageBreak/>
        <w:t xml:space="preserve">Uji Reliabilitas </w:t>
      </w:r>
      <w:proofErr w:type="spellStart"/>
      <w:r>
        <w:rPr>
          <w:b/>
          <w:szCs w:val="24"/>
        </w:rPr>
        <w:t>Variabel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Komunikasi</w:t>
      </w:r>
      <w:proofErr w:type="spellEnd"/>
      <w:r>
        <w:rPr>
          <w:b/>
          <w:szCs w:val="24"/>
        </w:rPr>
        <w:t xml:space="preserve"> Interpersonal (X3)</w:t>
      </w:r>
    </w:p>
    <w:tbl>
      <w:tblPr>
        <w:tblW w:w="407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0"/>
        <w:gridCol w:w="1153"/>
        <w:gridCol w:w="1030"/>
        <w:gridCol w:w="1030"/>
      </w:tblGrid>
      <w:tr w:rsidR="003C5EA4" w14:paraId="72103C3F" w14:textId="77777777" w:rsidTr="00AB6D61">
        <w:trPr>
          <w:cantSplit/>
        </w:trPr>
        <w:tc>
          <w:tcPr>
            <w:tcW w:w="407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6F5E2F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3C5EA4" w14:paraId="20E2A80F" w14:textId="77777777" w:rsidTr="00AB6D61">
        <w:trPr>
          <w:cantSplit/>
        </w:trPr>
        <w:tc>
          <w:tcPr>
            <w:tcW w:w="2013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73E43106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439A20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3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0208A65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3C5EA4" w14:paraId="1D6B5AB1" w14:textId="77777777" w:rsidTr="00AB6D61">
        <w:trPr>
          <w:cantSplit/>
        </w:trPr>
        <w:tc>
          <w:tcPr>
            <w:tcW w:w="860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256075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5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965694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30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85AC1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D28485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.0</w:t>
            </w:r>
          </w:p>
        </w:tc>
      </w:tr>
      <w:tr w:rsidR="003C5EA4" w14:paraId="05F3BD41" w14:textId="77777777" w:rsidTr="00AB6D61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A82F72B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D50EF4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Excluded</w:t>
            </w:r>
            <w:r>
              <w:rPr>
                <w:rFonts w:ascii="Arial" w:hAnsi="Arial" w:cs="Arial"/>
                <w:color w:val="264A6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03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F9768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143ED4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</w:t>
            </w:r>
          </w:p>
        </w:tc>
      </w:tr>
      <w:tr w:rsidR="003C5EA4" w14:paraId="7A9E6EFE" w14:textId="77777777" w:rsidTr="00AB6D61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2B01A03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3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68E2D62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30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13E9A1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39AB45B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.0</w:t>
            </w:r>
          </w:p>
        </w:tc>
      </w:tr>
      <w:tr w:rsidR="003C5EA4" w14:paraId="61B75BDB" w14:textId="77777777" w:rsidTr="00AB6D61">
        <w:trPr>
          <w:cantSplit/>
        </w:trPr>
        <w:tc>
          <w:tcPr>
            <w:tcW w:w="407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B150D9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Listwise deletion based on all variables in the procedure.</w:t>
            </w:r>
          </w:p>
        </w:tc>
      </w:tr>
    </w:tbl>
    <w:p w14:paraId="524BC004" w14:textId="77777777" w:rsidR="003C5EA4" w:rsidRDefault="003C5EA4" w:rsidP="003C5EA4">
      <w:pPr>
        <w:adjustRightInd w:val="0"/>
        <w:rPr>
          <w:sz w:val="24"/>
          <w:szCs w:val="24"/>
        </w:rPr>
      </w:pP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3C5EA4" w14:paraId="3AA23AC3" w14:textId="77777777" w:rsidTr="00AB6D61">
        <w:trPr>
          <w:cantSplit/>
        </w:trPr>
        <w:tc>
          <w:tcPr>
            <w:tcW w:w="270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F12430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3C5EA4" w14:paraId="77A40790" w14:textId="77777777" w:rsidTr="00AB6D61">
        <w:trPr>
          <w:cantSplit/>
        </w:trPr>
        <w:tc>
          <w:tcPr>
            <w:tcW w:w="151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CB50EC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49059EA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3C5EA4" w14:paraId="663CC18E" w14:textId="77777777" w:rsidTr="00AB6D61">
        <w:trPr>
          <w:cantSplit/>
        </w:trPr>
        <w:tc>
          <w:tcPr>
            <w:tcW w:w="151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AC3278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42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5BD06EF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</w:t>
            </w:r>
          </w:p>
        </w:tc>
      </w:tr>
    </w:tbl>
    <w:p w14:paraId="43DA52A8" w14:textId="77777777" w:rsidR="003C5EA4" w:rsidRDefault="003C5EA4" w:rsidP="003C5EA4">
      <w:pPr>
        <w:adjustRightInd w:val="0"/>
        <w:rPr>
          <w:sz w:val="24"/>
          <w:szCs w:val="24"/>
        </w:rPr>
      </w:pPr>
    </w:p>
    <w:tbl>
      <w:tblPr>
        <w:tblW w:w="667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67"/>
        <w:gridCol w:w="1476"/>
        <w:gridCol w:w="1476"/>
        <w:gridCol w:w="1476"/>
        <w:gridCol w:w="1476"/>
      </w:tblGrid>
      <w:tr w:rsidR="003C5EA4" w14:paraId="3EDCB7EF" w14:textId="77777777" w:rsidTr="00AB6D61">
        <w:trPr>
          <w:cantSplit/>
        </w:trPr>
        <w:tc>
          <w:tcPr>
            <w:tcW w:w="6668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9A1CA5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Item-Total Statistics</w:t>
            </w:r>
          </w:p>
        </w:tc>
      </w:tr>
      <w:tr w:rsidR="003C5EA4" w14:paraId="57DA3C42" w14:textId="77777777" w:rsidTr="00AB6D61">
        <w:trPr>
          <w:cantSplit/>
        </w:trPr>
        <w:tc>
          <w:tcPr>
            <w:tcW w:w="768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3489327A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E62465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cale Mean if Item Deleted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B305CA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cale Variance if Item Deleted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95F5A9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orrected Item-Total Correlation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1A2350A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ronbach's Alpha if Item Deleted</w:t>
            </w:r>
          </w:p>
        </w:tc>
      </w:tr>
      <w:tr w:rsidR="003C5EA4" w14:paraId="72020118" w14:textId="77777777" w:rsidTr="00AB6D61">
        <w:trPr>
          <w:cantSplit/>
        </w:trPr>
        <w:tc>
          <w:tcPr>
            <w:tcW w:w="76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A469A2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1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948C6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2333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DB3B2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5.082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7880E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1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4F54FC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39</w:t>
            </w:r>
          </w:p>
        </w:tc>
      </w:tr>
      <w:tr w:rsidR="003C5EA4" w14:paraId="63EAC817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1F0EF5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2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1A3BD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333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7758A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5.74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91414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6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881501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50</w:t>
            </w:r>
          </w:p>
        </w:tc>
      </w:tr>
      <w:tr w:rsidR="003C5EA4" w14:paraId="6B51878B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10B019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3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497CA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433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413C8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3.77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BD24E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29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43C609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19</w:t>
            </w:r>
          </w:p>
        </w:tc>
      </w:tr>
      <w:tr w:rsidR="003C5EA4" w14:paraId="2C9D505F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1C9DCC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4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278CB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600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4F35A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4.31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CB3A3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76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484257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34</w:t>
            </w:r>
          </w:p>
        </w:tc>
      </w:tr>
      <w:tr w:rsidR="003C5EA4" w14:paraId="45FC1DD9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A210AB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5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A46C1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466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D379E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4.46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F7B08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86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63C650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33</w:t>
            </w:r>
          </w:p>
        </w:tc>
      </w:tr>
      <w:tr w:rsidR="003C5EA4" w14:paraId="1680C763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411EE0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6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E5D82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466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A297B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3.84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A2A32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66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459724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25</w:t>
            </w:r>
          </w:p>
        </w:tc>
      </w:tr>
      <w:tr w:rsidR="003C5EA4" w14:paraId="450CB4DF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56DD50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7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92C3B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366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6A15B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3.826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D02B6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9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31EF0E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33</w:t>
            </w:r>
          </w:p>
        </w:tc>
      </w:tr>
      <w:tr w:rsidR="003C5EA4" w14:paraId="15566539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383988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X3.8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7EE11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633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8CE5E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3.62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5B8BA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25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B09783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11</w:t>
            </w:r>
          </w:p>
        </w:tc>
      </w:tr>
      <w:tr w:rsidR="003C5EA4" w14:paraId="0D1C45E2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E7603D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9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7F0C0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433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FE359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3.771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5B177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29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CA0BA6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19</w:t>
            </w:r>
          </w:p>
        </w:tc>
      </w:tr>
      <w:tr w:rsidR="003C5EA4" w14:paraId="3F58ED3A" w14:textId="77777777" w:rsidTr="00AB6D61">
        <w:trPr>
          <w:cantSplit/>
        </w:trPr>
        <w:tc>
          <w:tcPr>
            <w:tcW w:w="76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10B1AC9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.10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B38081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.633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F9BE46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3.62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A9703A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25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2E74511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11</w:t>
            </w:r>
          </w:p>
        </w:tc>
      </w:tr>
    </w:tbl>
    <w:p w14:paraId="5191912D" w14:textId="77777777" w:rsidR="003C5EA4" w:rsidRDefault="003C5EA4" w:rsidP="003C5EA4">
      <w:pPr>
        <w:adjustRightInd w:val="0"/>
        <w:spacing w:line="400" w:lineRule="atLeast"/>
        <w:rPr>
          <w:sz w:val="24"/>
          <w:szCs w:val="24"/>
        </w:rPr>
      </w:pPr>
    </w:p>
    <w:p w14:paraId="587B53A6" w14:textId="77777777" w:rsidR="003C5EA4" w:rsidRDefault="003C5EA4" w:rsidP="003C5EA4">
      <w:pPr>
        <w:adjustRightInd w:val="0"/>
        <w:spacing w:line="400" w:lineRule="atLeast"/>
        <w:rPr>
          <w:sz w:val="24"/>
          <w:szCs w:val="24"/>
        </w:rPr>
      </w:pPr>
    </w:p>
    <w:p w14:paraId="0E44DB27" w14:textId="77777777" w:rsidR="003C5EA4" w:rsidRDefault="003C5EA4" w:rsidP="003C5EA4">
      <w:pPr>
        <w:adjustRightInd w:val="0"/>
        <w:spacing w:line="400" w:lineRule="atLeast"/>
        <w:rPr>
          <w:szCs w:val="24"/>
        </w:rPr>
      </w:pPr>
    </w:p>
    <w:p w14:paraId="02982477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21BB8CAC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3310791B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1A02CA64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781B200A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43A904F0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462F34D8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1C0B0B27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6EB791FC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136860F1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265BC2B6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29498CB2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05A75492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7F641896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  <w:sectPr w:rsidR="003C5EA4">
          <w:type w:val="continuous"/>
          <w:pgSz w:w="11907" w:h="16839"/>
          <w:pgMar w:top="2268" w:right="1701" w:bottom="1701" w:left="2268" w:header="720" w:footer="720" w:gutter="0"/>
          <w:cols w:space="720"/>
          <w:docGrid w:linePitch="360"/>
        </w:sectPr>
      </w:pPr>
    </w:p>
    <w:p w14:paraId="3E10317F" w14:textId="77777777" w:rsidR="003C5EA4" w:rsidRDefault="003C5EA4" w:rsidP="003C5EA4">
      <w:pPr>
        <w:jc w:val="both"/>
        <w:rPr>
          <w:b/>
          <w:szCs w:val="24"/>
        </w:rPr>
      </w:pPr>
      <w:r>
        <w:rPr>
          <w:b/>
          <w:szCs w:val="24"/>
        </w:rPr>
        <w:lastRenderedPageBreak/>
        <w:t>Lampiran 4</w:t>
      </w:r>
    </w:p>
    <w:p w14:paraId="0E47AA7C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  <w:r>
        <w:rPr>
          <w:b/>
          <w:szCs w:val="24"/>
        </w:rPr>
        <w:t xml:space="preserve">Data </w:t>
      </w:r>
      <w:proofErr w:type="spellStart"/>
      <w:r>
        <w:rPr>
          <w:b/>
          <w:szCs w:val="24"/>
        </w:rPr>
        <w:t>Penelitian</w:t>
      </w:r>
      <w:proofErr w:type="spellEnd"/>
      <w:r>
        <w:rPr>
          <w:b/>
          <w:szCs w:val="24"/>
        </w:rPr>
        <w:t xml:space="preserve"> 40 </w:t>
      </w:r>
      <w:proofErr w:type="spellStart"/>
      <w:r>
        <w:rPr>
          <w:b/>
          <w:szCs w:val="24"/>
        </w:rPr>
        <w:t>Responden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Variabel</w:t>
      </w:r>
      <w:proofErr w:type="spellEnd"/>
      <w:r>
        <w:rPr>
          <w:b/>
          <w:szCs w:val="24"/>
        </w:rPr>
        <w:t xml:space="preserve"> </w:t>
      </w:r>
      <w:r>
        <w:rPr>
          <w:b/>
          <w:color w:val="000000"/>
          <w:szCs w:val="24"/>
        </w:rPr>
        <w:t xml:space="preserve">Kinerja </w:t>
      </w:r>
      <w:proofErr w:type="spellStart"/>
      <w:r>
        <w:rPr>
          <w:b/>
          <w:color w:val="000000"/>
          <w:szCs w:val="24"/>
        </w:rPr>
        <w:t>Pegawai</w:t>
      </w:r>
      <w:proofErr w:type="spellEnd"/>
      <w:r>
        <w:rPr>
          <w:b/>
          <w:color w:val="000000"/>
          <w:szCs w:val="24"/>
        </w:rPr>
        <w:t xml:space="preserve"> (Y)</w:t>
      </w:r>
    </w:p>
    <w:tbl>
      <w:tblPr>
        <w:tblW w:w="8124" w:type="dxa"/>
        <w:tblLook w:val="0000" w:firstRow="0" w:lastRow="0" w:firstColumn="0" w:lastColumn="0" w:noHBand="0" w:noVBand="0"/>
      </w:tblPr>
      <w:tblGrid>
        <w:gridCol w:w="1310"/>
        <w:gridCol w:w="554"/>
        <w:gridCol w:w="554"/>
        <w:gridCol w:w="554"/>
        <w:gridCol w:w="554"/>
        <w:gridCol w:w="554"/>
        <w:gridCol w:w="554"/>
        <w:gridCol w:w="554"/>
        <w:gridCol w:w="554"/>
        <w:gridCol w:w="554"/>
        <w:gridCol w:w="864"/>
        <w:gridCol w:w="1041"/>
      </w:tblGrid>
      <w:tr w:rsidR="003C5EA4" w14:paraId="5ED12487" w14:textId="77777777" w:rsidTr="00AB6D61">
        <w:trPr>
          <w:trHeight w:val="315"/>
        </w:trPr>
        <w:tc>
          <w:tcPr>
            <w:tcW w:w="123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E64064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proofErr w:type="spellStart"/>
            <w:r>
              <w:rPr>
                <w:color w:val="000000"/>
                <w:sz w:val="24"/>
                <w:szCs w:val="24"/>
              </w:rPr>
              <w:t>Nomor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Responden</w:t>
            </w:r>
            <w:proofErr w:type="spellEnd"/>
          </w:p>
        </w:tc>
        <w:tc>
          <w:tcPr>
            <w:tcW w:w="5850" w:type="dxa"/>
            <w:gridSpan w:val="10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D0CECE"/>
            <w:noWrap/>
            <w:vAlign w:val="bottom"/>
          </w:tcPr>
          <w:p w14:paraId="0E50AFB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proofErr w:type="spellStart"/>
            <w:r>
              <w:rPr>
                <w:color w:val="000000"/>
                <w:sz w:val="24"/>
                <w:szCs w:val="24"/>
              </w:rPr>
              <w:t>Instrumen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Penelitian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Variabel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Kinerja </w:t>
            </w:r>
            <w:proofErr w:type="spellStart"/>
            <w:r>
              <w:rPr>
                <w:color w:val="000000"/>
                <w:sz w:val="24"/>
                <w:szCs w:val="24"/>
              </w:rPr>
              <w:t>Pegawai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(Y)</w:t>
            </w:r>
          </w:p>
        </w:tc>
        <w:tc>
          <w:tcPr>
            <w:tcW w:w="104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8722A6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kor Total</w:t>
            </w:r>
          </w:p>
        </w:tc>
      </w:tr>
      <w:tr w:rsidR="003C5EA4" w14:paraId="2DCA07F8" w14:textId="77777777" w:rsidTr="00AB6D61">
        <w:trPr>
          <w:trHeight w:val="315"/>
        </w:trPr>
        <w:tc>
          <w:tcPr>
            <w:tcW w:w="123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7345F5" w14:textId="77777777" w:rsidR="003C5EA4" w:rsidRDefault="003C5EA4" w:rsidP="00AB6D61">
            <w:pPr>
              <w:rPr>
                <w:color w:val="000000"/>
                <w:sz w:val="24"/>
                <w:szCs w:val="24"/>
              </w:rPr>
            </w:pP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94F859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Y.1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AC4FDE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Y.2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24D26B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Y.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4D2086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Y.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8982DE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Y.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126E24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Y.6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BC25C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Y.7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A5753F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Y.8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33DD8D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Y.9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6B4985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Y.10</w:t>
            </w:r>
          </w:p>
        </w:tc>
        <w:tc>
          <w:tcPr>
            <w:tcW w:w="104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44C1C3" w14:textId="77777777" w:rsidR="003C5EA4" w:rsidRDefault="003C5EA4" w:rsidP="00AB6D61">
            <w:pPr>
              <w:rPr>
                <w:color w:val="000000"/>
                <w:sz w:val="24"/>
                <w:szCs w:val="24"/>
              </w:rPr>
            </w:pPr>
          </w:p>
        </w:tc>
      </w:tr>
      <w:tr w:rsidR="003C5EA4" w14:paraId="3DE5C601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AA07C6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D2387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CC0E8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565C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1B5CA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BF3E6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C8C78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9AAFE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5A028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210E2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28BEB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529567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2EF5CC0A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2E9DA7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70149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D22E7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4D1D4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6971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27CEB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316C7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1AD6F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B685D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3A8D7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51AC6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C50B32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7A4E566F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6A1728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B459A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E0FC2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35D70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88161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C460A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BD8B0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8BCF5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9DBB6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2B623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63C53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792157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61E453BB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A56E93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3DDDC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725D0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68D7A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25D4E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661E8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ACFA4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095CB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36AEC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DCAB8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ADBF6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99485F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0DCAB2B0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F6D289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BA114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35990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3C58E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2BEBC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00814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6BD6F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234DB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6A8E2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DD1C8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9B57A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B7DA25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5669BC85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435C8C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6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65498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C2667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E25D7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29785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F9E1E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5CBF1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1B196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AAC55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6229C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E9521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E0023C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3F035E97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17226B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7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44F42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567D2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0C92A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6395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78EB2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E231A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97233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2DD4B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460FA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D34E3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E6CCD0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41EBFFEB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F508BC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8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0FA26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D6BB3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D8E66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0ACFF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D8EE1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33103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01233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B0885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6A39A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32BEA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2C886E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1</w:t>
            </w:r>
          </w:p>
        </w:tc>
      </w:tr>
      <w:tr w:rsidR="003C5EA4" w14:paraId="642BAF99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5C5B67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9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F5896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A551F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4756B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D765D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6B4A3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0A062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9AE38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17985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3B704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505D8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82164F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490EECD5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AFC66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0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E8FE9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7C389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936F6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2613B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CE538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6657E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47784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DE5EE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EBFB0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0AAC2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67A9E1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5</w:t>
            </w:r>
          </w:p>
        </w:tc>
      </w:tr>
      <w:tr w:rsidR="003C5EA4" w14:paraId="62B6E37A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CA08E7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1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86DC2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B7907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2EF59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903DB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9CF84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EE022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D47E4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FC94E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E91D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1187E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F97EEF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33F31BC6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D419B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2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EB281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6D3E1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F4B6E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188F3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3ACA4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6FFB4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08F1E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34C31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2E497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C42B1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9B7318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4</w:t>
            </w:r>
          </w:p>
        </w:tc>
      </w:tr>
      <w:tr w:rsidR="003C5EA4" w14:paraId="258A246D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07D42B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751A6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82DCE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614A9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77069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451EE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C07A4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1F221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6BF70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F1324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23443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BFD754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8</w:t>
            </w:r>
          </w:p>
        </w:tc>
      </w:tr>
      <w:tr w:rsidR="003C5EA4" w14:paraId="7865E98E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FA4437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BBF15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272FD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620CC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916D2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14A3B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D89E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39459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2FADD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2DC27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8923A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1294C6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1CF4DD74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8BDE55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153F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3FA66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DE875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FB05F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20F48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52AFE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33BD6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F551D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51548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24E4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26CA4A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0</w:t>
            </w:r>
          </w:p>
        </w:tc>
      </w:tr>
      <w:tr w:rsidR="003C5EA4" w14:paraId="48A7130A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8E0759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6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0D345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9EF1A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A9AF5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B9943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7817D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37515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3981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1D891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2221B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74067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7295B7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8</w:t>
            </w:r>
          </w:p>
        </w:tc>
      </w:tr>
      <w:tr w:rsidR="003C5EA4" w14:paraId="0B1A2A07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C92378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7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6A230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CE47E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A8BDD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87839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CF672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B551A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0B6C7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4D969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969B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CC37B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683031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1DC8BC52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5CB098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8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38BE8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F330D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A681F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D518A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20A24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FE5A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D66F2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72055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4428A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D8A28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2DEF0C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3E4950CD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8ED531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9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99167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FE76F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25D47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55B08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62F5B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78C41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08A8E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44CFB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E11D2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286F8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04B92B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508A1045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DAD90C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lastRenderedPageBreak/>
              <w:t>20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98070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51434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8E97B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5F25A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34D0F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413DE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F11DF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174C0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CD2E7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7D723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B9364A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6D3858B1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B9F159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1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0BF24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59B4D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7BF81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E9A16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E21A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1312C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C5363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BE8DF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59F5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39AF5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707B1A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44A9BA54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5AF818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2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07E77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4688A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F56E1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8E73F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041A0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687BE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67221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92C07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EE6A5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72BF5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923FCE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24C06C13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E5DF9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485D5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31D7A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2BF87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E7C74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D56ED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0961C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F7FF6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0F026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DB919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6D30F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CFD194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615EE6F9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4FEEB3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92A6C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14D53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439BC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BC1F7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103A4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99718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A5A5C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D4C92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36010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D299A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65C636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544B231B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0CFB5E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82116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E3200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512E9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756CE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E1066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C0A29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2A8C2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4F22A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F0A4B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EC416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496B28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0A1EED89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18EA2A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6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0253A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4F307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030B1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CC49B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35CB3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C140D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E04AD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A528A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1547C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6EED6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996D2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0B3CB780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F8B4A9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7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B8F73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F1D97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2FAEA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4CE88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81806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279E7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F7647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D71C2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5ED61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48CB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2C2838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38A10B52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3585AB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8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9D785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1FB67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A6F66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478FB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61C94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72B80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0AB04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1A1F9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3A9E6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DA9D6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AD5015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0</w:t>
            </w:r>
          </w:p>
        </w:tc>
      </w:tr>
      <w:tr w:rsidR="003C5EA4" w14:paraId="0801D1B3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53C22C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9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0F0BE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486E1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B3512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3D09E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B0C5D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A3BA4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2E0D7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C72F4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6D6E3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2B03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940DA4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8</w:t>
            </w:r>
          </w:p>
        </w:tc>
      </w:tr>
      <w:tr w:rsidR="003C5EA4" w14:paraId="2C8FC08F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8D66A9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0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C3DCE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FF412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73FCF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BD651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DC859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FCCD7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63142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086E9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88461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F5BE0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4877B3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7</w:t>
            </w:r>
          </w:p>
        </w:tc>
      </w:tr>
      <w:tr w:rsidR="003C5EA4" w14:paraId="0C86FD02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1DAE8E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1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26575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F1618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371F0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AD549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92D59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17AB5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14DAA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1545C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21FE7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2AFC4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71E329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090B42BE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1A4F3C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2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288F5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0F5D4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7A963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E13D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F4E3F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D9E41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1098D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C3DFA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66B21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CB530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F3D2D9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2816A186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00C25A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0E2F9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44BA9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B689D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D3FC2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7CB98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E6890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2467C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AD1B2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F757F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F5C24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D2AA55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31E5149D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73F692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B0A32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6EECC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7F36B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62AD7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A5CE3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E4732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22D6D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97F17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17E88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41669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70911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8</w:t>
            </w:r>
          </w:p>
        </w:tc>
      </w:tr>
      <w:tr w:rsidR="003C5EA4" w14:paraId="24BEDC6C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C548B1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69238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85165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B7AE3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A3A2A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A3309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8AECF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B2763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6EAAD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9D128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DBF0C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FAFC25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71D85FA4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91ACEC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6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7BCDA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8DA1A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7FC55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C322A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153E6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07D82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FCF94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F33AC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21FFF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65784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DC3211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4C05157A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4DA081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7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7561C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33E53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ECEFA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B2CB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4389D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0CE66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F01F0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E394C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CE8CF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02222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5E48D1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6C548631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A15C1A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8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B3502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16C76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EC8F1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3A229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4D243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7412E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05DA1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8DA58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15581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E1F91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31D0BA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6B9390E6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1ACEA0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9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9BF66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49773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6E30C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51E89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546F0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3328C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B0CCC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AC269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5128D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98FD4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E3A3F1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1053AB26" w14:textId="77777777" w:rsidTr="00AB6D61">
        <w:trPr>
          <w:trHeight w:val="315"/>
        </w:trPr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72ABA3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0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35E6B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E07F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90D17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C0CCC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7C9C3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821DD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BE65A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4E1D7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CC623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E10D6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5CB38E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</w:tbl>
    <w:p w14:paraId="74D99C8E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5B57E5ED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color w:val="000000"/>
          <w:szCs w:val="24"/>
        </w:rPr>
      </w:pPr>
    </w:p>
    <w:p w14:paraId="561C9621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color w:val="000000"/>
          <w:szCs w:val="24"/>
        </w:rPr>
        <w:sectPr w:rsidR="003C5EA4">
          <w:type w:val="continuous"/>
          <w:pgSz w:w="11907" w:h="16839"/>
          <w:pgMar w:top="2268" w:right="1701" w:bottom="1701" w:left="2268" w:header="720" w:footer="720" w:gutter="0"/>
          <w:cols w:space="720"/>
          <w:docGrid w:linePitch="360"/>
        </w:sectPr>
      </w:pPr>
    </w:p>
    <w:p w14:paraId="21B85272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color w:val="000000"/>
          <w:szCs w:val="24"/>
        </w:rPr>
      </w:pPr>
      <w:r>
        <w:rPr>
          <w:b/>
          <w:szCs w:val="24"/>
        </w:rPr>
        <w:lastRenderedPageBreak/>
        <w:t xml:space="preserve">Data </w:t>
      </w:r>
      <w:proofErr w:type="spellStart"/>
      <w:r>
        <w:rPr>
          <w:b/>
          <w:szCs w:val="24"/>
        </w:rPr>
        <w:t>Penelitian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Variabel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color w:val="000000"/>
          <w:szCs w:val="24"/>
        </w:rPr>
        <w:t>Penerapan</w:t>
      </w:r>
      <w:proofErr w:type="spellEnd"/>
      <w:r>
        <w:rPr>
          <w:b/>
          <w:color w:val="000000"/>
          <w:szCs w:val="24"/>
        </w:rPr>
        <w:t xml:space="preserve"> SIM (X1)</w:t>
      </w:r>
    </w:p>
    <w:tbl>
      <w:tblPr>
        <w:tblW w:w="8809" w:type="dxa"/>
        <w:tblLook w:val="0000" w:firstRow="0" w:lastRow="0" w:firstColumn="0" w:lastColumn="0" w:noHBand="0" w:noVBand="0"/>
      </w:tblPr>
      <w:tblGrid>
        <w:gridCol w:w="1310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767"/>
        <w:gridCol w:w="1080"/>
      </w:tblGrid>
      <w:tr w:rsidR="003C5EA4" w14:paraId="4C3DA036" w14:textId="77777777" w:rsidTr="00AB6D61">
        <w:trPr>
          <w:trHeight w:val="315"/>
        </w:trPr>
        <w:tc>
          <w:tcPr>
            <w:tcW w:w="128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73FACD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proofErr w:type="spellStart"/>
            <w:r>
              <w:rPr>
                <w:color w:val="000000"/>
                <w:sz w:val="24"/>
                <w:szCs w:val="24"/>
              </w:rPr>
              <w:t>Nomor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Responden</w:t>
            </w:r>
            <w:proofErr w:type="spellEnd"/>
          </w:p>
        </w:tc>
        <w:tc>
          <w:tcPr>
            <w:tcW w:w="6446" w:type="dxa"/>
            <w:gridSpan w:val="10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000000" w:fill="D0CECE"/>
            <w:noWrap/>
            <w:vAlign w:val="bottom"/>
          </w:tcPr>
          <w:p w14:paraId="20D599C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proofErr w:type="spellStart"/>
            <w:r>
              <w:rPr>
                <w:color w:val="000000"/>
                <w:sz w:val="24"/>
                <w:szCs w:val="24"/>
              </w:rPr>
              <w:t>Instrumen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Penelitian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Variabel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Penerapan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SIM (X1)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D78540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kor Total</w:t>
            </w:r>
          </w:p>
        </w:tc>
      </w:tr>
      <w:tr w:rsidR="003C5EA4" w14:paraId="014AC893" w14:textId="77777777" w:rsidTr="00AB6D61">
        <w:trPr>
          <w:trHeight w:val="315"/>
        </w:trPr>
        <w:tc>
          <w:tcPr>
            <w:tcW w:w="128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380C82" w14:textId="77777777" w:rsidR="003C5EA4" w:rsidRDefault="003C5EA4" w:rsidP="00AB6D61">
            <w:pPr>
              <w:rPr>
                <w:color w:val="000000"/>
                <w:sz w:val="24"/>
                <w:szCs w:val="24"/>
              </w:rPr>
            </w:pPr>
          </w:p>
        </w:tc>
        <w:tc>
          <w:tcPr>
            <w:tcW w:w="6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844CFB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1.1</w:t>
            </w:r>
          </w:p>
        </w:tc>
        <w:tc>
          <w:tcPr>
            <w:tcW w:w="6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2E155F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1.2</w:t>
            </w:r>
          </w:p>
        </w:tc>
        <w:tc>
          <w:tcPr>
            <w:tcW w:w="6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9AB4D8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1.3</w:t>
            </w:r>
          </w:p>
        </w:tc>
        <w:tc>
          <w:tcPr>
            <w:tcW w:w="6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BC91B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1.4</w:t>
            </w:r>
          </w:p>
        </w:tc>
        <w:tc>
          <w:tcPr>
            <w:tcW w:w="6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D3ECA8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1.5</w:t>
            </w:r>
          </w:p>
        </w:tc>
        <w:tc>
          <w:tcPr>
            <w:tcW w:w="6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CEB427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1.6</w:t>
            </w:r>
          </w:p>
        </w:tc>
        <w:tc>
          <w:tcPr>
            <w:tcW w:w="6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862221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1.7</w:t>
            </w:r>
          </w:p>
        </w:tc>
        <w:tc>
          <w:tcPr>
            <w:tcW w:w="6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7C2385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1.8</w:t>
            </w:r>
          </w:p>
        </w:tc>
        <w:tc>
          <w:tcPr>
            <w:tcW w:w="6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0F89B6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1.9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C6F906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1.10</w:t>
            </w:r>
          </w:p>
        </w:tc>
        <w:tc>
          <w:tcPr>
            <w:tcW w:w="10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1F044153" w14:textId="77777777" w:rsidR="003C5EA4" w:rsidRDefault="003C5EA4" w:rsidP="00AB6D61">
            <w:pPr>
              <w:rPr>
                <w:color w:val="000000"/>
                <w:sz w:val="24"/>
                <w:szCs w:val="24"/>
              </w:rPr>
            </w:pPr>
          </w:p>
        </w:tc>
      </w:tr>
      <w:tr w:rsidR="003C5EA4" w14:paraId="57D014DB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CFD647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0380B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6D07B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CEC26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04B87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259F5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5EE54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8FE89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DA70A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2065F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F3E66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8DBEAE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3BA459B9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4BD0D7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B999D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50B01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8139E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9725F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974BE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48473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E108D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1BC28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03241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8B644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49322A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182BE4B2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B12E2E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968EF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F70FD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2785D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46880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DD8F9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D9A6C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DF4EB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DAE3E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66A5E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F69E1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71B2A1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1BCB077B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6F136A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CBD65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EB216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6E073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16F6C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064CE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C0B8C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7E283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DA02C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AA421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B77C6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F2C266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09F3DD53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6EAB20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BCA72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65A9F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36029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0DDB2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9D5CE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010B4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1AF0C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939C1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D7249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A3D52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0341AC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5ABF125C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B7E5F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31842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A762E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88E04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10C06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B253F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4BD9B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EBF0A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7D540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0E2E8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1C70B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51C539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74965AAF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F3029D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C0FAF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68868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FD0C9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D8849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62CA2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F2105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6988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B5378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20A97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12D9A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B34D3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8</w:t>
            </w:r>
          </w:p>
        </w:tc>
      </w:tr>
      <w:tr w:rsidR="003C5EA4" w14:paraId="42B25281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721D6A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34678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73D1D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455F3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61EF5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2683F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A2560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CB319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397E9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BA247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150F1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5F0D1E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1</w:t>
            </w:r>
          </w:p>
        </w:tc>
      </w:tr>
      <w:tr w:rsidR="003C5EA4" w14:paraId="674EAD7F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E13FDC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FC5A4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1FD6C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7F04F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EEDA9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45932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2BEC9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20C6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5FC4A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09054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1B515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50DA3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0088B7D9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062D14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0473F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E1309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118EF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A71EA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4EF27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B868F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9FAC3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9F783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D326C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83698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E7318B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4</w:t>
            </w:r>
          </w:p>
        </w:tc>
      </w:tr>
      <w:tr w:rsidR="003C5EA4" w14:paraId="4EAB20B8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801A14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93EE8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3304C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4A2F6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0A399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50639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0A97B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6B0FD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4C569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A2DFB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6DF2F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80E7BA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73F83AAA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613054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BDD40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7CC21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2F2F1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2E88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450AE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C1305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68585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10E5A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481E5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C129E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57065A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6</w:t>
            </w:r>
          </w:p>
        </w:tc>
      </w:tr>
      <w:tr w:rsidR="003C5EA4" w14:paraId="1968EFEA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4EF6FC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A05EB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5F680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25C50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0589F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8BC24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A99C1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D657C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F342D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57229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D7E74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8D1885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0CD5DB7B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9C8AA5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3CA12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FE45A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C4041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DEDFE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411F3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57BA4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92173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90DE7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B3341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E29E1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7D8A24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0ACE1FC8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351A9D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EC903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6661C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C21C8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CD764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40739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9E445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B1709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390B5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76366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11965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1C12C5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4DE54396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0A5F4E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B1131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35422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3796E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A3FED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756F4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3ACE7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0F4C4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EDF73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32C8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516B4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98C7EB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0</w:t>
            </w:r>
          </w:p>
        </w:tc>
      </w:tr>
      <w:tr w:rsidR="003C5EA4" w14:paraId="2BC9E2D7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F5EB1E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DCA22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463A2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314DD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843E5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589ED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D38FE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436D8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CC9B4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6D82C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3DF40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DC7F9D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10CC7A36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B100B4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8D6CF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9A5FB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564EA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14942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85093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C05E4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ED799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5EB83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CE542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7F0FC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88DBE5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020C02BC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F79123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BD262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6D229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D41FA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CFBAC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3D9EF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0748F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85DA7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1A87F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DF7AF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7DBE0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BEF2F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8</w:t>
            </w:r>
          </w:p>
        </w:tc>
      </w:tr>
      <w:tr w:rsidR="003C5EA4" w14:paraId="399E4FE6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1D1AAC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91954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17738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B782C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21788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1A525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D50E3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8F72E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37EB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5AEFF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B40BA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A2FDF8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458BBA12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96C03F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lastRenderedPageBreak/>
              <w:t>2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E0292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9715D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2D585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A37BF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D6A11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EE05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49A72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9E5D2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68A72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E0E13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F2D3D0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7050B663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C6E0DA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0F3DC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C0C66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88BE4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F887A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79E88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DAD72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7D48B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5B61E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C6E6E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960B6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140718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1830ADE1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371EC7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88D49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5166E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E5538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C34BC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3FA97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54808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D3E6D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4C264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65D0B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0471D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F9026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2174A9B3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E8B5B4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3A1BD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4A1D6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56072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5C3E4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CCFF1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639CA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7D977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27D60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4A3CF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1247B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35726B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8</w:t>
            </w:r>
          </w:p>
        </w:tc>
      </w:tr>
      <w:tr w:rsidR="003C5EA4" w14:paraId="3EE455E4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39EF77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8970D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BAE0A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49BD9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FA150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06887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ADF08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F278B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0CD08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A7B32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9124F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544790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56104C14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8BFDCD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87720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2F500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1E580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2356C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C4515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71D3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D4148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2390D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77C12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39A83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5F6546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6EE02183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A438D9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9C543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56B05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B70F6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D7E06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C8A98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1D9A2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AED34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EB5AB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03690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E22AB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98E304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7CC207A9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7727E2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5D5BE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9AA0C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17BF3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0EE27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13C2E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281A1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7EA55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9A26D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D1DCD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11841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D0610D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16F25C6E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AACD7A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D9116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7E8FE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63CD8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CFFBB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F7C51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50CCA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C7556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24B94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E560C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BE2CF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2D02A4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7</w:t>
            </w:r>
          </w:p>
        </w:tc>
      </w:tr>
      <w:tr w:rsidR="003C5EA4" w14:paraId="53E8B914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AD0A6C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99F5D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78BD6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05F34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52B7B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5FE2C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8B64E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A9BFE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33517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CA031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E4C18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FE01DE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7</w:t>
            </w:r>
          </w:p>
        </w:tc>
      </w:tr>
      <w:tr w:rsidR="003C5EA4" w14:paraId="1D10C299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211261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EECA1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CBEC1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2CDB0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DAE5D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AF7A0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EA8A7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CE91C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BA7E7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93786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7EA59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5A459A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3448888B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7063A6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FA6A1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C3C4F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676FA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33173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0D44C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149D4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E2607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9CA88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F9118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22A93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6C23A7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8</w:t>
            </w:r>
          </w:p>
        </w:tc>
      </w:tr>
      <w:tr w:rsidR="003C5EA4" w14:paraId="59B7AAB2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DAB1CA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76280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EB533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E42C5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84CFE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28BEC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2B239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024A1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E0A76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82CE7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389AD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59895C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59058B94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61C449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80D54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8234F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37E35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187B9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4AD9B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8E938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BF54C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25085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BF24D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F611E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F194F5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52DBA2C7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4C897D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75DC3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8ECE6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92034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940F1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1482F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F1C0E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82696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13A96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56CBC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D478B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127119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134E2EEA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F0097F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D2C4B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D135C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0843C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1DA74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A805A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EE631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5C277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6316B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6A2D9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63B08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E7901F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0422AD0B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96A7EF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9630F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E115A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094C3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BCAC1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22183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06C7A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25050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3F282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F419A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88684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814E1A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52B3D840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155253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81548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944C3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3D4C1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9C4A2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D6489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AB6A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2A18F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0BB84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AA719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D54F6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95310B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35B5DC27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87BDE7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11BB6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4ECE7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53444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6E653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2E465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4CB95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6F1A9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5CFB5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22F2D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CA67B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0FA846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7B2BC4E4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CCB864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EA4D6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A7F71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BF915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386C5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A1DB8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6F257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FDA0F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1445C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C5791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C3887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356920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8</w:t>
            </w:r>
          </w:p>
        </w:tc>
      </w:tr>
    </w:tbl>
    <w:p w14:paraId="592D5630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color w:val="000000"/>
          <w:szCs w:val="24"/>
        </w:rPr>
      </w:pPr>
    </w:p>
    <w:p w14:paraId="3B5056EA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color w:val="000000"/>
          <w:szCs w:val="24"/>
        </w:rPr>
        <w:sectPr w:rsidR="003C5EA4">
          <w:type w:val="continuous"/>
          <w:pgSz w:w="11907" w:h="16839"/>
          <w:pgMar w:top="2268" w:right="1701" w:bottom="1701" w:left="2268" w:header="720" w:footer="720" w:gutter="0"/>
          <w:cols w:space="720"/>
          <w:docGrid w:linePitch="360"/>
        </w:sectPr>
      </w:pPr>
    </w:p>
    <w:p w14:paraId="142322EE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22FFC8B9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49C426E4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color w:val="000000"/>
          <w:szCs w:val="24"/>
        </w:rPr>
      </w:pPr>
      <w:r>
        <w:rPr>
          <w:b/>
          <w:szCs w:val="24"/>
        </w:rPr>
        <w:lastRenderedPageBreak/>
        <w:t xml:space="preserve">Data </w:t>
      </w:r>
      <w:proofErr w:type="spellStart"/>
      <w:r>
        <w:rPr>
          <w:b/>
          <w:szCs w:val="24"/>
        </w:rPr>
        <w:t>Penelitian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Variabel</w:t>
      </w:r>
      <w:proofErr w:type="spellEnd"/>
      <w:r>
        <w:rPr>
          <w:b/>
          <w:szCs w:val="24"/>
        </w:rPr>
        <w:t xml:space="preserve"> </w:t>
      </w:r>
      <w:proofErr w:type="spellStart"/>
      <w:proofErr w:type="gramStart"/>
      <w:r>
        <w:rPr>
          <w:b/>
          <w:color w:val="000000"/>
          <w:szCs w:val="24"/>
        </w:rPr>
        <w:t>Kedisiplinan</w:t>
      </w:r>
      <w:proofErr w:type="spellEnd"/>
      <w:r>
        <w:rPr>
          <w:b/>
          <w:color w:val="000000"/>
          <w:szCs w:val="24"/>
        </w:rPr>
        <w:t xml:space="preserve">  (</w:t>
      </w:r>
      <w:proofErr w:type="gramEnd"/>
      <w:r>
        <w:rPr>
          <w:b/>
          <w:color w:val="000000"/>
          <w:szCs w:val="24"/>
        </w:rPr>
        <w:t>X2)</w:t>
      </w:r>
    </w:p>
    <w:tbl>
      <w:tblPr>
        <w:tblW w:w="9383" w:type="dxa"/>
        <w:tblInd w:w="-572" w:type="dxa"/>
        <w:tblLook w:val="0000" w:firstRow="0" w:lastRow="0" w:firstColumn="0" w:lastColumn="0" w:noHBand="0" w:noVBand="0"/>
      </w:tblPr>
      <w:tblGrid>
        <w:gridCol w:w="1310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810"/>
        <w:gridCol w:w="1080"/>
      </w:tblGrid>
      <w:tr w:rsidR="003C5EA4" w14:paraId="5DC8093C" w14:textId="77777777" w:rsidTr="00AB6D61">
        <w:trPr>
          <w:trHeight w:val="315"/>
        </w:trPr>
        <w:tc>
          <w:tcPr>
            <w:tcW w:w="128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514CFD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proofErr w:type="spellStart"/>
            <w:r>
              <w:rPr>
                <w:color w:val="000000"/>
                <w:sz w:val="24"/>
                <w:szCs w:val="24"/>
              </w:rPr>
              <w:t>Nomor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Responden</w:t>
            </w:r>
            <w:proofErr w:type="spellEnd"/>
          </w:p>
        </w:tc>
        <w:tc>
          <w:tcPr>
            <w:tcW w:w="7020" w:type="dxa"/>
            <w:gridSpan w:val="10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D0CECE"/>
            <w:noWrap/>
            <w:vAlign w:val="bottom"/>
          </w:tcPr>
          <w:p w14:paraId="0A7580B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proofErr w:type="spellStart"/>
            <w:r>
              <w:rPr>
                <w:color w:val="000000"/>
                <w:sz w:val="24"/>
                <w:szCs w:val="24"/>
              </w:rPr>
              <w:t>Instrumen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Penelitian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Variabel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proofErr w:type="gramStart"/>
            <w:r>
              <w:rPr>
                <w:color w:val="000000"/>
                <w:sz w:val="24"/>
                <w:szCs w:val="24"/>
              </w:rPr>
              <w:t>Kedisiplinan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 (</w:t>
            </w:r>
            <w:proofErr w:type="gramEnd"/>
            <w:r>
              <w:rPr>
                <w:color w:val="000000"/>
                <w:sz w:val="24"/>
                <w:szCs w:val="24"/>
              </w:rPr>
              <w:t>X2)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8D77C4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kor Total</w:t>
            </w:r>
          </w:p>
        </w:tc>
      </w:tr>
      <w:tr w:rsidR="003C5EA4" w14:paraId="70DA4623" w14:textId="77777777" w:rsidTr="00AB6D61">
        <w:trPr>
          <w:trHeight w:val="315"/>
        </w:trPr>
        <w:tc>
          <w:tcPr>
            <w:tcW w:w="128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</w:tcPr>
          <w:p w14:paraId="5E172148" w14:textId="77777777" w:rsidR="003C5EA4" w:rsidRDefault="003C5EA4" w:rsidP="00AB6D61">
            <w:pPr>
              <w:rPr>
                <w:color w:val="000000"/>
                <w:sz w:val="24"/>
                <w:szCs w:val="24"/>
              </w:rPr>
            </w:pP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864A2D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2.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7C9051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2.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5D48F5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2.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68C6DA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2.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457601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2.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70ECDB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2.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DF7B50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2.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2E7F66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2.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7E49DB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2.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884511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2.10</w:t>
            </w:r>
          </w:p>
        </w:tc>
        <w:tc>
          <w:tcPr>
            <w:tcW w:w="10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37271195" w14:textId="77777777" w:rsidR="003C5EA4" w:rsidRDefault="003C5EA4" w:rsidP="00AB6D61">
            <w:pPr>
              <w:rPr>
                <w:color w:val="000000"/>
                <w:sz w:val="24"/>
                <w:szCs w:val="24"/>
              </w:rPr>
            </w:pPr>
          </w:p>
        </w:tc>
      </w:tr>
      <w:tr w:rsidR="003C5EA4" w14:paraId="319ADD4A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0C191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0013F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0BAA1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88861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8CE0C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973DB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287A4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E841D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32066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2D8E7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BE4ED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CE3FE2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3734674A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D282AA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F979E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C5501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9EEB7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BBC49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70B93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7EDC0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CB0ED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045CE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6C5F1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87A0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7190DD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3E8D54C3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06B639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D86C4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BF94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B9536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C05F5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177CA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15F4E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60FA6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738CD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EF409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8DC01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F0F070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74F889E4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EF97FA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A3EA9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6B550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AAEEC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960E7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B5FFD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23AFD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1CDC4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3BC3E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D818A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37A1C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2453B1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5388B472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DCED3E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A5451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57CE3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8F8F9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8482C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98D2F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E352E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F0793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66A17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4C7F4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BBEA6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D1D992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75E321F8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E7F665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86B54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E6620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4B879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9CF4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6A697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5D20B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BD240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1D3EE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02C35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0BB20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FB961A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4E9A4701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59B280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5C1F1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20865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CDEC0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E3B1A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229AC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99631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7C5C0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E3423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6F673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D73D6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65CBBB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7595B260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FA2BDF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5D927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C8460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345F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4937D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F001D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8404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B6291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522E5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C7BBA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76FAE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D83D52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6</w:t>
            </w:r>
          </w:p>
        </w:tc>
      </w:tr>
      <w:tr w:rsidR="003C5EA4" w14:paraId="42901A7B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AE9127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7680B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343D9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2B157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E3EAC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B3692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D5DD3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94CED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CEEC1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44D36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6ED91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D8BAD9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2C856680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D54AE3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AD0D9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EE180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1C2EF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42879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582E6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F9060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680D1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CACB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F6640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6848F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8C51A0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4</w:t>
            </w:r>
          </w:p>
        </w:tc>
      </w:tr>
      <w:tr w:rsidR="003C5EA4" w14:paraId="514EB610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4BA070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AD73A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3AF07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28B9E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71ED7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AF36B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D2A71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61791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706A9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B5CB8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4E5F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9A6065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2EF79366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3AB665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82125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065B5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E9DF7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2E6BB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E707A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1D3FA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2097B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68B5A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0D724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E6DB5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B7ABED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4</w:t>
            </w:r>
          </w:p>
        </w:tc>
      </w:tr>
      <w:tr w:rsidR="003C5EA4" w14:paraId="0CA53280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ADE758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4F0B0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67609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F05DB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48E4F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83BDC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13648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04CA4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D14FA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E97A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011FA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12968C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6</w:t>
            </w:r>
          </w:p>
        </w:tc>
      </w:tr>
      <w:tr w:rsidR="003C5EA4" w14:paraId="2D814355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88EFF5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E57D5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069EA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00D53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007E7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FF784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B5798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0526E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B288D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37A16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37C05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ADA8DD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4E388A61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300EB0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45022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71264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D658E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1D20A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79BF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BCB9A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2B244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1B3FE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6EB29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C7385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4C9D68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0</w:t>
            </w:r>
          </w:p>
        </w:tc>
      </w:tr>
      <w:tr w:rsidR="003C5EA4" w14:paraId="14D0C889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A219D0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92F88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562A9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ACB5E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CA361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8A7A9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8D78A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596B7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7B954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1BC7A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C6FDE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E065AA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8</w:t>
            </w:r>
          </w:p>
        </w:tc>
      </w:tr>
      <w:tr w:rsidR="003C5EA4" w14:paraId="11575C64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8A9D9A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0FCA1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C98A5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CCC9E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697EE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36266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6B357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F0364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60412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AF4CF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280EC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5CC800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4EFD1259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F801A6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80E1F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699BB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86C2C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EAE7F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D0E35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AF465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2981F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6BDA5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A40DE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B5352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3C4C66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015C7997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DB5B68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2721F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4FF0C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D4E48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4FC78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A6D15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B92F0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4ECDB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3747C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C8F2F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1D892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F23897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02715EDD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3B1388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D3308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F9459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EEB10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0B36B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3EA8A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D9D66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031A4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145FE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AEE9C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4BED4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6DAC98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7A576016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251079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lastRenderedPageBreak/>
              <w:t>2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9C4A3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D869E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63FD7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00893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9BDC0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55512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17707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41F4D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5A0CF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B0DA3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FB0527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4D696C23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50E1E3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A8C40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74D09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7292A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712F8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38B7C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EF9C5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4CCAC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0B4D9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AB8C6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35B49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E5CE92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72597BC8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066550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D7DC7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3241B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0FB39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6984D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1A15E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C72B0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CAFCA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4C046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5122C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AF295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3D0F52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0B24772C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DEEA4B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31BA1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BD452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12843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6721C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87831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BC10B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DA524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92B21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C665A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36C77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58E9C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73E6D82F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0FC7EE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9CDB9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A1769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4E676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E296C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BEB2B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DA512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68DE2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1F377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A08E8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889BE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AD18BA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18DE1763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A00797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407D6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17DB0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3A195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EC211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BE1F3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C11D4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8C4C5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5A480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8A0FE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9014A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17677C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58B891C2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B3401B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33822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1511D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5A791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E4373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279E0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E6A3A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21E69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98C27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6845B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48319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CA31DB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74B642A6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BBC9E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27408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E3566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75B1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1B522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2AB82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E73C7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07264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53459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A23BC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DC0D6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AFBB0B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0A3D338A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F27DE0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7D98F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62478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5F9D7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282BA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1F8EA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B015C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4031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C5921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82A65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35437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369BB2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8</w:t>
            </w:r>
          </w:p>
        </w:tc>
      </w:tr>
      <w:tr w:rsidR="003C5EA4" w14:paraId="4C6A4550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8EEF85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BA1F3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4B386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BF713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67A58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46BFC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381FE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2D400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FF301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E444A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2BCA1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8F57A8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7</w:t>
            </w:r>
          </w:p>
        </w:tc>
      </w:tr>
      <w:tr w:rsidR="003C5EA4" w14:paraId="0F50442A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3F1F7B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B8DF4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5B73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5E55E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12162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E86F1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FBBE6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C4032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B8EC0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4440C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7609E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A65D2A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32A92B2F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553C8C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49C1F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A24A5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0AB4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CA34A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53538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B8EA0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F6724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8B951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E3782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8495F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B79972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3AAF524F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EEA668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6CAC6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1DBC7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D3CFB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D35E1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CD794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B3CDB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E72B9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7EFD7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CF9DD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E8386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FC95A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57DE4403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2F576D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DDF82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8560A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D9F63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C8102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21408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B62FA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4FBA2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A4DD3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C703D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EAEA7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231498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1</w:t>
            </w:r>
          </w:p>
        </w:tc>
      </w:tr>
      <w:tr w:rsidR="003C5EA4" w14:paraId="44C0F072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4E418F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9F329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65C4A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35C15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46E07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1D7E4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83711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95873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724F3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557D7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BC316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BC0F69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4A767A8F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8D52D5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3939F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71D75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5F85F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A4232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E4C29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0A02A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13CA4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44064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B258D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080C8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7D53C4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2029D151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E48A91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8B11A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31D02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0BF5E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E5C1E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4BFDE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594C7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D7ED4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B70B3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364D5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42E9D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310A22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7BCE5D99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F4FE2C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BB914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C2535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045A6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0C9F1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4043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72C82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765A7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7A35B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6B92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D3F3B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239506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0CC8A0DC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6E9C32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F0595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A0B5A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6586F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F837A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7CE8A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F60B5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1EA73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016D7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D1B74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706C4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4F742C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74F62F77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7CFDAF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10BED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75973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370EC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3E63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84870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3DC53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C340A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94C5B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722FB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9E1D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FEC3D3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</w:tbl>
    <w:p w14:paraId="2387CE0F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color w:val="000000"/>
          <w:szCs w:val="24"/>
        </w:rPr>
      </w:pPr>
    </w:p>
    <w:p w14:paraId="2BF8E998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bCs/>
        </w:rPr>
        <w:sectPr w:rsidR="003C5EA4">
          <w:type w:val="continuous"/>
          <w:pgSz w:w="11907" w:h="16839"/>
          <w:pgMar w:top="2268" w:right="1701" w:bottom="1701" w:left="2268" w:header="720" w:footer="720" w:gutter="0"/>
          <w:cols w:space="720"/>
          <w:docGrid w:linePitch="360"/>
        </w:sectPr>
      </w:pPr>
    </w:p>
    <w:p w14:paraId="07264563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6240A049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szCs w:val="24"/>
        </w:rPr>
      </w:pPr>
    </w:p>
    <w:p w14:paraId="6451E8A2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color w:val="000000"/>
          <w:szCs w:val="24"/>
        </w:rPr>
      </w:pPr>
      <w:r>
        <w:rPr>
          <w:b/>
          <w:szCs w:val="24"/>
        </w:rPr>
        <w:lastRenderedPageBreak/>
        <w:t xml:space="preserve">Data </w:t>
      </w:r>
      <w:proofErr w:type="spellStart"/>
      <w:r>
        <w:rPr>
          <w:b/>
          <w:szCs w:val="24"/>
        </w:rPr>
        <w:t>Penelitian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Variabel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color w:val="000000"/>
          <w:szCs w:val="24"/>
        </w:rPr>
        <w:t>Komunikasi</w:t>
      </w:r>
      <w:proofErr w:type="spellEnd"/>
      <w:r>
        <w:rPr>
          <w:b/>
          <w:color w:val="000000"/>
          <w:szCs w:val="24"/>
        </w:rPr>
        <w:t xml:space="preserve"> Interpersonal (X3)</w:t>
      </w:r>
    </w:p>
    <w:tbl>
      <w:tblPr>
        <w:tblW w:w="9443" w:type="dxa"/>
        <w:tblInd w:w="-431" w:type="dxa"/>
        <w:tblLook w:val="0000" w:firstRow="0" w:lastRow="0" w:firstColumn="0" w:lastColumn="0" w:noHBand="0" w:noVBand="0"/>
      </w:tblPr>
      <w:tblGrid>
        <w:gridCol w:w="1310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810"/>
        <w:gridCol w:w="1140"/>
      </w:tblGrid>
      <w:tr w:rsidR="003C5EA4" w14:paraId="7D8C4E51" w14:textId="77777777" w:rsidTr="00AB6D61">
        <w:trPr>
          <w:trHeight w:val="315"/>
        </w:trPr>
        <w:tc>
          <w:tcPr>
            <w:tcW w:w="128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556801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proofErr w:type="spellStart"/>
            <w:r>
              <w:rPr>
                <w:color w:val="000000"/>
                <w:sz w:val="24"/>
                <w:szCs w:val="24"/>
              </w:rPr>
              <w:t>Nomor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Responden</w:t>
            </w:r>
            <w:proofErr w:type="spellEnd"/>
          </w:p>
        </w:tc>
        <w:tc>
          <w:tcPr>
            <w:tcW w:w="7020" w:type="dxa"/>
            <w:gridSpan w:val="10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0CECE"/>
            <w:noWrap/>
            <w:vAlign w:val="bottom"/>
          </w:tcPr>
          <w:p w14:paraId="527BF79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proofErr w:type="spellStart"/>
            <w:r>
              <w:rPr>
                <w:color w:val="000000"/>
                <w:sz w:val="24"/>
                <w:szCs w:val="24"/>
              </w:rPr>
              <w:t>Instrumen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Penelitian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Variabel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color w:val="000000"/>
                <w:sz w:val="24"/>
                <w:szCs w:val="24"/>
              </w:rPr>
              <w:t>Komunikasi</w:t>
            </w:r>
            <w:proofErr w:type="spellEnd"/>
            <w:r>
              <w:rPr>
                <w:color w:val="000000"/>
                <w:sz w:val="24"/>
                <w:szCs w:val="24"/>
              </w:rPr>
              <w:t xml:space="preserve"> Interpersonal (X3)</w:t>
            </w:r>
          </w:p>
        </w:tc>
        <w:tc>
          <w:tcPr>
            <w:tcW w:w="11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8D77AB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kor total</w:t>
            </w:r>
          </w:p>
        </w:tc>
      </w:tr>
      <w:tr w:rsidR="003C5EA4" w14:paraId="2D4716BB" w14:textId="77777777" w:rsidTr="00AB6D61">
        <w:trPr>
          <w:trHeight w:val="315"/>
        </w:trPr>
        <w:tc>
          <w:tcPr>
            <w:tcW w:w="128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</w:tcPr>
          <w:p w14:paraId="0AA57955" w14:textId="77777777" w:rsidR="003C5EA4" w:rsidRDefault="003C5EA4" w:rsidP="00AB6D61">
            <w:pPr>
              <w:rPr>
                <w:color w:val="000000"/>
                <w:sz w:val="24"/>
                <w:szCs w:val="24"/>
              </w:rPr>
            </w:pP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92C67C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3.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795219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3.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F368CD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3.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AC554D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3.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F5596C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3.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186FB5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3.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264C2F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3.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E979A4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3.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9075F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3.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AF67CC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X3.10</w:t>
            </w:r>
          </w:p>
        </w:tc>
        <w:tc>
          <w:tcPr>
            <w:tcW w:w="11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4D1EAFB2" w14:textId="77777777" w:rsidR="003C5EA4" w:rsidRDefault="003C5EA4" w:rsidP="00AB6D61">
            <w:pPr>
              <w:rPr>
                <w:color w:val="000000"/>
                <w:sz w:val="24"/>
                <w:szCs w:val="24"/>
              </w:rPr>
            </w:pPr>
          </w:p>
        </w:tc>
      </w:tr>
      <w:tr w:rsidR="003C5EA4" w14:paraId="13D5C012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B3FE05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8D823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C8EB9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03E77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D281C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C8FA0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2C660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53476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E715F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4316A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C9B22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4C5658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2D91F6F1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A3630F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00E63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8DBE0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C0D74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0FC7D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723F0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E9953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0D268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8B1B6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A7E20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97716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8E53E4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798D2758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3BB3F4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77B52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6D66A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079AB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C8138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A3390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D09B5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E4169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42C13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FA730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1CBC6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174668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484BB59C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72B5BE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72377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C5A13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C5EF6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7D2B8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FB212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34741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559D4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7F4B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8F2BE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9491C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7A9CDD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0059D857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B82F42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DDEEF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24347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FCC94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C2E77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37647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1578E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CC09B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9C81A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25A50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39B9F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8A0153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76DDBEEB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1CD256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21735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52569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D061D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46144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84B0D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81527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46878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CB665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221F4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17A4F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E1F6E7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00B5190D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3F2289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0C265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287AC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FAF8B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25395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15677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2E33A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80E3E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B3613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A56E7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8AE1B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002A65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3769967C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E8EC45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0F234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C8653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E0627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2F88B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9CA18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ECC79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B139F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09208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31C19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DDBDC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4C6BDB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5</w:t>
            </w:r>
          </w:p>
        </w:tc>
      </w:tr>
      <w:tr w:rsidR="003C5EA4" w14:paraId="6018D403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8BEEDE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BAD05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D6EC9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3E96F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31B00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3C09B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4E6CC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AFF55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631B4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19B65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7477F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42A916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5F8E7D55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38A6EC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C798A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386E3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E970F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9EF7D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97AE1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FF0CF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A11A5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7BBDA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270E1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54C6E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B5F3C0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9</w:t>
            </w:r>
          </w:p>
        </w:tc>
      </w:tr>
      <w:tr w:rsidR="003C5EA4" w14:paraId="6839137A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86B06D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F21B3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0B780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089D5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8871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84F6A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F7A76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DE1DD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2BB1E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53A00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2E716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0C2476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68051F69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0AD14D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05A76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F38A2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0810C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78598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0EF1C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5E041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CF7A9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9EA7F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9F19C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ACE01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11D319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6</w:t>
            </w:r>
          </w:p>
        </w:tc>
      </w:tr>
      <w:tr w:rsidR="003C5EA4" w14:paraId="4B176224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2792F50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CE1CD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35A9D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C1845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FF7C6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55A55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B3B29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D85F5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CD934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98A19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7C665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16FDA5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0</w:t>
            </w:r>
          </w:p>
        </w:tc>
      </w:tr>
      <w:tr w:rsidR="003C5EA4" w14:paraId="7EF3BE64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B1CDD9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6CB90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03019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617CD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FEFC4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21F8A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4D00F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2B364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CE629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A90D0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668F8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C9D05C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1AECE835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7DC026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542D6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5EFDB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3951B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01B94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2D5E5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88F40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06111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C9D4A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EFE0D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91473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166AC4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0</w:t>
            </w:r>
          </w:p>
        </w:tc>
      </w:tr>
      <w:tr w:rsidR="003C5EA4" w14:paraId="3EDAD6F5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D94F1C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0B2AF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7B316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21F0D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212E1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F1F4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4B60D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CF8F9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C4927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3477D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E6300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ECD239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0</w:t>
            </w:r>
          </w:p>
        </w:tc>
      </w:tr>
      <w:tr w:rsidR="003C5EA4" w14:paraId="6DFFAB4F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C7547F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56120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FEDEA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B172E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9202E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853EF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CDF82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B5C94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F6C1C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745F6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7D058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948EED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28776EB3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45BE38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35306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8F92C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FE933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62844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79E68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8D5BC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06A4A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E77FE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225D3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5FE07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83370B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5F6BF4DE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8DEA38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1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34CF2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FC0C3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6CABC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062A4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901EB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F6115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031FE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EC963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4BDB5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2AF2F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9B7134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07FC8CB2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B9DD39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CA699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41D91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321E4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C03D6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01117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086CD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440D5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C13E1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76DC2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E7C28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F1F1F3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4F794E73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EAE3FB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lastRenderedPageBreak/>
              <w:t>2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CFFC8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18340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9151D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FDF97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57A82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DA2E1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2801D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DBD09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DD831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FA616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F7826E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6</w:t>
            </w:r>
          </w:p>
        </w:tc>
      </w:tr>
      <w:tr w:rsidR="003C5EA4" w14:paraId="2911F16D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BC3662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32878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857FF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8BC6C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54BCA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D5DA5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24F6C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1BB6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43FBB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1C0F0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79ECF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D85978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415B5F49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067B9F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560AA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E28A6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E5131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1A730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BBE8B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DBF3D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26A23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2A4F1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2995F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6A6EA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923114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368E53E5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96342B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03667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7E79A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0D219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CF046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E9067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A9C04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42FED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3893F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924F2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F3DA9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214E47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362BB34D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D3552C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B58D4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FA001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E137C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25E8E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65637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A60C9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3D214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33156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CA1F5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2102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25D73A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0CEF5825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58A69B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05612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6DC5D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4B1E9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E2940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568BE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427E1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EB989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498BB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826B9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662D7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DEBDFA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5E7378EE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515348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8CAB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8FED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A5DFB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83C5B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4603A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06302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71000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1B2C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95F59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FB04E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BF91A5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65907DE3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0EF324B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D3792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DBF21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E307D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AF9D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48F9E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A74D0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4233D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CCCC4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C67B1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6D086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1E7681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1</w:t>
            </w:r>
          </w:p>
        </w:tc>
      </w:tr>
      <w:tr w:rsidR="003C5EA4" w14:paraId="2AA2996C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33A574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2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32917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0339E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D12B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7282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133B7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DE172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2A3C5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595F9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B443F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9F87E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62EC0A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9</w:t>
            </w:r>
          </w:p>
        </w:tc>
      </w:tr>
      <w:tr w:rsidR="003C5EA4" w14:paraId="14E87D24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AE47F4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F3A5B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29AFB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4766C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3EFC4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61A9F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C2C8C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9CE51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0D6DB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35B39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3823C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AC0E39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9</w:t>
            </w:r>
          </w:p>
        </w:tc>
      </w:tr>
      <w:tr w:rsidR="003C5EA4" w14:paraId="18900E00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36157AA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0F822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010D6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6CE0C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F8AFA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766BE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169AD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400C9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2FE3C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4345D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DBAB3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545245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7</w:t>
            </w:r>
          </w:p>
        </w:tc>
      </w:tr>
      <w:tr w:rsidR="003C5EA4" w14:paraId="2B580A5E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975DB2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65807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FE6DD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C96AD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146C6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8EC0D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89F99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39C44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2B427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A0A57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F7C95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DF356D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7DD299F6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6B9286E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4DFBB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BEBDD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861F5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6D7A4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F9445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C0C20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E09EB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35F5A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1EB8D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A6563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3465FB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68E6D175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1369723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4EBD8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C8F9C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23CB3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38017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9C9E6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749D8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CCC11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17DF1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D6C33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0ABAA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DA6F3E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1</w:t>
            </w:r>
          </w:p>
        </w:tc>
      </w:tr>
      <w:tr w:rsidR="003C5EA4" w14:paraId="1A384807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9FE63B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44917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8D536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C47F3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5125D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25803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B5D43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9C22D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F0930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454AF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5A7E6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BB06C5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597DB689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C2FFDE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2C33B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C9320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90E6A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ED394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BC5EC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8D7C7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EBEE1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18D50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B2032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2FC84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32264B2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2</w:t>
            </w:r>
          </w:p>
        </w:tc>
      </w:tr>
      <w:tr w:rsidR="003C5EA4" w14:paraId="10425F29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46D0969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2EE4A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065F1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7AC45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CAB59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A52AF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6EEA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1A980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4698D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630DB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12A8A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FDD1A2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3</w:t>
            </w:r>
          </w:p>
        </w:tc>
      </w:tr>
      <w:tr w:rsidR="003C5EA4" w14:paraId="78AE7CF0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D49528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EFEC7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4E9E5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1E4488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37DAD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D438B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916614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05E8C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BF05A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4809AB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A7BB9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7D45AD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5</w:t>
            </w:r>
          </w:p>
        </w:tc>
      </w:tr>
      <w:tr w:rsidR="003C5EA4" w14:paraId="4BBF2335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58FC0D47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3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96540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2183D5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CB313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2BAC4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7BDF9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3DF44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D23A9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1F708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2DB10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EE4C23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CEBC3B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  <w:tr w:rsidR="003C5EA4" w14:paraId="4580A830" w14:textId="77777777" w:rsidTr="00AB6D61">
        <w:trPr>
          <w:trHeight w:val="315"/>
        </w:trPr>
        <w:tc>
          <w:tcPr>
            <w:tcW w:w="12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</w:tcPr>
          <w:p w14:paraId="7EB69426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5E6539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5E197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02E6C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5D561C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BD51E0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FAF92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364EBF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77EB1A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8305A1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7BF2BD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F1C233E" w14:textId="77777777" w:rsidR="003C5EA4" w:rsidRDefault="003C5EA4" w:rsidP="00AB6D61">
            <w:pPr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44</w:t>
            </w:r>
          </w:p>
        </w:tc>
      </w:tr>
    </w:tbl>
    <w:p w14:paraId="73C108C9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bCs/>
        </w:rPr>
      </w:pPr>
    </w:p>
    <w:p w14:paraId="4F7AEE92" w14:textId="77777777" w:rsidR="003C5EA4" w:rsidRDefault="003C5EA4" w:rsidP="003C5EA4">
      <w:pPr>
        <w:tabs>
          <w:tab w:val="left" w:pos="1701"/>
        </w:tabs>
        <w:spacing w:line="480" w:lineRule="auto"/>
        <w:jc w:val="both"/>
        <w:rPr>
          <w:b/>
          <w:bCs/>
        </w:rPr>
        <w:sectPr w:rsidR="003C5EA4">
          <w:type w:val="continuous"/>
          <w:pgSz w:w="11907" w:h="16839"/>
          <w:pgMar w:top="2268" w:right="1701" w:bottom="1701" w:left="2268" w:header="720" w:footer="720" w:gutter="0"/>
          <w:cols w:space="720"/>
          <w:docGrid w:linePitch="360"/>
        </w:sectPr>
      </w:pPr>
    </w:p>
    <w:p w14:paraId="3A1F3214" w14:textId="77777777" w:rsidR="003C5EA4" w:rsidRDefault="003C5EA4" w:rsidP="003C5EA4">
      <w:pPr>
        <w:adjustRightInd w:val="0"/>
        <w:jc w:val="both"/>
        <w:rPr>
          <w:b/>
          <w:szCs w:val="24"/>
        </w:rPr>
      </w:pPr>
    </w:p>
    <w:p w14:paraId="59D0F757" w14:textId="77777777" w:rsidR="003C5EA4" w:rsidRDefault="003C5EA4" w:rsidP="003C5EA4">
      <w:pPr>
        <w:adjustRightInd w:val="0"/>
        <w:jc w:val="both"/>
        <w:rPr>
          <w:b/>
          <w:szCs w:val="24"/>
        </w:rPr>
      </w:pPr>
    </w:p>
    <w:p w14:paraId="40ADA8C9" w14:textId="77777777" w:rsidR="003C5EA4" w:rsidRDefault="003C5EA4" w:rsidP="003C5EA4">
      <w:pPr>
        <w:adjustRightInd w:val="0"/>
        <w:jc w:val="both"/>
        <w:rPr>
          <w:b/>
          <w:szCs w:val="24"/>
        </w:rPr>
      </w:pPr>
      <w:r>
        <w:rPr>
          <w:b/>
          <w:szCs w:val="24"/>
        </w:rPr>
        <w:lastRenderedPageBreak/>
        <w:t>Lampiran 5</w:t>
      </w:r>
    </w:p>
    <w:p w14:paraId="6130FB3D" w14:textId="77777777" w:rsidR="003C5EA4" w:rsidRDefault="003C5EA4" w:rsidP="003C5EA4">
      <w:pPr>
        <w:adjustRightInd w:val="0"/>
        <w:rPr>
          <w:szCs w:val="24"/>
        </w:rPr>
      </w:pPr>
      <w:r>
        <w:rPr>
          <w:b/>
          <w:szCs w:val="24"/>
        </w:rPr>
        <w:t xml:space="preserve">Cara </w:t>
      </w:r>
      <w:proofErr w:type="spellStart"/>
      <w:r>
        <w:rPr>
          <w:b/>
          <w:szCs w:val="24"/>
        </w:rPr>
        <w:t>merubah</w:t>
      </w:r>
      <w:proofErr w:type="spellEnd"/>
      <w:r>
        <w:rPr>
          <w:b/>
          <w:szCs w:val="24"/>
        </w:rPr>
        <w:t xml:space="preserve"> Data Ordinal </w:t>
      </w:r>
      <w:proofErr w:type="spellStart"/>
      <w:r>
        <w:rPr>
          <w:b/>
          <w:szCs w:val="24"/>
        </w:rPr>
        <w:t>ke</w:t>
      </w:r>
      <w:proofErr w:type="spellEnd"/>
      <w:r>
        <w:rPr>
          <w:b/>
          <w:szCs w:val="24"/>
        </w:rPr>
        <w:t xml:space="preserve"> Data Interval </w:t>
      </w:r>
      <w:proofErr w:type="spellStart"/>
      <w:r>
        <w:rPr>
          <w:b/>
          <w:szCs w:val="24"/>
        </w:rPr>
        <w:t>dengan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menggunakan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prosedur</w:t>
      </w:r>
      <w:proofErr w:type="spellEnd"/>
      <w:r>
        <w:rPr>
          <w:b/>
          <w:szCs w:val="24"/>
        </w:rPr>
        <w:t xml:space="preserve"> MSI </w:t>
      </w:r>
      <w:proofErr w:type="spellStart"/>
      <w:r>
        <w:rPr>
          <w:b/>
          <w:szCs w:val="24"/>
        </w:rPr>
        <w:t>dengan</w:t>
      </w:r>
      <w:proofErr w:type="spellEnd"/>
      <w:r>
        <w:rPr>
          <w:b/>
          <w:szCs w:val="24"/>
        </w:rPr>
        <w:t xml:space="preserve"> Excel</w:t>
      </w:r>
    </w:p>
    <w:p w14:paraId="2F23334B" w14:textId="77777777" w:rsidR="003C5EA4" w:rsidRDefault="003C5EA4" w:rsidP="003C5EA4">
      <w:pPr>
        <w:adjustRightInd w:val="0"/>
        <w:spacing w:line="360" w:lineRule="auto"/>
        <w:ind w:firstLine="720"/>
        <w:jc w:val="both"/>
        <w:rPr>
          <w:sz w:val="24"/>
          <w:szCs w:val="24"/>
        </w:rPr>
      </w:pPr>
      <w:proofErr w:type="spellStart"/>
      <w:r>
        <w:rPr>
          <w:sz w:val="24"/>
          <w:szCs w:val="24"/>
        </w:rPr>
        <w:t>Bagaiman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car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engubah</w:t>
      </w:r>
      <w:proofErr w:type="spellEnd"/>
      <w:r>
        <w:rPr>
          <w:sz w:val="24"/>
          <w:szCs w:val="24"/>
        </w:rPr>
        <w:t xml:space="preserve"> data ordinal </w:t>
      </w:r>
      <w:proofErr w:type="spellStart"/>
      <w:r>
        <w:rPr>
          <w:sz w:val="24"/>
          <w:szCs w:val="24"/>
        </w:rPr>
        <w:t>menjadi</w:t>
      </w:r>
      <w:proofErr w:type="spellEnd"/>
      <w:r>
        <w:rPr>
          <w:sz w:val="24"/>
          <w:szCs w:val="24"/>
        </w:rPr>
        <w:t xml:space="preserve"> data interval </w:t>
      </w:r>
      <w:proofErr w:type="spellStart"/>
      <w:r>
        <w:rPr>
          <w:sz w:val="24"/>
          <w:szCs w:val="24"/>
        </w:rPr>
        <w:t>de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engguna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antuan</w:t>
      </w:r>
      <w:proofErr w:type="spellEnd"/>
      <w:r>
        <w:rPr>
          <w:sz w:val="24"/>
          <w:szCs w:val="24"/>
        </w:rPr>
        <w:t xml:space="preserve"> Excel? </w:t>
      </w:r>
      <w:proofErr w:type="spellStart"/>
      <w:r>
        <w:rPr>
          <w:sz w:val="24"/>
          <w:szCs w:val="24"/>
        </w:rPr>
        <w:t>Untuk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engubah</w:t>
      </w:r>
      <w:proofErr w:type="spellEnd"/>
      <w:r>
        <w:rPr>
          <w:sz w:val="24"/>
          <w:szCs w:val="24"/>
        </w:rPr>
        <w:t xml:space="preserve"> data ordinal </w:t>
      </w:r>
      <w:proofErr w:type="spellStart"/>
      <w:r>
        <w:rPr>
          <w:sz w:val="24"/>
          <w:szCs w:val="24"/>
        </w:rPr>
        <w:t>menjadi</w:t>
      </w:r>
      <w:proofErr w:type="spellEnd"/>
      <w:r>
        <w:rPr>
          <w:sz w:val="24"/>
          <w:szCs w:val="24"/>
        </w:rPr>
        <w:t xml:space="preserve"> data interval </w:t>
      </w:r>
      <w:proofErr w:type="spellStart"/>
      <w:r>
        <w:rPr>
          <w:sz w:val="24"/>
          <w:szCs w:val="24"/>
        </w:rPr>
        <w:t>de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enggunakan</w:t>
      </w:r>
      <w:proofErr w:type="spellEnd"/>
      <w:r>
        <w:rPr>
          <w:sz w:val="24"/>
          <w:szCs w:val="24"/>
        </w:rPr>
        <w:t xml:space="preserve"> Excel </w:t>
      </w:r>
      <w:proofErr w:type="spellStart"/>
      <w:r>
        <w:rPr>
          <w:sz w:val="24"/>
          <w:szCs w:val="24"/>
        </w:rPr>
        <w:t>kit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pat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laku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e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car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ebaga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erikut</w:t>
      </w:r>
      <w:proofErr w:type="spellEnd"/>
      <w:r>
        <w:rPr>
          <w:sz w:val="24"/>
          <w:szCs w:val="24"/>
        </w:rPr>
        <w:t xml:space="preserve">. Karena </w:t>
      </w:r>
      <w:proofErr w:type="spellStart"/>
      <w:r>
        <w:rPr>
          <w:sz w:val="24"/>
          <w:szCs w:val="24"/>
        </w:rPr>
        <w:t>tidak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emua</w:t>
      </w:r>
      <w:proofErr w:type="spellEnd"/>
      <w:r>
        <w:rPr>
          <w:sz w:val="24"/>
          <w:szCs w:val="24"/>
        </w:rPr>
        <w:t xml:space="preserve"> program Excel </w:t>
      </w:r>
      <w:proofErr w:type="spellStart"/>
      <w:r>
        <w:rPr>
          <w:sz w:val="24"/>
          <w:szCs w:val="24"/>
        </w:rPr>
        <w:t>mempunyai</w:t>
      </w:r>
      <w:proofErr w:type="spellEnd"/>
      <w:r>
        <w:rPr>
          <w:sz w:val="24"/>
          <w:szCs w:val="24"/>
        </w:rPr>
        <w:t xml:space="preserve"> program </w:t>
      </w:r>
      <w:proofErr w:type="spellStart"/>
      <w:r>
        <w:rPr>
          <w:sz w:val="24"/>
          <w:szCs w:val="24"/>
        </w:rPr>
        <w:t>tambah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ghitungan</w:t>
      </w:r>
      <w:proofErr w:type="spellEnd"/>
      <w:r>
        <w:rPr>
          <w:sz w:val="24"/>
          <w:szCs w:val="24"/>
        </w:rPr>
        <w:t xml:space="preserve"> MSI; </w:t>
      </w:r>
      <w:proofErr w:type="spellStart"/>
      <w:r>
        <w:rPr>
          <w:sz w:val="24"/>
          <w:szCs w:val="24"/>
        </w:rPr>
        <w:t>mak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carilah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ulu</w:t>
      </w:r>
      <w:proofErr w:type="spellEnd"/>
      <w:r>
        <w:rPr>
          <w:sz w:val="24"/>
          <w:szCs w:val="24"/>
        </w:rPr>
        <w:t xml:space="preserve"> program </w:t>
      </w:r>
      <w:proofErr w:type="spellStart"/>
      <w:r>
        <w:rPr>
          <w:sz w:val="24"/>
          <w:szCs w:val="24"/>
        </w:rPr>
        <w:t>tambah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ini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dapat</w:t>
      </w:r>
      <w:proofErr w:type="spellEnd"/>
      <w:r>
        <w:rPr>
          <w:sz w:val="24"/>
          <w:szCs w:val="24"/>
        </w:rPr>
        <w:t xml:space="preserve"> di </w:t>
      </w:r>
      <w:proofErr w:type="spellStart"/>
      <w:r>
        <w:rPr>
          <w:sz w:val="24"/>
          <w:szCs w:val="24"/>
        </w:rPr>
        <w:t>cari</w:t>
      </w:r>
      <w:proofErr w:type="spellEnd"/>
      <w:r>
        <w:rPr>
          <w:sz w:val="24"/>
          <w:szCs w:val="24"/>
        </w:rPr>
        <w:t xml:space="preserve"> di Internet, </w:t>
      </w:r>
      <w:proofErr w:type="spellStart"/>
      <w:r>
        <w:rPr>
          <w:sz w:val="24"/>
          <w:szCs w:val="24"/>
        </w:rPr>
        <w:t>melalui</w:t>
      </w:r>
      <w:proofErr w:type="spellEnd"/>
      <w:r>
        <w:rPr>
          <w:sz w:val="24"/>
          <w:szCs w:val="24"/>
        </w:rPr>
        <w:t xml:space="preserve"> Google Search. Nama </w:t>
      </w:r>
      <w:proofErr w:type="spellStart"/>
      <w:r>
        <w:rPr>
          <w:sz w:val="24"/>
          <w:szCs w:val="24"/>
        </w:rPr>
        <w:t>fileny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ialah</w:t>
      </w:r>
      <w:proofErr w:type="spellEnd"/>
      <w:r>
        <w:rPr>
          <w:sz w:val="24"/>
          <w:szCs w:val="24"/>
        </w:rPr>
        <w:t xml:space="preserve"> stat97.xla. Kalau </w:t>
      </w:r>
      <w:proofErr w:type="spellStart"/>
      <w:r>
        <w:rPr>
          <w:sz w:val="24"/>
          <w:szCs w:val="24"/>
        </w:rPr>
        <w:t>sudah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etemu</w:t>
      </w:r>
      <w:proofErr w:type="spellEnd"/>
      <w:r>
        <w:rPr>
          <w:sz w:val="24"/>
          <w:szCs w:val="24"/>
        </w:rPr>
        <w:t xml:space="preserve">, </w:t>
      </w:r>
      <w:proofErr w:type="spellStart"/>
      <w:r>
        <w:rPr>
          <w:sz w:val="24"/>
          <w:szCs w:val="24"/>
        </w:rPr>
        <w:t>laku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langkah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erikutnya</w:t>
      </w:r>
      <w:proofErr w:type="spellEnd"/>
      <w:r>
        <w:rPr>
          <w:sz w:val="24"/>
          <w:szCs w:val="24"/>
        </w:rPr>
        <w:t xml:space="preserve">, </w:t>
      </w:r>
      <w:proofErr w:type="spellStart"/>
      <w:r>
        <w:rPr>
          <w:sz w:val="24"/>
          <w:szCs w:val="24"/>
        </w:rPr>
        <w:t>yaitu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engubah</w:t>
      </w:r>
      <w:proofErr w:type="spellEnd"/>
      <w:r>
        <w:rPr>
          <w:sz w:val="24"/>
          <w:szCs w:val="24"/>
        </w:rPr>
        <w:t xml:space="preserve"> data ordinal </w:t>
      </w:r>
      <w:proofErr w:type="spellStart"/>
      <w:r>
        <w:rPr>
          <w:sz w:val="24"/>
          <w:szCs w:val="24"/>
        </w:rPr>
        <w:t>ke</w:t>
      </w:r>
      <w:proofErr w:type="spellEnd"/>
      <w:r>
        <w:rPr>
          <w:sz w:val="24"/>
          <w:szCs w:val="24"/>
        </w:rPr>
        <w:t xml:space="preserve"> data interval. </w:t>
      </w:r>
      <w:proofErr w:type="spellStart"/>
      <w:r>
        <w:rPr>
          <w:sz w:val="24"/>
          <w:szCs w:val="24"/>
        </w:rPr>
        <w:t>Sebaga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contoh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it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empunya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nila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erskala</w:t>
      </w:r>
      <w:proofErr w:type="spellEnd"/>
      <w:r>
        <w:rPr>
          <w:sz w:val="24"/>
          <w:szCs w:val="24"/>
        </w:rPr>
        <w:t xml:space="preserve"> ordinal </w:t>
      </w:r>
      <w:proofErr w:type="spellStart"/>
      <w:r>
        <w:rPr>
          <w:sz w:val="24"/>
          <w:szCs w:val="24"/>
        </w:rPr>
        <w:t>seperti</w:t>
      </w:r>
      <w:proofErr w:type="spellEnd"/>
      <w:r>
        <w:rPr>
          <w:sz w:val="24"/>
          <w:szCs w:val="24"/>
        </w:rPr>
        <w:t xml:space="preserve"> di </w:t>
      </w:r>
      <w:proofErr w:type="spellStart"/>
      <w:r>
        <w:rPr>
          <w:sz w:val="24"/>
          <w:szCs w:val="24"/>
        </w:rPr>
        <w:t>bawah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ini</w:t>
      </w:r>
      <w:proofErr w:type="spellEnd"/>
      <w:r>
        <w:rPr>
          <w:sz w:val="24"/>
          <w:szCs w:val="24"/>
        </w:rPr>
        <w:t>:</w:t>
      </w:r>
    </w:p>
    <w:p w14:paraId="74739FCE" w14:textId="096D210F" w:rsidR="003C5EA4" w:rsidRDefault="003C5EA4" w:rsidP="003C5EA4">
      <w:pPr>
        <w:adjustRightInd w:val="0"/>
        <w:spacing w:line="360" w:lineRule="auto"/>
        <w:jc w:val="both"/>
        <w:rPr>
          <w:sz w:val="24"/>
          <w:szCs w:val="24"/>
        </w:rPr>
      </w:pPr>
      <w:r>
        <w:rPr>
          <w:noProof/>
          <w:sz w:val="24"/>
          <w:szCs w:val="24"/>
          <w:lang w:val="id-ID" w:eastAsia="id-ID"/>
        </w:rPr>
        <w:drawing>
          <wp:inline distT="0" distB="0" distL="0" distR="0" wp14:anchorId="485457C8" wp14:editId="7C23EDF7">
            <wp:extent cx="1769110" cy="2326005"/>
            <wp:effectExtent l="0" t="0" r="2540" b="0"/>
            <wp:docPr id="1531334985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69110" cy="23260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C6A0B1" w14:textId="77777777" w:rsidR="003C5EA4" w:rsidRDefault="003C5EA4" w:rsidP="003C5EA4">
      <w:pPr>
        <w:adjustRightInd w:val="0"/>
        <w:spacing w:line="360" w:lineRule="auto"/>
        <w:jc w:val="both"/>
        <w:rPr>
          <w:sz w:val="24"/>
          <w:szCs w:val="24"/>
        </w:rPr>
      </w:pPr>
      <w:proofErr w:type="spellStart"/>
      <w:r>
        <w:rPr>
          <w:sz w:val="24"/>
          <w:szCs w:val="24"/>
        </w:rPr>
        <w:t>Ketik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lam</w:t>
      </w:r>
      <w:proofErr w:type="spellEnd"/>
      <w:r>
        <w:rPr>
          <w:sz w:val="24"/>
          <w:szCs w:val="24"/>
        </w:rPr>
        <w:t xml:space="preserve"> Excel data </w:t>
      </w:r>
      <w:proofErr w:type="spellStart"/>
      <w:r>
        <w:rPr>
          <w:sz w:val="24"/>
          <w:szCs w:val="24"/>
        </w:rPr>
        <w:t>diatas</w:t>
      </w:r>
      <w:proofErr w:type="spellEnd"/>
      <w:r>
        <w:rPr>
          <w:sz w:val="24"/>
          <w:szCs w:val="24"/>
        </w:rPr>
        <w:t xml:space="preserve">; </w:t>
      </w:r>
      <w:proofErr w:type="spellStart"/>
      <w:r>
        <w:rPr>
          <w:sz w:val="24"/>
          <w:szCs w:val="24"/>
        </w:rPr>
        <w:t>atau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it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pat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engkop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ri</w:t>
      </w:r>
      <w:proofErr w:type="spellEnd"/>
      <w:r>
        <w:rPr>
          <w:sz w:val="24"/>
          <w:szCs w:val="24"/>
        </w:rPr>
        <w:t xml:space="preserve"> SPSS </w:t>
      </w:r>
      <w:proofErr w:type="spellStart"/>
      <w:r>
        <w:rPr>
          <w:sz w:val="24"/>
          <w:szCs w:val="24"/>
        </w:rPr>
        <w:t>secar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langsung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e</w:t>
      </w:r>
      <w:proofErr w:type="spellEnd"/>
      <w:r>
        <w:rPr>
          <w:sz w:val="24"/>
          <w:szCs w:val="24"/>
        </w:rPr>
        <w:t xml:space="preserve"> Excel.</w:t>
      </w:r>
    </w:p>
    <w:p w14:paraId="690F6DB5" w14:textId="77777777" w:rsidR="003C5EA4" w:rsidRDefault="003C5EA4" w:rsidP="003C5EA4">
      <w:pPr>
        <w:adjustRightInd w:val="0"/>
        <w:spacing w:line="360" w:lineRule="auto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Cara </w:t>
      </w:r>
      <w:proofErr w:type="spellStart"/>
      <w:r>
        <w:rPr>
          <w:b/>
          <w:sz w:val="24"/>
          <w:szCs w:val="24"/>
        </w:rPr>
        <w:t>mengubah</w:t>
      </w:r>
      <w:proofErr w:type="spellEnd"/>
      <w:r>
        <w:rPr>
          <w:b/>
          <w:sz w:val="24"/>
          <w:szCs w:val="24"/>
        </w:rPr>
        <w:t xml:space="preserve"> data </w:t>
      </w:r>
      <w:proofErr w:type="spellStart"/>
      <w:r>
        <w:rPr>
          <w:b/>
          <w:sz w:val="24"/>
          <w:szCs w:val="24"/>
        </w:rPr>
        <w:t>tersebut</w:t>
      </w:r>
      <w:proofErr w:type="spellEnd"/>
      <w:r>
        <w:rPr>
          <w:b/>
          <w:sz w:val="24"/>
          <w:szCs w:val="24"/>
        </w:rPr>
        <w:t xml:space="preserve"> </w:t>
      </w:r>
      <w:proofErr w:type="spellStart"/>
      <w:r>
        <w:rPr>
          <w:b/>
          <w:sz w:val="24"/>
          <w:szCs w:val="24"/>
        </w:rPr>
        <w:t>dapat</w:t>
      </w:r>
      <w:proofErr w:type="spellEnd"/>
      <w:r>
        <w:rPr>
          <w:b/>
          <w:sz w:val="24"/>
          <w:szCs w:val="24"/>
        </w:rPr>
        <w:t xml:space="preserve"> </w:t>
      </w:r>
      <w:proofErr w:type="spellStart"/>
      <w:r>
        <w:rPr>
          <w:b/>
          <w:sz w:val="24"/>
          <w:szCs w:val="24"/>
        </w:rPr>
        <w:t>dilakukan</w:t>
      </w:r>
      <w:proofErr w:type="spellEnd"/>
      <w:r>
        <w:rPr>
          <w:b/>
          <w:sz w:val="24"/>
          <w:szCs w:val="24"/>
        </w:rPr>
        <w:t xml:space="preserve"> </w:t>
      </w:r>
      <w:proofErr w:type="spellStart"/>
      <w:r>
        <w:rPr>
          <w:b/>
          <w:sz w:val="24"/>
          <w:szCs w:val="24"/>
        </w:rPr>
        <w:t>dengan</w:t>
      </w:r>
      <w:proofErr w:type="spellEnd"/>
      <w:r>
        <w:rPr>
          <w:b/>
          <w:sz w:val="24"/>
          <w:szCs w:val="24"/>
        </w:rPr>
        <w:t xml:space="preserve"> </w:t>
      </w:r>
      <w:proofErr w:type="spellStart"/>
      <w:r>
        <w:rPr>
          <w:b/>
          <w:sz w:val="24"/>
          <w:szCs w:val="24"/>
        </w:rPr>
        <w:t>cara</w:t>
      </w:r>
      <w:proofErr w:type="spellEnd"/>
      <w:r>
        <w:rPr>
          <w:b/>
          <w:sz w:val="24"/>
          <w:szCs w:val="24"/>
        </w:rPr>
        <w:t xml:space="preserve"> </w:t>
      </w:r>
      <w:proofErr w:type="spellStart"/>
      <w:r>
        <w:rPr>
          <w:b/>
          <w:sz w:val="24"/>
          <w:szCs w:val="24"/>
        </w:rPr>
        <w:t>sebagai</w:t>
      </w:r>
      <w:proofErr w:type="spellEnd"/>
      <w:r>
        <w:rPr>
          <w:b/>
          <w:sz w:val="24"/>
          <w:szCs w:val="24"/>
        </w:rPr>
        <w:t xml:space="preserve"> </w:t>
      </w:r>
      <w:proofErr w:type="spellStart"/>
      <w:r>
        <w:rPr>
          <w:b/>
          <w:sz w:val="24"/>
          <w:szCs w:val="24"/>
        </w:rPr>
        <w:t>berikut</w:t>
      </w:r>
      <w:proofErr w:type="spellEnd"/>
      <w:r>
        <w:rPr>
          <w:b/>
          <w:sz w:val="24"/>
          <w:szCs w:val="24"/>
        </w:rPr>
        <w:t>:</w:t>
      </w:r>
    </w:p>
    <w:p w14:paraId="0FF09691" w14:textId="77777777" w:rsidR="003C5EA4" w:rsidRDefault="003C5EA4" w:rsidP="003C5EA4">
      <w:pPr>
        <w:adjustRightInd w:val="0"/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sym w:font="Symbol" w:char="F0B7"/>
      </w:r>
      <w:r>
        <w:rPr>
          <w:sz w:val="24"/>
          <w:szCs w:val="24"/>
        </w:rPr>
        <w:t xml:space="preserve"> Buka excel</w:t>
      </w:r>
    </w:p>
    <w:p w14:paraId="1BCCFC0A" w14:textId="77777777" w:rsidR="003C5EA4" w:rsidRDefault="003C5EA4" w:rsidP="003C5EA4">
      <w:pPr>
        <w:adjustRightInd w:val="0"/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sym w:font="Symbol" w:char="F0B7"/>
      </w:r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lik</w:t>
      </w:r>
      <w:proofErr w:type="spellEnd"/>
      <w:r>
        <w:rPr>
          <w:sz w:val="24"/>
          <w:szCs w:val="24"/>
        </w:rPr>
        <w:t xml:space="preserve"> file stat97.xla &gt; </w:t>
      </w:r>
      <w:proofErr w:type="spellStart"/>
      <w:r>
        <w:rPr>
          <w:sz w:val="24"/>
          <w:szCs w:val="24"/>
        </w:rPr>
        <w:t>klik</w:t>
      </w:r>
      <w:proofErr w:type="spellEnd"/>
      <w:r>
        <w:rPr>
          <w:sz w:val="24"/>
          <w:szCs w:val="24"/>
        </w:rPr>
        <w:t xml:space="preserve"> Enable Macro </w:t>
      </w:r>
    </w:p>
    <w:p w14:paraId="21EDCA6D" w14:textId="77777777" w:rsidR="003C5EA4" w:rsidRDefault="003C5EA4" w:rsidP="003C5EA4">
      <w:pPr>
        <w:adjustRightInd w:val="0"/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sym w:font="Symbol" w:char="F0B7"/>
      </w:r>
      <w:r>
        <w:rPr>
          <w:sz w:val="24"/>
          <w:szCs w:val="24"/>
        </w:rPr>
        <w:t xml:space="preserve"> Masukkan data yang </w:t>
      </w:r>
      <w:proofErr w:type="spellStart"/>
      <w:r>
        <w:rPr>
          <w:sz w:val="24"/>
          <w:szCs w:val="24"/>
        </w:rPr>
        <w:t>a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ubah</w:t>
      </w:r>
      <w:proofErr w:type="spellEnd"/>
      <w:r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Dapat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ketik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tau</w:t>
      </w:r>
      <w:proofErr w:type="spellEnd"/>
      <w:r>
        <w:rPr>
          <w:sz w:val="24"/>
          <w:szCs w:val="24"/>
        </w:rPr>
        <w:t xml:space="preserve"> kopi (</w:t>
      </w:r>
      <w:proofErr w:type="spellStart"/>
      <w:r>
        <w:rPr>
          <w:sz w:val="24"/>
          <w:szCs w:val="24"/>
        </w:rPr>
        <w:t>de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engguna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rintah</w:t>
      </w:r>
      <w:proofErr w:type="spellEnd"/>
      <w:r>
        <w:rPr>
          <w:sz w:val="24"/>
          <w:szCs w:val="24"/>
        </w:rPr>
        <w:t xml:space="preserve"> Copy - Paste) </w:t>
      </w:r>
      <w:proofErr w:type="spellStart"/>
      <w:r>
        <w:rPr>
          <w:sz w:val="24"/>
          <w:szCs w:val="24"/>
        </w:rPr>
        <w:t>dari</w:t>
      </w:r>
      <w:proofErr w:type="spellEnd"/>
      <w:r>
        <w:rPr>
          <w:sz w:val="24"/>
          <w:szCs w:val="24"/>
        </w:rPr>
        <w:t xml:space="preserve"> word </w:t>
      </w:r>
      <w:proofErr w:type="spellStart"/>
      <w:r>
        <w:rPr>
          <w:sz w:val="24"/>
          <w:szCs w:val="24"/>
        </w:rPr>
        <w:t>atau</w:t>
      </w:r>
      <w:proofErr w:type="spellEnd"/>
      <w:r>
        <w:rPr>
          <w:sz w:val="24"/>
          <w:szCs w:val="24"/>
        </w:rPr>
        <w:t xml:space="preserve"> SPSS di </w:t>
      </w:r>
      <w:proofErr w:type="spellStart"/>
      <w:r>
        <w:rPr>
          <w:sz w:val="24"/>
          <w:szCs w:val="24"/>
        </w:rPr>
        <w:t>kolom</w:t>
      </w:r>
      <w:proofErr w:type="spellEnd"/>
      <w:r>
        <w:rPr>
          <w:sz w:val="24"/>
          <w:szCs w:val="24"/>
        </w:rPr>
        <w:t xml:space="preserve"> A baris 1 </w:t>
      </w:r>
    </w:p>
    <w:p w14:paraId="3A7B7351" w14:textId="77777777" w:rsidR="003C5EA4" w:rsidRDefault="003C5EA4" w:rsidP="003C5EA4">
      <w:pPr>
        <w:adjustRightInd w:val="0"/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lastRenderedPageBreak/>
        <w:sym w:font="Symbol" w:char="F0B7"/>
      </w:r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ilih</w:t>
      </w:r>
      <w:proofErr w:type="spellEnd"/>
      <w:r>
        <w:rPr>
          <w:sz w:val="24"/>
          <w:szCs w:val="24"/>
        </w:rPr>
        <w:t xml:space="preserve"> Add In &gt;Statistics&gt;Successive Interval </w:t>
      </w:r>
    </w:p>
    <w:p w14:paraId="2D03BB5A" w14:textId="77777777" w:rsidR="003C5EA4" w:rsidRDefault="003C5EA4" w:rsidP="003C5EA4">
      <w:pPr>
        <w:adjustRightInd w:val="0"/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sym w:font="Symbol" w:char="F0B7"/>
      </w:r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ilih</w:t>
      </w:r>
      <w:proofErr w:type="spellEnd"/>
      <w:r>
        <w:rPr>
          <w:sz w:val="24"/>
          <w:szCs w:val="24"/>
        </w:rPr>
        <w:t xml:space="preserve"> Yes </w:t>
      </w:r>
    </w:p>
    <w:p w14:paraId="033725C5" w14:textId="77777777" w:rsidR="003C5EA4" w:rsidRDefault="003C5EA4" w:rsidP="003C5EA4">
      <w:pPr>
        <w:adjustRightInd w:val="0"/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sym w:font="Symbol" w:char="F0B7"/>
      </w:r>
      <w:r>
        <w:rPr>
          <w:sz w:val="24"/>
          <w:szCs w:val="24"/>
        </w:rPr>
        <w:t xml:space="preserve"> Pada </w:t>
      </w:r>
      <w:proofErr w:type="spellStart"/>
      <w:r>
        <w:rPr>
          <w:sz w:val="24"/>
          <w:szCs w:val="24"/>
        </w:rPr>
        <w:t>saat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ursor</w:t>
      </w:r>
      <w:proofErr w:type="spellEnd"/>
      <w:r>
        <w:rPr>
          <w:sz w:val="24"/>
          <w:szCs w:val="24"/>
        </w:rPr>
        <w:t xml:space="preserve"> di Data Range Blok data yang </w:t>
      </w:r>
      <w:proofErr w:type="spellStart"/>
      <w:r>
        <w:rPr>
          <w:sz w:val="24"/>
          <w:szCs w:val="24"/>
        </w:rPr>
        <w:t>a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ampa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elesai</w:t>
      </w:r>
      <w:proofErr w:type="spellEnd"/>
      <w:r>
        <w:rPr>
          <w:sz w:val="24"/>
          <w:szCs w:val="24"/>
        </w:rPr>
        <w:t xml:space="preserve">, </w:t>
      </w:r>
      <w:proofErr w:type="spellStart"/>
      <w:r>
        <w:rPr>
          <w:sz w:val="24"/>
          <w:szCs w:val="24"/>
        </w:rPr>
        <w:t>misalnya</w:t>
      </w:r>
      <w:proofErr w:type="spellEnd"/>
      <w:r>
        <w:rPr>
          <w:sz w:val="24"/>
          <w:szCs w:val="24"/>
        </w:rPr>
        <w:t xml:space="preserve"> 15 data 89 </w:t>
      </w:r>
    </w:p>
    <w:p w14:paraId="75B0A146" w14:textId="77777777" w:rsidR="003C5EA4" w:rsidRDefault="003C5EA4" w:rsidP="003C5EA4">
      <w:pPr>
        <w:adjustRightInd w:val="0"/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sym w:font="Symbol" w:char="F0B7"/>
      </w:r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emud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indah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e</w:t>
      </w:r>
      <w:proofErr w:type="spellEnd"/>
      <w:r>
        <w:rPr>
          <w:sz w:val="24"/>
          <w:szCs w:val="24"/>
        </w:rPr>
        <w:t xml:space="preserve"> Cell Output. </w:t>
      </w:r>
    </w:p>
    <w:p w14:paraId="1427E8CE" w14:textId="77777777" w:rsidR="003C5EA4" w:rsidRDefault="003C5EA4" w:rsidP="003C5EA4">
      <w:pPr>
        <w:adjustRightInd w:val="0"/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sym w:font="Symbol" w:char="F0B7"/>
      </w:r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lik</w:t>
      </w:r>
      <w:proofErr w:type="spellEnd"/>
      <w:r>
        <w:rPr>
          <w:sz w:val="24"/>
          <w:szCs w:val="24"/>
        </w:rPr>
        <w:t xml:space="preserve"> di </w:t>
      </w:r>
      <w:proofErr w:type="spellStart"/>
      <w:r>
        <w:rPr>
          <w:sz w:val="24"/>
          <w:szCs w:val="24"/>
        </w:rPr>
        <w:t>kolom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aru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untuk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embuat</w:t>
      </w:r>
      <w:proofErr w:type="spellEnd"/>
      <w:r>
        <w:rPr>
          <w:sz w:val="24"/>
          <w:szCs w:val="24"/>
        </w:rPr>
        <w:t xml:space="preserve"> output, </w:t>
      </w:r>
      <w:proofErr w:type="spellStart"/>
      <w:r>
        <w:rPr>
          <w:sz w:val="24"/>
          <w:szCs w:val="24"/>
        </w:rPr>
        <w:t>misalny</w:t>
      </w:r>
      <w:proofErr w:type="spellEnd"/>
      <w:r>
        <w:rPr>
          <w:sz w:val="24"/>
          <w:szCs w:val="24"/>
        </w:rPr>
        <w:t xml:space="preserve"> di </w:t>
      </w:r>
      <w:proofErr w:type="spellStart"/>
      <w:r>
        <w:rPr>
          <w:sz w:val="24"/>
          <w:szCs w:val="24"/>
        </w:rPr>
        <w:t>kolom</w:t>
      </w:r>
      <w:proofErr w:type="spellEnd"/>
      <w:r>
        <w:rPr>
          <w:sz w:val="24"/>
          <w:szCs w:val="24"/>
        </w:rPr>
        <w:t xml:space="preserve"> B baris 1 </w:t>
      </w:r>
    </w:p>
    <w:p w14:paraId="5A1AE04E" w14:textId="77777777" w:rsidR="003C5EA4" w:rsidRDefault="003C5EA4" w:rsidP="003C5EA4">
      <w:pPr>
        <w:adjustRightInd w:val="0"/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sym w:font="Symbol" w:char="F0B7"/>
      </w:r>
      <w:r>
        <w:rPr>
          <w:sz w:val="24"/>
          <w:szCs w:val="24"/>
        </w:rPr>
        <w:t xml:space="preserve"> Tekan Next </w:t>
      </w:r>
    </w:p>
    <w:p w14:paraId="541BF663" w14:textId="77777777" w:rsidR="003C5EA4" w:rsidRDefault="003C5EA4" w:rsidP="003C5EA4">
      <w:pPr>
        <w:adjustRightInd w:val="0"/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sym w:font="Symbol" w:char="F0B7"/>
      </w:r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ilih</w:t>
      </w:r>
      <w:proofErr w:type="spellEnd"/>
      <w:r>
        <w:rPr>
          <w:sz w:val="24"/>
          <w:szCs w:val="24"/>
        </w:rPr>
        <w:t xml:space="preserve"> Select all </w:t>
      </w:r>
    </w:p>
    <w:p w14:paraId="4FC81CF0" w14:textId="77777777" w:rsidR="003C5EA4" w:rsidRDefault="003C5EA4" w:rsidP="003C5EA4">
      <w:pPr>
        <w:adjustRightInd w:val="0"/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sym w:font="Symbol" w:char="F0B7"/>
      </w:r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Isikan</w:t>
      </w:r>
      <w:proofErr w:type="spellEnd"/>
      <w:r>
        <w:rPr>
          <w:sz w:val="24"/>
          <w:szCs w:val="24"/>
        </w:rPr>
        <w:t xml:space="preserve"> minimum value 1 dan </w:t>
      </w:r>
      <w:proofErr w:type="spellStart"/>
      <w:r>
        <w:rPr>
          <w:sz w:val="24"/>
          <w:szCs w:val="24"/>
        </w:rPr>
        <w:t>maksimum</w:t>
      </w:r>
      <w:proofErr w:type="spellEnd"/>
      <w:r>
        <w:rPr>
          <w:sz w:val="24"/>
          <w:szCs w:val="24"/>
        </w:rPr>
        <w:t xml:space="preserve"> value 9 (</w:t>
      </w:r>
      <w:proofErr w:type="spellStart"/>
      <w:r>
        <w:rPr>
          <w:sz w:val="24"/>
          <w:szCs w:val="24"/>
        </w:rPr>
        <w:t>atau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esua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e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jarak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nila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erendah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ampa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e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eratas</w:t>
      </w:r>
      <w:proofErr w:type="spellEnd"/>
      <w:r>
        <w:rPr>
          <w:sz w:val="24"/>
          <w:szCs w:val="24"/>
        </w:rPr>
        <w:t xml:space="preserve">) </w:t>
      </w:r>
    </w:p>
    <w:p w14:paraId="4B0B0F62" w14:textId="77777777" w:rsidR="003C5EA4" w:rsidRDefault="003C5EA4" w:rsidP="003C5EA4">
      <w:pPr>
        <w:adjustRightInd w:val="0"/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sym w:font="Symbol" w:char="F0B7"/>
      </w:r>
      <w:r>
        <w:rPr>
          <w:sz w:val="24"/>
          <w:szCs w:val="24"/>
        </w:rPr>
        <w:t xml:space="preserve"> Tekan Next </w:t>
      </w:r>
    </w:p>
    <w:p w14:paraId="025A0789" w14:textId="77777777" w:rsidR="003C5EA4" w:rsidRDefault="003C5EA4" w:rsidP="003C5EA4">
      <w:pPr>
        <w:adjustRightInd w:val="0"/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sym w:font="Symbol" w:char="F0B7"/>
      </w:r>
      <w:r>
        <w:rPr>
          <w:sz w:val="24"/>
          <w:szCs w:val="24"/>
        </w:rPr>
        <w:t xml:space="preserve"> Tekan Finish</w:t>
      </w:r>
    </w:p>
    <w:p w14:paraId="52DFB995" w14:textId="77777777" w:rsidR="003C5EA4" w:rsidRDefault="003C5EA4" w:rsidP="003C5EA4">
      <w:pPr>
        <w:adjustRightInd w:val="0"/>
        <w:spacing w:line="360" w:lineRule="auto"/>
        <w:jc w:val="both"/>
        <w:rPr>
          <w:b/>
          <w:sz w:val="24"/>
          <w:szCs w:val="24"/>
        </w:rPr>
      </w:pPr>
      <w:proofErr w:type="spellStart"/>
      <w:r>
        <w:rPr>
          <w:b/>
          <w:sz w:val="24"/>
          <w:szCs w:val="24"/>
        </w:rPr>
        <w:t>Keluaran</w:t>
      </w:r>
      <w:proofErr w:type="spellEnd"/>
      <w:r>
        <w:rPr>
          <w:b/>
          <w:sz w:val="24"/>
          <w:szCs w:val="24"/>
        </w:rPr>
        <w:t xml:space="preserve"> </w:t>
      </w:r>
      <w:proofErr w:type="spellStart"/>
      <w:r>
        <w:rPr>
          <w:b/>
          <w:sz w:val="24"/>
          <w:szCs w:val="24"/>
        </w:rPr>
        <w:t>akan</w:t>
      </w:r>
      <w:proofErr w:type="spellEnd"/>
      <w:r>
        <w:rPr>
          <w:b/>
          <w:sz w:val="24"/>
          <w:szCs w:val="24"/>
        </w:rPr>
        <w:t xml:space="preserve"> </w:t>
      </w:r>
      <w:proofErr w:type="spellStart"/>
      <w:r>
        <w:rPr>
          <w:b/>
          <w:sz w:val="24"/>
          <w:szCs w:val="24"/>
        </w:rPr>
        <w:t>menjadi</w:t>
      </w:r>
      <w:proofErr w:type="spellEnd"/>
      <w:r>
        <w:rPr>
          <w:b/>
          <w:sz w:val="24"/>
          <w:szCs w:val="24"/>
        </w:rPr>
        <w:t xml:space="preserve"> </w:t>
      </w:r>
      <w:proofErr w:type="spellStart"/>
      <w:r>
        <w:rPr>
          <w:b/>
          <w:sz w:val="24"/>
          <w:szCs w:val="24"/>
        </w:rPr>
        <w:t>seperti</w:t>
      </w:r>
      <w:proofErr w:type="spellEnd"/>
      <w:r>
        <w:rPr>
          <w:b/>
          <w:sz w:val="24"/>
          <w:szCs w:val="24"/>
        </w:rPr>
        <w:t xml:space="preserve"> di </w:t>
      </w:r>
      <w:proofErr w:type="spellStart"/>
      <w:r>
        <w:rPr>
          <w:b/>
          <w:sz w:val="24"/>
          <w:szCs w:val="24"/>
        </w:rPr>
        <w:t>bawah</w:t>
      </w:r>
      <w:proofErr w:type="spellEnd"/>
      <w:r>
        <w:rPr>
          <w:b/>
          <w:sz w:val="24"/>
          <w:szCs w:val="24"/>
        </w:rPr>
        <w:t xml:space="preserve"> </w:t>
      </w:r>
      <w:proofErr w:type="spellStart"/>
      <w:r>
        <w:rPr>
          <w:b/>
          <w:sz w:val="24"/>
          <w:szCs w:val="24"/>
        </w:rPr>
        <w:t>ini</w:t>
      </w:r>
      <w:proofErr w:type="spellEnd"/>
      <w:r>
        <w:rPr>
          <w:b/>
          <w:sz w:val="24"/>
          <w:szCs w:val="24"/>
        </w:rPr>
        <w:t>:</w:t>
      </w:r>
    </w:p>
    <w:p w14:paraId="6BDF666A" w14:textId="7C40EE54" w:rsidR="003C5EA4" w:rsidRDefault="003C5EA4" w:rsidP="003C5EA4">
      <w:pPr>
        <w:spacing w:line="360" w:lineRule="auto"/>
        <w:rPr>
          <w:b/>
          <w:sz w:val="24"/>
          <w:szCs w:val="24"/>
          <w:lang w:val="en-ID" w:eastAsia="en-ID"/>
        </w:rPr>
      </w:pPr>
      <w:r>
        <w:rPr>
          <w:b/>
          <w:noProof/>
          <w:sz w:val="24"/>
          <w:szCs w:val="24"/>
          <w:lang w:val="id-ID" w:eastAsia="id-ID"/>
        </w:rPr>
        <w:drawing>
          <wp:inline distT="0" distB="0" distL="0" distR="0" wp14:anchorId="66B864A7" wp14:editId="2974ADEC">
            <wp:extent cx="1788795" cy="2663825"/>
            <wp:effectExtent l="0" t="0" r="1905" b="3175"/>
            <wp:docPr id="983074997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88795" cy="2663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68E6D1" w14:textId="77777777" w:rsidR="003C5EA4" w:rsidRDefault="003C5EA4" w:rsidP="003C5EA4">
      <w:pPr>
        <w:pStyle w:val="BodyText"/>
        <w:spacing w:line="360" w:lineRule="auto"/>
        <w:rPr>
          <w:b/>
          <w:shd w:val="clear" w:color="auto" w:fill="FFFFFF"/>
          <w:lang w:val="id-ID" w:eastAsia="en-ID"/>
        </w:rPr>
        <w:sectPr w:rsidR="003C5EA4">
          <w:type w:val="continuous"/>
          <w:pgSz w:w="11907" w:h="16839"/>
          <w:pgMar w:top="2268" w:right="1701" w:bottom="1701" w:left="2268" w:header="708" w:footer="708" w:gutter="0"/>
          <w:cols w:space="720"/>
          <w:titlePg/>
          <w:docGrid w:linePitch="360"/>
        </w:sectPr>
      </w:pPr>
    </w:p>
    <w:p w14:paraId="776BD8EF" w14:textId="77777777" w:rsidR="003C5EA4" w:rsidRDefault="003C5EA4" w:rsidP="003C5EA4">
      <w:pPr>
        <w:adjustRightInd w:val="0"/>
        <w:jc w:val="both"/>
        <w:rPr>
          <w:b/>
          <w:szCs w:val="24"/>
        </w:rPr>
      </w:pPr>
      <w:r>
        <w:rPr>
          <w:b/>
          <w:szCs w:val="24"/>
        </w:rPr>
        <w:t>Lampiran 19</w:t>
      </w:r>
    </w:p>
    <w:p w14:paraId="7F6E3026" w14:textId="77777777" w:rsidR="003C5EA4" w:rsidRDefault="003C5EA4" w:rsidP="003C5EA4">
      <w:pPr>
        <w:pStyle w:val="BodyText"/>
        <w:rPr>
          <w:b/>
        </w:rPr>
      </w:pPr>
      <w:r>
        <w:rPr>
          <w:b/>
        </w:rPr>
        <w:lastRenderedPageBreak/>
        <w:t>Tabulasi Data MSI Penelitian Responden Variabel Kinerja Pegawai (Y)</w:t>
      </w:r>
    </w:p>
    <w:tbl>
      <w:tblPr>
        <w:tblW w:w="8310" w:type="dxa"/>
        <w:tblLook w:val="0000" w:firstRow="0" w:lastRow="0" w:firstColumn="0" w:lastColumn="0" w:noHBand="0" w:noVBand="0"/>
      </w:tblPr>
      <w:tblGrid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1080"/>
      </w:tblGrid>
      <w:tr w:rsidR="003C5EA4" w14:paraId="2640EA40" w14:textId="77777777" w:rsidTr="00AB6D61">
        <w:trPr>
          <w:trHeight w:val="330"/>
        </w:trPr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3A0E3A" w14:textId="77777777" w:rsidR="003C5EA4" w:rsidRDefault="003C5EA4" w:rsidP="00AB6D61">
            <w:pPr>
              <w:rPr>
                <w:b/>
                <w:bCs/>
                <w:color w:val="FF0000"/>
                <w:sz w:val="24"/>
                <w:szCs w:val="24"/>
              </w:rPr>
            </w:pPr>
            <w:proofErr w:type="spellStart"/>
            <w:r>
              <w:rPr>
                <w:b/>
                <w:bCs/>
                <w:color w:val="FF0000"/>
                <w:sz w:val="24"/>
                <w:szCs w:val="24"/>
              </w:rPr>
              <w:t>Succesive</w:t>
            </w:r>
            <w:proofErr w:type="spellEnd"/>
            <w:r>
              <w:rPr>
                <w:b/>
                <w:bCs/>
                <w:color w:val="FF0000"/>
                <w:sz w:val="24"/>
                <w:szCs w:val="24"/>
              </w:rPr>
              <w:t xml:space="preserve"> Interval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409A9D" w14:textId="77777777" w:rsidR="003C5EA4" w:rsidRDefault="003C5EA4" w:rsidP="00AB6D61">
            <w:pPr>
              <w:rPr>
                <w:b/>
                <w:bCs/>
                <w:color w:val="FF0000"/>
                <w:sz w:val="24"/>
                <w:szCs w:val="24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78672E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1B2A27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2CD6DC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3B94B5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C4B4F9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5FB0C4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0D0FDE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268820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</w:tr>
      <w:tr w:rsidR="003C5EA4" w14:paraId="556343B8" w14:textId="77777777" w:rsidTr="00AB6D61">
        <w:trPr>
          <w:trHeight w:val="270"/>
        </w:trPr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23675CB0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Y.1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F5B91B2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Y.2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06F137A1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Y.3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EEFC66B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Y.4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7F9BFA24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Y.5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1DD84046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Y.6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0C268763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Y.7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3D249F28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Y.8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0FA923B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Y.9</w:t>
            </w:r>
          </w:p>
        </w:tc>
        <w:tc>
          <w:tcPr>
            <w:tcW w:w="41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7C8ACF6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Y.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A036CE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</w:p>
        </w:tc>
      </w:tr>
      <w:tr w:rsidR="003C5EA4" w14:paraId="493C02A9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29BD3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4DAD5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00D1A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4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78D49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801FD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52280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D7C70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FC247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0F2AB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9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E7824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7DD40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1.019</w:t>
            </w:r>
          </w:p>
        </w:tc>
      </w:tr>
      <w:tr w:rsidR="003C5EA4" w14:paraId="62113984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3ED97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28D24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174B1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A8FA8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A04EB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F94A8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ACFAC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1D9E0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1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4538E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4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A5E4F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4EB8B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9.530</w:t>
            </w:r>
          </w:p>
        </w:tc>
      </w:tr>
      <w:tr w:rsidR="003C5EA4" w14:paraId="2825C715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D8728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AE0B9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FE9CC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D2709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361DF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28165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ED2B3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9FDE9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1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2BC34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9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EFC5B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80395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3.804</w:t>
            </w:r>
          </w:p>
        </w:tc>
      </w:tr>
      <w:tr w:rsidR="003C5EA4" w14:paraId="65D560AF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5334B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1B14C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F8A8C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4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70952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1669A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E03B3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4D212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FE6D8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BD888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9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2B4F6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91EA4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9.593</w:t>
            </w:r>
          </w:p>
        </w:tc>
      </w:tr>
      <w:tr w:rsidR="003C5EA4" w14:paraId="3897C47B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EB10E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F5883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8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77E60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C03C8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E025A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101F5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8F8A5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BA7FC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C49EC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4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50D107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5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13C7D1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1.042</w:t>
            </w:r>
          </w:p>
        </w:tc>
      </w:tr>
      <w:tr w:rsidR="003C5EA4" w14:paraId="21CDFB57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59768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24FCB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FF28D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4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CE4A0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F9949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C5BC8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DF04F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CEB48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F154D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9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51CC1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0EBF4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9.633</w:t>
            </w:r>
          </w:p>
        </w:tc>
      </w:tr>
      <w:tr w:rsidR="003C5EA4" w14:paraId="32D2A979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2FF09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2D2B8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8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EC3BF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4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C4CBE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CFCCC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EF3F5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5CBE2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2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F87D3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E8A21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9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9F108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5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4A635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5.815</w:t>
            </w:r>
          </w:p>
        </w:tc>
      </w:tr>
      <w:tr w:rsidR="003C5EA4" w14:paraId="35166FA2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BC53C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E61A4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8B301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BFFC4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3F070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FDE82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BFA14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9B898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F793E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F1BD9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02237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11.803</w:t>
            </w:r>
          </w:p>
        </w:tc>
      </w:tr>
      <w:tr w:rsidR="003C5EA4" w14:paraId="36ADFE58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C55B9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56889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C3DF0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4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50E4C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65146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CBE3F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F672C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2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9EC8C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E88B3C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9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6602C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85878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1.193</w:t>
            </w:r>
          </w:p>
        </w:tc>
      </w:tr>
      <w:tr w:rsidR="003C5EA4" w14:paraId="00717DF7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0352C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8C84B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CB950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210AC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A6667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B54FE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C709A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C99F4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F1858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4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9C27C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AE6BF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17.989</w:t>
            </w:r>
          </w:p>
        </w:tc>
      </w:tr>
      <w:tr w:rsidR="003C5EA4" w14:paraId="7366B287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FA10E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67FD4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8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6DA14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D1977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AC3BD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80AD3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82692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2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08EA5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712D80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4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F68F3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5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E1D2F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1.275</w:t>
            </w:r>
          </w:p>
        </w:tc>
      </w:tr>
      <w:tr w:rsidR="003C5EA4" w14:paraId="7A11DC8A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DBE7C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582F3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18FE7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E7FE9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1FBAF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540E6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B8CD7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AE746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B4025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CA673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E5CDB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16.481</w:t>
            </w:r>
          </w:p>
        </w:tc>
      </w:tr>
      <w:tr w:rsidR="003C5EA4" w14:paraId="6D470862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468C0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769F9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D6374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13988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D0396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38137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C509D2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A95C2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40F13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4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7211B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1F3BD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2.652</w:t>
            </w:r>
          </w:p>
        </w:tc>
      </w:tr>
      <w:tr w:rsidR="003C5EA4" w14:paraId="65AC4AFC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1985D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2FAA9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B16DB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CB5BD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8F878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4EE48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A2593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2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44D5E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1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CF4A6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9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66F7F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43735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2.483</w:t>
            </w:r>
          </w:p>
        </w:tc>
      </w:tr>
      <w:tr w:rsidR="003C5EA4" w14:paraId="02428537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C58DE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EE2718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2AE76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FBD7D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95591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884B8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C586E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D4389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8C8E7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9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42443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5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40F6A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5.248</w:t>
            </w:r>
          </w:p>
        </w:tc>
      </w:tr>
      <w:tr w:rsidR="003C5EA4" w14:paraId="3E0EAE88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FD32B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8FAF5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4655B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529D9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74F42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C7B33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333B8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7F1E6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BF35E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4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82E35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592C8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2.232</w:t>
            </w:r>
          </w:p>
        </w:tc>
      </w:tr>
      <w:tr w:rsidR="003C5EA4" w14:paraId="240F941D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4A6FB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ADD22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63B48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1165C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7A48C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45D63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37444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44661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1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0E311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9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7E0EE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0F968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3.804</w:t>
            </w:r>
          </w:p>
        </w:tc>
      </w:tr>
      <w:tr w:rsidR="003C5EA4" w14:paraId="5C953687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B1DDC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96BCF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DC321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4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7B48F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AB220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45D29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ABE4F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7B749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3428F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4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150F8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00BE6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8.299</w:t>
            </w:r>
          </w:p>
        </w:tc>
      </w:tr>
      <w:tr w:rsidR="003C5EA4" w14:paraId="2E958B79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59D35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0D01C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09F4F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4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07F1C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D48E0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5A92A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B96CF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2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95CDB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02CA9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9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422D12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BEBE4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4.132</w:t>
            </w:r>
          </w:p>
        </w:tc>
      </w:tr>
      <w:tr w:rsidR="003C5EA4" w14:paraId="38D54A05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145BD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148B3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2CBE3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4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899DD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792FD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2D83A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20863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C8EE8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746E8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4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C088E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50122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8.299</w:t>
            </w:r>
          </w:p>
        </w:tc>
      </w:tr>
      <w:tr w:rsidR="003C5EA4" w14:paraId="1C1A7E81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85723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7B7E0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8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9D8D8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4C6C5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E4DA8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9FA11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F2DBF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EDAE4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1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43DD4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9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8D579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5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672C4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5.486</w:t>
            </w:r>
          </w:p>
        </w:tc>
      </w:tr>
      <w:tr w:rsidR="003C5EA4" w14:paraId="631F81A8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73E51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2989F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9E88F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F878F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4484E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AB531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A00DB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3A632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1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FB4BF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9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9E8A1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2561A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2.437</w:t>
            </w:r>
          </w:p>
        </w:tc>
      </w:tr>
      <w:tr w:rsidR="003C5EA4" w14:paraId="53BC1545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BDE2E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1B6555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F5B96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D5D45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3F210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5E3288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9720E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D637E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1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2B67A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4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34E15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B6893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9.530</w:t>
            </w:r>
          </w:p>
        </w:tc>
      </w:tr>
      <w:tr w:rsidR="003C5EA4" w14:paraId="4A47372A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188DAB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3CB3B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8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C6732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4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3B8D0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9F4AC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053F7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616DE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C252C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EE223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4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A358D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5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95220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2.715</w:t>
            </w:r>
          </w:p>
        </w:tc>
      </w:tr>
      <w:tr w:rsidR="003C5EA4" w14:paraId="41A32E4D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1C312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lastRenderedPageBreak/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97934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F9849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4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5FD25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14623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099ED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1E9DE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2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9C88E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3DB60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9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7DF54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37757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2.519</w:t>
            </w:r>
          </w:p>
        </w:tc>
      </w:tr>
      <w:tr w:rsidR="003C5EA4" w14:paraId="6EEA8C2F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341D6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590C0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2F3BF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1B466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68733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19319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8FD12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2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56661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97FD7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9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E3882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DEC57A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2.487</w:t>
            </w:r>
          </w:p>
        </w:tc>
      </w:tr>
      <w:tr w:rsidR="003C5EA4" w14:paraId="7F0DE489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10D90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63391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92D74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4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591B5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7B28C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D764E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45F3B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A477F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1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9C3F7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4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3C6DA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48B32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2.443</w:t>
            </w:r>
          </w:p>
        </w:tc>
      </w:tr>
      <w:tr w:rsidR="003C5EA4" w14:paraId="60E7CA94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05684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7D9BF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D64E5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875A9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ABDCB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3EAA8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21AFC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62176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2797D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4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F9D8E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029A5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5.240</w:t>
            </w:r>
          </w:p>
        </w:tc>
      </w:tr>
      <w:tr w:rsidR="003C5EA4" w14:paraId="179C76BA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537AD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9C533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32096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A0724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4C621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5CA9F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F1EBE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F4087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F46C6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4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EFA2B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41B3D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2.460</w:t>
            </w:r>
          </w:p>
        </w:tc>
      </w:tr>
      <w:tr w:rsidR="003C5EA4" w14:paraId="2605F9A7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8385B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AE075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5C551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3A48C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079F5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788F4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1DFD0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81962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6ABD2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4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E81AC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57027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0.911</w:t>
            </w:r>
          </w:p>
        </w:tc>
      </w:tr>
      <w:tr w:rsidR="003C5EA4" w14:paraId="49FA4C44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47498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DC429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8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F37B7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D356B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B1D0C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A3C55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D5E93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2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613B5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1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2F9B8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4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6E792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5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2B020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4.138</w:t>
            </w:r>
          </w:p>
        </w:tc>
      </w:tr>
      <w:tr w:rsidR="003C5EA4" w14:paraId="29C46FB4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4CB89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52B4F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8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F69EA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31955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3AB2D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EC07E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F8C17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22350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58A50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9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BF0D4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5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6E191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2.650</w:t>
            </w:r>
          </w:p>
        </w:tc>
      </w:tr>
      <w:tr w:rsidR="003C5EA4" w14:paraId="5EE9DC3D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FE0DA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5EA18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67743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E20FF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8C330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8D7BE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D69B1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08A34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6D10D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9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2CFD5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FF298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8.047</w:t>
            </w:r>
          </w:p>
        </w:tc>
      </w:tr>
      <w:tr w:rsidR="003C5EA4" w14:paraId="642229A9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B2FE1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CA310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C7219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5FC3F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ECCF9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E4A20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27EB9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85B08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D33A7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4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778D6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7860B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2.210</w:t>
            </w:r>
          </w:p>
        </w:tc>
      </w:tr>
      <w:tr w:rsidR="003C5EA4" w14:paraId="0266DD5E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A51D8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6B65F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329F7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4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1CC56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CD5E6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AB5D6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2BE76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5A2FB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E567A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4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C58EC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02B1A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9.538</w:t>
            </w:r>
          </w:p>
        </w:tc>
      </w:tr>
      <w:tr w:rsidR="003C5EA4" w14:paraId="0A67D679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47165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321D2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95C62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DF7D3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D47A6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68BB2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E18DA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2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0342F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2DB42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4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6550F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E0569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8.125</w:t>
            </w:r>
          </w:p>
        </w:tc>
      </w:tr>
      <w:tr w:rsidR="003C5EA4" w14:paraId="479099BD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9BA91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B295A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22CC6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4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095F5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9C76F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8C8D1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0E71E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34284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FAB7B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4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67961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F6C92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8.299</w:t>
            </w:r>
          </w:p>
        </w:tc>
      </w:tr>
      <w:tr w:rsidR="003C5EA4" w14:paraId="3F904242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66D21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95609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8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A7643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4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BC3FE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5ECB4D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E1BAB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C439C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E9253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448E7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4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1B020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5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2A0F0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2.715</w:t>
            </w:r>
          </w:p>
        </w:tc>
      </w:tr>
      <w:tr w:rsidR="003C5EA4" w14:paraId="2396F3BF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4AC45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5AA8F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1240B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4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496C8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D5F5F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4942D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97257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848EB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1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639F2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48</w:t>
            </w:r>
          </w:p>
        </w:tc>
        <w:tc>
          <w:tcPr>
            <w:tcW w:w="41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DE70F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A18C7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1.075</w:t>
            </w:r>
          </w:p>
        </w:tc>
      </w:tr>
      <w:tr w:rsidR="003C5EA4" w14:paraId="7C15EBCE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7111AE8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3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E61E14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8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1C0BAE5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072D1CA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8AFDCB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3DB4753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1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F00783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6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00FF41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5F1540E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48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D687AA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5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35EEC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1.170</w:t>
            </w:r>
          </w:p>
        </w:tc>
      </w:tr>
    </w:tbl>
    <w:p w14:paraId="700441C8" w14:textId="77777777" w:rsidR="003C5EA4" w:rsidRDefault="003C5EA4" w:rsidP="003C5EA4">
      <w:pPr>
        <w:pStyle w:val="BodyText"/>
        <w:rPr>
          <w:b/>
        </w:rPr>
      </w:pPr>
    </w:p>
    <w:p w14:paraId="6E5C90E9" w14:textId="77777777" w:rsidR="003C5EA4" w:rsidRDefault="003C5EA4" w:rsidP="003C5EA4">
      <w:pPr>
        <w:rPr>
          <w:szCs w:val="24"/>
          <w:lang w:val="en-ID" w:eastAsia="en-ID"/>
        </w:rPr>
        <w:sectPr w:rsidR="003C5EA4">
          <w:type w:val="continuous"/>
          <w:pgSz w:w="11907" w:h="16839"/>
          <w:pgMar w:top="2268" w:right="1701" w:bottom="1701" w:left="2268" w:header="708" w:footer="708" w:gutter="0"/>
          <w:cols w:space="720"/>
          <w:titlePg/>
          <w:docGrid w:linePitch="360"/>
        </w:sectPr>
      </w:pPr>
    </w:p>
    <w:p w14:paraId="70303334" w14:textId="77777777" w:rsidR="003C5EA4" w:rsidRDefault="003C5EA4" w:rsidP="003C5EA4">
      <w:pPr>
        <w:adjustRightInd w:val="0"/>
        <w:jc w:val="both"/>
        <w:rPr>
          <w:b/>
          <w:szCs w:val="24"/>
        </w:rPr>
      </w:pPr>
      <w:r>
        <w:rPr>
          <w:b/>
          <w:szCs w:val="24"/>
        </w:rPr>
        <w:t>Lampiran 20</w:t>
      </w:r>
    </w:p>
    <w:p w14:paraId="042935C6" w14:textId="77777777" w:rsidR="003C5EA4" w:rsidRDefault="003C5EA4" w:rsidP="003C5EA4">
      <w:pPr>
        <w:rPr>
          <w:b/>
        </w:rPr>
      </w:pPr>
      <w:proofErr w:type="spellStart"/>
      <w:r>
        <w:rPr>
          <w:b/>
        </w:rPr>
        <w:t>Tabulasi</w:t>
      </w:r>
      <w:proofErr w:type="spellEnd"/>
      <w:r>
        <w:rPr>
          <w:b/>
        </w:rPr>
        <w:t xml:space="preserve"> Data MSI </w:t>
      </w:r>
      <w:proofErr w:type="spellStart"/>
      <w:r>
        <w:rPr>
          <w:b/>
        </w:rPr>
        <w:t>Penelitian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Responden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Variabel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Penerapan</w:t>
      </w:r>
      <w:proofErr w:type="spellEnd"/>
      <w:r>
        <w:rPr>
          <w:b/>
        </w:rPr>
        <w:t xml:space="preserve"> SIM (X1)</w:t>
      </w:r>
    </w:p>
    <w:tbl>
      <w:tblPr>
        <w:tblW w:w="8533" w:type="dxa"/>
        <w:tblLook w:val="0000" w:firstRow="0" w:lastRow="0" w:firstColumn="0" w:lastColumn="0" w:noHBand="0" w:noVBand="0"/>
      </w:tblPr>
      <w:tblGrid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817"/>
        <w:gridCol w:w="1020"/>
      </w:tblGrid>
      <w:tr w:rsidR="003C5EA4" w14:paraId="0C475C87" w14:textId="77777777" w:rsidTr="00AB6D61">
        <w:trPr>
          <w:trHeight w:val="330"/>
        </w:trPr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00A55A" w14:textId="77777777" w:rsidR="003C5EA4" w:rsidRDefault="003C5EA4" w:rsidP="00AB6D61">
            <w:pPr>
              <w:rPr>
                <w:b/>
                <w:bCs/>
                <w:color w:val="FF0000"/>
                <w:sz w:val="24"/>
                <w:szCs w:val="24"/>
              </w:rPr>
            </w:pPr>
            <w:proofErr w:type="spellStart"/>
            <w:r>
              <w:rPr>
                <w:b/>
                <w:bCs/>
                <w:color w:val="FF0000"/>
                <w:sz w:val="24"/>
                <w:szCs w:val="24"/>
              </w:rPr>
              <w:t>Succesive</w:t>
            </w:r>
            <w:proofErr w:type="spellEnd"/>
            <w:r>
              <w:rPr>
                <w:b/>
                <w:bCs/>
                <w:color w:val="FF0000"/>
                <w:sz w:val="24"/>
                <w:szCs w:val="24"/>
              </w:rPr>
              <w:t xml:space="preserve"> Interval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D43EEA" w14:textId="77777777" w:rsidR="003C5EA4" w:rsidRDefault="003C5EA4" w:rsidP="00AB6D61">
            <w:pPr>
              <w:rPr>
                <w:b/>
                <w:bCs/>
                <w:color w:val="FF0000"/>
                <w:sz w:val="24"/>
                <w:szCs w:val="24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7E9351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E64B16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DB81D5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107F26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EACC89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B5AE04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E187E0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266D98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</w:tr>
      <w:tr w:rsidR="003C5EA4" w14:paraId="0C09627A" w14:textId="77777777" w:rsidTr="00AB6D61">
        <w:trPr>
          <w:trHeight w:val="270"/>
        </w:trPr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28B567B5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1.1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52585B3A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1.2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22B09D0F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1.3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C860BE2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1.4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D82C938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1.5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D6E6DBE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1.6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2074EA5E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1.7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04FD18B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1.8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5126A094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1.9</w:t>
            </w:r>
          </w:p>
        </w:tc>
        <w:tc>
          <w:tcPr>
            <w:tcW w:w="70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51EB3ADC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1.1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3DF5BE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</w:p>
        </w:tc>
      </w:tr>
      <w:tr w:rsidR="003C5EA4" w14:paraId="5BA70977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139DB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97371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289E7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53BE1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AFDB5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7F26F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05F98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8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4304F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23404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6643A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3F3A2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1.485</w:t>
            </w:r>
          </w:p>
        </w:tc>
      </w:tr>
      <w:tr w:rsidR="003C5EA4" w14:paraId="546B770C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22FAA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F71CD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19DF6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9BA1C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9AEED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CA99B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78880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8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07605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08B83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90B7B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E543E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7.488</w:t>
            </w:r>
          </w:p>
        </w:tc>
      </w:tr>
      <w:tr w:rsidR="003C5EA4" w14:paraId="29EED1BD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C2D7C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DC038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7EE6B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65000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BFC4D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EF6F4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8DDF4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8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BB556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C8034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333AE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67748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2.879</w:t>
            </w:r>
          </w:p>
        </w:tc>
      </w:tr>
      <w:tr w:rsidR="003C5EA4" w14:paraId="0A7D71AA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F0FFF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97E14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AA05A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A7E5F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2DBF5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13716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F2911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8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B46E2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F1B4D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B46A0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55B13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9.861</w:t>
            </w:r>
          </w:p>
        </w:tc>
      </w:tr>
      <w:tr w:rsidR="003C5EA4" w14:paraId="039DCDC9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7E4E0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83BF5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4FC51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49F44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2E171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38EDD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09A0E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8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6DCC0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38FEC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93417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43EB1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9.790</w:t>
            </w:r>
          </w:p>
        </w:tc>
      </w:tr>
      <w:tr w:rsidR="003C5EA4" w14:paraId="24329616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7EC4CF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52963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E59DC6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69312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8EDDC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DE57B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D79AB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8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58124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C2724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A60BA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197F3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9.921</w:t>
            </w:r>
          </w:p>
        </w:tc>
      </w:tr>
      <w:tr w:rsidR="003C5EA4" w14:paraId="38005E32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B47E7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lastRenderedPageBreak/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63949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4808A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8181B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5AB53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E676A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632B6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8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83F6F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A71E1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39BAE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C447B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5.481</w:t>
            </w:r>
          </w:p>
        </w:tc>
      </w:tr>
      <w:tr w:rsidR="003C5EA4" w14:paraId="2609D926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2A83C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70E141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25123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39A4B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70282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C0C11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BBC12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ECF6E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C9466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D9DA2C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7A4DD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11.455</w:t>
            </w:r>
          </w:p>
        </w:tc>
      </w:tr>
      <w:tr w:rsidR="003C5EA4" w14:paraId="5A3E6F6B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DC53A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8321F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BBB05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68D3B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900DA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6842D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D8178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8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0B7A7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65508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CF91E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1D331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4.038</w:t>
            </w:r>
          </w:p>
        </w:tc>
      </w:tr>
      <w:tr w:rsidR="003C5EA4" w14:paraId="4EB04F38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45493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15B72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20A25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00ECD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8C1E3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704A2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DA4F2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1C5F5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827F5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5B4A2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387A1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16.502</w:t>
            </w:r>
          </w:p>
        </w:tc>
      </w:tr>
      <w:tr w:rsidR="003C5EA4" w14:paraId="4D494DCB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DBFE2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B1B35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3B2CD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34DCB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0569A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B2E31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BFB94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8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32FE2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4C258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48C1D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40996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8.347</w:t>
            </w:r>
          </w:p>
        </w:tc>
      </w:tr>
      <w:tr w:rsidR="003C5EA4" w14:paraId="10C607D2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3A54F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DB4B7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EC1BF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F9512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AB4C9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A512C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CDDCF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A2E1E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C1EDA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C808F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0D0D5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18.714</w:t>
            </w:r>
          </w:p>
        </w:tc>
      </w:tr>
      <w:tr w:rsidR="003C5EA4" w14:paraId="26BF15BE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26B9C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B149B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654C6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30758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1A077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9D8CB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2C279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8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F6AC7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43DD7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944F4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B285A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7.287</w:t>
            </w:r>
          </w:p>
        </w:tc>
      </w:tr>
      <w:tr w:rsidR="003C5EA4" w14:paraId="174679DB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B1CFF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8454E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BA0CC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8895C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E7576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0FD46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54DED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8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F5DED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726D7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1DE512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DB7C8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1.283</w:t>
            </w:r>
          </w:p>
        </w:tc>
      </w:tr>
      <w:tr w:rsidR="003C5EA4" w14:paraId="290C419E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BD7C7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5B78C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363F7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2CAC4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DD97AD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4AE85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C0483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8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9F546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576A96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4D72B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35B27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8.418</w:t>
            </w:r>
          </w:p>
        </w:tc>
      </w:tr>
      <w:tr w:rsidR="003C5EA4" w14:paraId="75C1E9CC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3E21B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9F4E3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88F97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D7F1E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67D4F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6181A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B8154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8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13FE7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15AFE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0A5C9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8E78E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4.230</w:t>
            </w:r>
          </w:p>
        </w:tc>
      </w:tr>
      <w:tr w:rsidR="003C5EA4" w14:paraId="5D43BA69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331EE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34B3F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E9123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6C17F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DFB4F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2F6DC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94698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8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A0426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1FEFF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449C7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331F4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4.421</w:t>
            </w:r>
          </w:p>
        </w:tc>
      </w:tr>
      <w:tr w:rsidR="003C5EA4" w14:paraId="324EEE90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53434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48112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C68DE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3FED5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8091C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642B5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5DEC7F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8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A982F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12988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720F2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BBB65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8.434</w:t>
            </w:r>
          </w:p>
        </w:tc>
      </w:tr>
      <w:tr w:rsidR="003C5EA4" w14:paraId="2829F419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22E4C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AE7CC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F6C99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A1A9F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02FE7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E9E85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84014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8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32551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F6374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B3914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D965F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5.783</w:t>
            </w:r>
          </w:p>
        </w:tc>
      </w:tr>
      <w:tr w:rsidR="003C5EA4" w14:paraId="55BE753C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86397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57C15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A1973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3262F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0B2C4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AE0FB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9C9B6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8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D023DF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1029A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1A244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EDF43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0.047</w:t>
            </w:r>
          </w:p>
        </w:tc>
      </w:tr>
      <w:tr w:rsidR="003C5EA4" w14:paraId="1CF1472A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A472C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D469C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E9D7B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04A5B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559C4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59C20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75B67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8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E62CA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4CD83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0EA6A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1BCF6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4.125</w:t>
            </w:r>
          </w:p>
        </w:tc>
      </w:tr>
      <w:tr w:rsidR="003C5EA4" w14:paraId="182A7021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43E36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78F69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999E0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5161B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1D9EA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5BBD3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77A7D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8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6E1B4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1838A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42F0D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1DE6C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9.926</w:t>
            </w:r>
          </w:p>
        </w:tc>
      </w:tr>
      <w:tr w:rsidR="003C5EA4" w14:paraId="09B27B81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1C58B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83225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C94B9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6657A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3D22B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69B54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5D174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8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51C8A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8B25F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3CBEF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76C6B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1.399</w:t>
            </w:r>
          </w:p>
        </w:tc>
      </w:tr>
      <w:tr w:rsidR="003C5EA4" w14:paraId="3FD8E7E5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38C49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DB1F6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4FF1D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FD3C3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FAE61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5AB6D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25E4F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8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CDF02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8233B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07254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2E3CA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5.602</w:t>
            </w:r>
          </w:p>
        </w:tc>
      </w:tr>
      <w:tr w:rsidR="003C5EA4" w14:paraId="0C602A8A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451C3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5997D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23162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15CA7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04C0B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633BD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FBD35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8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E8875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9C74C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382F1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742FF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1.283</w:t>
            </w:r>
          </w:p>
        </w:tc>
      </w:tr>
      <w:tr w:rsidR="003C5EA4" w14:paraId="23362FE4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4C988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83FC7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79F68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F3EFB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40025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A5B82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96FBD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8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479BF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36B25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6561A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5FB1D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3.023</w:t>
            </w:r>
          </w:p>
        </w:tc>
      </w:tr>
      <w:tr w:rsidR="003C5EA4" w14:paraId="1135FC23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D80CC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6FFF8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AB671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9DBC6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51DBB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65F41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51653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8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A5BFA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B6F7E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50FCA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CF9AB8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2.847</w:t>
            </w:r>
          </w:p>
        </w:tc>
      </w:tr>
      <w:tr w:rsidR="003C5EA4" w14:paraId="10FE7201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16971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AE448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88220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8EFDE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AE65A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7F558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00A79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8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29D7E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4D359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0D352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BBD59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6.990</w:t>
            </w:r>
          </w:p>
        </w:tc>
      </w:tr>
      <w:tr w:rsidR="003C5EA4" w14:paraId="3AF12120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6849E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E8364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780CD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90E73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03571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31D27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6424C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8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E2CDD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FE8C4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57CF2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B35C8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0.435</w:t>
            </w:r>
          </w:p>
        </w:tc>
      </w:tr>
      <w:tr w:rsidR="003C5EA4" w14:paraId="53D7C339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90950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B2F80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E2ECE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A64BC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B5FB8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7FCCB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DCDAA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8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BBFFA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4C314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0AD7F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0D007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0.158</w:t>
            </w:r>
          </w:p>
        </w:tc>
      </w:tr>
      <w:tr w:rsidR="003C5EA4" w14:paraId="37284813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69546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ED8909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2FFD8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1CC8A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4A8E8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49AAA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423AC1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8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8CF04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E9AC8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8D8D3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704C3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2.842</w:t>
            </w:r>
          </w:p>
        </w:tc>
      </w:tr>
      <w:tr w:rsidR="003C5EA4" w14:paraId="6FACE4DE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61CAE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B2F7F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E04B2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AED68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68D2F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71D9A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B7643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8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8C3A3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A23E9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476B2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E6007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5.783</w:t>
            </w:r>
          </w:p>
        </w:tc>
      </w:tr>
      <w:tr w:rsidR="003C5EA4" w14:paraId="34ADE67E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D4FA5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95609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A700B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D2EBA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A765F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FECD8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2095D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8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21C12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FC0A1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1D4B5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E0EB4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1.278</w:t>
            </w:r>
          </w:p>
        </w:tc>
      </w:tr>
      <w:tr w:rsidR="003C5EA4" w14:paraId="4702AFE8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704D5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lastRenderedPageBreak/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54973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3AF0A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2FFDC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28A35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0E78A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38504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8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6D707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7F6A0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146E1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D0E58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7.287</w:t>
            </w:r>
          </w:p>
        </w:tc>
      </w:tr>
      <w:tr w:rsidR="003C5EA4" w14:paraId="3D9BCB60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2329E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0C505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734BB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2C55B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E21E9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BC1BB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7EF57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8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9AED5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8FA45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A00B2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D97CF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1.102</w:t>
            </w:r>
          </w:p>
        </w:tc>
      </w:tr>
      <w:tr w:rsidR="003C5EA4" w14:paraId="5026A12D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D5EBD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5C5089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E699B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A4B33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7B15E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03104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93A4A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8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21152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355BA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08D68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1AD33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6.986</w:t>
            </w:r>
          </w:p>
        </w:tc>
      </w:tr>
      <w:tr w:rsidR="003C5EA4" w14:paraId="2D7FC010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02294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F6017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A27A6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3EDBB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7F158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68C78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BBAC2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8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C86F1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5BC40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7B996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B9F1D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0.047</w:t>
            </w:r>
          </w:p>
        </w:tc>
      </w:tr>
      <w:tr w:rsidR="003C5EA4" w14:paraId="373F34D2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F8026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D81D68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10DFF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6C498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4D178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8BA5C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647F9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8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7EAC3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A1082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99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C2A20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CEA28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2.847</w:t>
            </w:r>
          </w:p>
        </w:tc>
      </w:tr>
      <w:tr w:rsidR="003C5EA4" w14:paraId="10A374BA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DA333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EB46B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2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04480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4CDA5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60F73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FA1C3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18DB8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28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AA54F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8B1A7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82C0A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D2507A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1.399</w:t>
            </w:r>
          </w:p>
        </w:tc>
      </w:tr>
      <w:tr w:rsidR="003C5EA4" w14:paraId="46D7C567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9C1BC2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85B903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7BB941D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0D207CA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5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3259C89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397100C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9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3F36B2E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307AD42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732A0D3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67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2F4A25D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9B675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5.602</w:t>
            </w:r>
          </w:p>
        </w:tc>
      </w:tr>
    </w:tbl>
    <w:p w14:paraId="5EBCC99F" w14:textId="77777777" w:rsidR="003C5EA4" w:rsidRDefault="003C5EA4" w:rsidP="003C5EA4">
      <w:pPr>
        <w:rPr>
          <w:b/>
        </w:rPr>
      </w:pPr>
    </w:p>
    <w:p w14:paraId="0B8FC45D" w14:textId="77777777" w:rsidR="003C5EA4" w:rsidRDefault="003C5EA4" w:rsidP="003C5EA4">
      <w:pPr>
        <w:rPr>
          <w:szCs w:val="24"/>
          <w:lang w:val="en-ID" w:eastAsia="en-ID"/>
        </w:rPr>
        <w:sectPr w:rsidR="003C5EA4">
          <w:type w:val="continuous"/>
          <w:pgSz w:w="11907" w:h="16839"/>
          <w:pgMar w:top="2268" w:right="1701" w:bottom="1701" w:left="2268" w:header="708" w:footer="708" w:gutter="0"/>
          <w:cols w:space="720"/>
          <w:titlePg/>
          <w:docGrid w:linePitch="360"/>
        </w:sectPr>
      </w:pPr>
    </w:p>
    <w:p w14:paraId="256CD0F8" w14:textId="77777777" w:rsidR="003C5EA4" w:rsidRDefault="003C5EA4" w:rsidP="003C5EA4">
      <w:pPr>
        <w:adjustRightInd w:val="0"/>
        <w:jc w:val="both"/>
        <w:rPr>
          <w:b/>
          <w:szCs w:val="24"/>
        </w:rPr>
      </w:pPr>
      <w:r>
        <w:rPr>
          <w:b/>
          <w:szCs w:val="24"/>
        </w:rPr>
        <w:t>Lampiran 21</w:t>
      </w:r>
    </w:p>
    <w:p w14:paraId="5A9981E0" w14:textId="77777777" w:rsidR="003C5EA4" w:rsidRDefault="003C5EA4" w:rsidP="003C5EA4">
      <w:pPr>
        <w:rPr>
          <w:b/>
        </w:rPr>
      </w:pPr>
      <w:proofErr w:type="spellStart"/>
      <w:r>
        <w:rPr>
          <w:b/>
        </w:rPr>
        <w:t>Tabulasi</w:t>
      </w:r>
      <w:proofErr w:type="spellEnd"/>
      <w:r>
        <w:rPr>
          <w:b/>
        </w:rPr>
        <w:t xml:space="preserve"> Data MSI </w:t>
      </w:r>
      <w:proofErr w:type="spellStart"/>
      <w:r>
        <w:rPr>
          <w:b/>
        </w:rPr>
        <w:t>Penelitian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Responden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Variabel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Kedisiplinan</w:t>
      </w:r>
      <w:proofErr w:type="spellEnd"/>
      <w:r>
        <w:rPr>
          <w:b/>
        </w:rPr>
        <w:t xml:space="preserve"> (X2)</w:t>
      </w:r>
    </w:p>
    <w:tbl>
      <w:tblPr>
        <w:tblW w:w="8451" w:type="dxa"/>
        <w:tblLook w:val="0000" w:firstRow="0" w:lastRow="0" w:firstColumn="0" w:lastColumn="0" w:noHBand="0" w:noVBand="0"/>
      </w:tblPr>
      <w:tblGrid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817"/>
        <w:gridCol w:w="1080"/>
      </w:tblGrid>
      <w:tr w:rsidR="003C5EA4" w14:paraId="00E37AB8" w14:textId="77777777" w:rsidTr="00AB6D61">
        <w:trPr>
          <w:trHeight w:val="330"/>
        </w:trPr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1848AA" w14:textId="77777777" w:rsidR="003C5EA4" w:rsidRDefault="003C5EA4" w:rsidP="00AB6D61">
            <w:pPr>
              <w:rPr>
                <w:b/>
                <w:bCs/>
                <w:color w:val="FF0000"/>
                <w:sz w:val="24"/>
                <w:szCs w:val="24"/>
              </w:rPr>
            </w:pPr>
            <w:proofErr w:type="spellStart"/>
            <w:r>
              <w:rPr>
                <w:b/>
                <w:bCs/>
                <w:color w:val="FF0000"/>
                <w:sz w:val="24"/>
                <w:szCs w:val="24"/>
              </w:rPr>
              <w:t>Succesive</w:t>
            </w:r>
            <w:proofErr w:type="spellEnd"/>
            <w:r>
              <w:rPr>
                <w:b/>
                <w:bCs/>
                <w:color w:val="FF0000"/>
                <w:sz w:val="24"/>
                <w:szCs w:val="24"/>
              </w:rPr>
              <w:t xml:space="preserve"> Interval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4A876E1" w14:textId="77777777" w:rsidR="003C5EA4" w:rsidRDefault="003C5EA4" w:rsidP="00AB6D61">
            <w:pPr>
              <w:rPr>
                <w:b/>
                <w:bCs/>
                <w:color w:val="FF0000"/>
                <w:sz w:val="24"/>
                <w:szCs w:val="24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E55667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307DE5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5A70D1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A6C55D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EE5D8C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8798C0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FBF63D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2238A3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</w:tr>
      <w:tr w:rsidR="003C5EA4" w14:paraId="157F5995" w14:textId="77777777" w:rsidTr="00AB6D61">
        <w:trPr>
          <w:trHeight w:val="270"/>
        </w:trPr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31E78C7B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2.1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1B0527E6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2.2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2FD86009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2.3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1AE90151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2.4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77E4398E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2.5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0980FCD4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2.6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34701307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2.7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A96CE5B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2.8</w:t>
            </w:r>
          </w:p>
        </w:tc>
        <w:tc>
          <w:tcPr>
            <w:tcW w:w="75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16775898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2.9</w:t>
            </w:r>
          </w:p>
        </w:tc>
        <w:tc>
          <w:tcPr>
            <w:tcW w:w="558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7B8E8965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2.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39E127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</w:p>
        </w:tc>
      </w:tr>
      <w:tr w:rsidR="003C5EA4" w14:paraId="2D271F7F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9C566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6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AAE2B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0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C85CA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9721F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FE325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DEA70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0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BB570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07193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5E185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D8632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61773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7.724</w:t>
            </w:r>
          </w:p>
        </w:tc>
      </w:tr>
      <w:tr w:rsidR="003C5EA4" w14:paraId="124C0C0F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F00C8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1E46A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894EC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A1226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B0D28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8894F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C7124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1626F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E2539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AC6FC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486B6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0.500</w:t>
            </w:r>
          </w:p>
        </w:tc>
      </w:tr>
      <w:tr w:rsidR="003C5EA4" w14:paraId="118AEC0E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77482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6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18F76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0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D843C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ADBBF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4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1161F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E88CD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6FBF7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11FEC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6795A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E5B39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28567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1.955</w:t>
            </w:r>
          </w:p>
        </w:tc>
      </w:tr>
      <w:tr w:rsidR="003C5EA4" w14:paraId="00FE2393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8E851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9593F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590EF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9FFD1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BD094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1A1CA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C8D73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F4BEC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46DC4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7DC51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FFFF9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7.394</w:t>
            </w:r>
          </w:p>
        </w:tc>
      </w:tr>
      <w:tr w:rsidR="003C5EA4" w14:paraId="18667D94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A7635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6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9AEF8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0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E2E03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C1B1C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4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CF171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B4718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73B15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672F0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83B98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71E47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564A1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8.878</w:t>
            </w:r>
          </w:p>
        </w:tc>
      </w:tr>
      <w:tr w:rsidR="003C5EA4" w14:paraId="392BC1C4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EC42F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6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D22AB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0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1BE7E2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FABB2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EA429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09BE5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D8433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97312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458A6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DB44B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E9173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7.452</w:t>
            </w:r>
          </w:p>
        </w:tc>
      </w:tr>
      <w:tr w:rsidR="003C5EA4" w14:paraId="5298B837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B5458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6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3A521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0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6D3A9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6C954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4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A7C56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4B9BA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9F8D8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05DD9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12F0C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ACC77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6D9FC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3.554</w:t>
            </w:r>
          </w:p>
        </w:tc>
      </w:tr>
      <w:tr w:rsidR="003C5EA4" w14:paraId="179B977E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E0050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2D985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0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3AF1D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5BA41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B2AC9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9328F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967F7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A4D0D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EDD04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5C28C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9462B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17.491</w:t>
            </w:r>
          </w:p>
        </w:tc>
      </w:tr>
      <w:tr w:rsidR="003C5EA4" w14:paraId="2A85595B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0F792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A8298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0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4E281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65B4F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DCCFD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1EFA1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6E50E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21848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EE52E9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3A307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6374D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7.528</w:t>
            </w:r>
          </w:p>
        </w:tc>
      </w:tr>
      <w:tr w:rsidR="003C5EA4" w14:paraId="1354847F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C1D35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D4D3C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CD046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2DF8F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B4317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DB262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53AAA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C634D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E4E43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148F0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BF4F5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14.782</w:t>
            </w:r>
          </w:p>
        </w:tc>
      </w:tr>
      <w:tr w:rsidR="003C5EA4" w14:paraId="0B95697B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6BAA3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6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6DF50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0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5D900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6AC31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CA464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F8041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C1CA7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480DE1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D6092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29F85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29971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7.452</w:t>
            </w:r>
          </w:p>
        </w:tc>
      </w:tr>
      <w:tr w:rsidR="003C5EA4" w14:paraId="09E27E22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DFC424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87E9F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27CE3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202A1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FBA11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5F453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0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F0589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8305A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7D848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512DB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53B20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14.356</w:t>
            </w:r>
          </w:p>
        </w:tc>
      </w:tr>
      <w:tr w:rsidR="003C5EA4" w14:paraId="2C0B199F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0D96E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63BAE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05B0E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60028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4DDDD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456BE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49907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377E9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FF650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D2C52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E1872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17.655</w:t>
            </w:r>
          </w:p>
        </w:tc>
      </w:tr>
      <w:tr w:rsidR="003C5EA4" w14:paraId="7D9BD281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E2A78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6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42AE4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25B74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F43F6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4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31703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AADC5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D4318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7CD0C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630A4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8D894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D73F1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1.819</w:t>
            </w:r>
          </w:p>
        </w:tc>
      </w:tr>
      <w:tr w:rsidR="003C5EA4" w14:paraId="4FAA9275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E7A2C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lastRenderedPageBreak/>
              <w:t>2.3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5DDA7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0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928CA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29B2F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C3633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C29C6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0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F82B8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AAFF1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09B4E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6EEDB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A19A5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3.160</w:t>
            </w:r>
          </w:p>
        </w:tc>
      </w:tr>
      <w:tr w:rsidR="003C5EA4" w14:paraId="169E3251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C17BB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B3832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BA618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3D52E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A1A13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B1764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0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13FC8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CAB1D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162C6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B218F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74F31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0.280</w:t>
            </w:r>
          </w:p>
        </w:tc>
      </w:tr>
      <w:tr w:rsidR="003C5EA4" w14:paraId="6FE1201C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FCFE3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DB0F43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0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96E92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7C70E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4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0392D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26701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A8197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E50F7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902FE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89EC8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43174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2.139</w:t>
            </w:r>
          </w:p>
        </w:tc>
      </w:tr>
      <w:tr w:rsidR="003C5EA4" w14:paraId="48911A38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99D53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95B9B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0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0231F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43A91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4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B9F74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50FDB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215C6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E27A8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82DC0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404D9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EC76A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9.102</w:t>
            </w:r>
          </w:p>
        </w:tc>
      </w:tr>
      <w:tr w:rsidR="003C5EA4" w14:paraId="7D55A302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A7B49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6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C8651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DBFC5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6BEBF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4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48ED0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B9EE2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F2020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44565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B1450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B246A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4D738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3.401</w:t>
            </w:r>
          </w:p>
        </w:tc>
      </w:tr>
      <w:tr w:rsidR="003C5EA4" w14:paraId="18669C57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5B80E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6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6E186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0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AA2CF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8CA10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0A6F7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62437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0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C2873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CA2D2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33521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E20E2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4501E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6.183</w:t>
            </w:r>
          </w:p>
        </w:tc>
      </w:tr>
      <w:tr w:rsidR="003C5EA4" w14:paraId="2738AA4B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88698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6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455B8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0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D50AB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08923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4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DE980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7C3AE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EBDC3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6C54A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4F8F56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EBE6C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01697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3.495</w:t>
            </w:r>
          </w:p>
        </w:tc>
      </w:tr>
      <w:tr w:rsidR="003C5EA4" w14:paraId="4A765A18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E9B67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09EE6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0C23A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C0EB6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14970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F3C17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0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52A45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766AF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F2D17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5A882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25929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7.663</w:t>
            </w:r>
          </w:p>
        </w:tc>
      </w:tr>
      <w:tr w:rsidR="003C5EA4" w14:paraId="15895E2A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6B190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ABA78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0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4720F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C96B2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21219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1391C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CD326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1447F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1A2D7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50154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4D7B8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9.126</w:t>
            </w:r>
          </w:p>
        </w:tc>
      </w:tr>
      <w:tr w:rsidR="003C5EA4" w14:paraId="66930855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EE1CA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6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CD9FF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7D844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48FD6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2D145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71CD2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D84DE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32412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F98C7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18FA12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25434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3.387</w:t>
            </w:r>
          </w:p>
        </w:tc>
      </w:tr>
      <w:tr w:rsidR="003C5EA4" w14:paraId="1E0A2F35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B3834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6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C082A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0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601EA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85919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2E1C6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0556A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D9B1B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836EA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39E1B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947DB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A7F90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9.000</w:t>
            </w:r>
          </w:p>
        </w:tc>
      </w:tr>
      <w:tr w:rsidR="003C5EA4" w14:paraId="25F19A46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C1C2A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6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55FFB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4041B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26A7D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4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025F3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0C897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0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D02800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F7939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E6077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B8FA2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D61A48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8.945</w:t>
            </w:r>
          </w:p>
        </w:tc>
      </w:tr>
      <w:tr w:rsidR="003C5EA4" w14:paraId="09BB73AB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B830F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6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3C57A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FB007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4E105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4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D52F5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86321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3C5E3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F7573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D9E71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8470B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E42DB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1.929</w:t>
            </w:r>
          </w:p>
        </w:tc>
      </w:tr>
      <w:tr w:rsidR="003C5EA4" w14:paraId="6B476DB3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512FF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A96C6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B046E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9D724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34CE3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D7694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0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EE67E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1457F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806DA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FBC3A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8F01D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6.239</w:t>
            </w:r>
          </w:p>
        </w:tc>
      </w:tr>
      <w:tr w:rsidR="003C5EA4" w14:paraId="355A5EC7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4853E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C6AF4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0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3F677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7172A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479D5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46C39C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0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F11DA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0A3B8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9B3B1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366A9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A349F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0.054</w:t>
            </w:r>
          </w:p>
        </w:tc>
      </w:tr>
      <w:tr w:rsidR="003C5EA4" w14:paraId="13EDF83F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F2D96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8B077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0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AAC2F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0649E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4F253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54D06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CBFC8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A46DB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12AE4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B4794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9CE44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19.060</w:t>
            </w:r>
          </w:p>
        </w:tc>
      </w:tr>
      <w:tr w:rsidR="003C5EA4" w14:paraId="3F4AE305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593FF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6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F7874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0C75A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0A1B2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4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C0635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EAFAE9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CA84B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53405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D8493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7D5CE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62044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3.311</w:t>
            </w:r>
          </w:p>
        </w:tc>
      </w:tr>
      <w:tr w:rsidR="003C5EA4" w14:paraId="047FAB06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F41EB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4C366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0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CF6C3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77B50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4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67A93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D3E2F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0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B645B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9C60B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37C01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D0601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02F50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9.187</w:t>
            </w:r>
          </w:p>
        </w:tc>
      </w:tr>
      <w:tr w:rsidR="003C5EA4" w14:paraId="5D02AD4C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D0BA9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6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93935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8851F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BC3C2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4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5C877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C52B1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138CF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13B79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782B1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19495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1FC62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8.802</w:t>
            </w:r>
          </w:p>
        </w:tc>
      </w:tr>
      <w:tr w:rsidR="003C5EA4" w14:paraId="0FC2D203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BF2D9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45437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0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3AE46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58528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61DC9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58F38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84993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F63B1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454A4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3F61B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9517E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4.509</w:t>
            </w:r>
          </w:p>
        </w:tc>
      </w:tr>
      <w:tr w:rsidR="003C5EA4" w14:paraId="5791276B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FF6F7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631E4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0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8DC75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26036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4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5CED8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11BBA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58941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36067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A270A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C8685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57E24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8.935</w:t>
            </w:r>
          </w:p>
        </w:tc>
      </w:tr>
      <w:tr w:rsidR="003C5EA4" w14:paraId="1836008E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A21B5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FFF94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09F6D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50B50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4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3ED77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DBDF8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1BBB0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E1D13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24A34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994C7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16368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8.902</w:t>
            </w:r>
          </w:p>
        </w:tc>
      </w:tr>
      <w:tr w:rsidR="003C5EA4" w14:paraId="38128207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C00D9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D5668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0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CBA76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E304F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4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4382E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01B0B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0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E4F2F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498DB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CEE18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AFB4E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BC54E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6.156</w:t>
            </w:r>
          </w:p>
        </w:tc>
      </w:tr>
      <w:tr w:rsidR="003C5EA4" w14:paraId="388AED16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132B6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6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74AE4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1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4E21C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717B5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4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94D7F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2D52F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D5288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2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805F2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CEC65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9BBE8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EA74A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3.292</w:t>
            </w:r>
          </w:p>
        </w:tc>
      </w:tr>
      <w:tr w:rsidR="003C5EA4" w14:paraId="09A70BD2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B62F7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35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47FD9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0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D7578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60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45A43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77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B8D6F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1AF86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B75B7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3C768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46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9B65B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C9A0D6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4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01D07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9.126</w:t>
            </w:r>
          </w:p>
        </w:tc>
      </w:tr>
      <w:tr w:rsidR="003C5EA4" w14:paraId="1AD3AD33" w14:textId="77777777" w:rsidTr="00AB6D61">
        <w:trPr>
          <w:trHeight w:val="270"/>
        </w:trPr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87D3FA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76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28006EC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81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33A73C4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31BF9A0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1E83CCA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9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14F675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0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1E3CE07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3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207CA10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5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83A7B4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73</w:t>
            </w:r>
          </w:p>
        </w:tc>
        <w:tc>
          <w:tcPr>
            <w:tcW w:w="55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26986F0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3.9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E7E1F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0.526</w:t>
            </w:r>
          </w:p>
        </w:tc>
      </w:tr>
    </w:tbl>
    <w:p w14:paraId="45A83E6A" w14:textId="77777777" w:rsidR="003C5EA4" w:rsidRDefault="003C5EA4" w:rsidP="003C5EA4">
      <w:pPr>
        <w:rPr>
          <w:b/>
        </w:rPr>
      </w:pPr>
    </w:p>
    <w:p w14:paraId="626F4DE2" w14:textId="77777777" w:rsidR="003C5EA4" w:rsidRDefault="003C5EA4" w:rsidP="003C5EA4">
      <w:pPr>
        <w:rPr>
          <w:szCs w:val="24"/>
          <w:lang w:val="en-ID" w:eastAsia="en-ID"/>
        </w:rPr>
        <w:sectPr w:rsidR="003C5EA4">
          <w:type w:val="continuous"/>
          <w:pgSz w:w="11907" w:h="16839"/>
          <w:pgMar w:top="2268" w:right="1701" w:bottom="1701" w:left="2268" w:header="708" w:footer="708" w:gutter="0"/>
          <w:cols w:space="720"/>
          <w:titlePg/>
          <w:docGrid w:linePitch="360"/>
        </w:sectPr>
      </w:pPr>
    </w:p>
    <w:p w14:paraId="630BCE16" w14:textId="77777777" w:rsidR="003C5EA4" w:rsidRDefault="003C5EA4" w:rsidP="003C5EA4">
      <w:pPr>
        <w:adjustRightInd w:val="0"/>
        <w:jc w:val="both"/>
        <w:rPr>
          <w:b/>
          <w:szCs w:val="24"/>
        </w:rPr>
      </w:pPr>
      <w:r>
        <w:rPr>
          <w:b/>
          <w:szCs w:val="24"/>
        </w:rPr>
        <w:t>Lampiran 21</w:t>
      </w:r>
    </w:p>
    <w:p w14:paraId="56EE0CEA" w14:textId="77777777" w:rsidR="003C5EA4" w:rsidRDefault="003C5EA4" w:rsidP="003C5EA4">
      <w:pPr>
        <w:rPr>
          <w:b/>
        </w:rPr>
      </w:pPr>
      <w:proofErr w:type="spellStart"/>
      <w:r>
        <w:rPr>
          <w:b/>
        </w:rPr>
        <w:lastRenderedPageBreak/>
        <w:t>Tabulasi</w:t>
      </w:r>
      <w:proofErr w:type="spellEnd"/>
      <w:r>
        <w:rPr>
          <w:b/>
        </w:rPr>
        <w:t xml:space="preserve"> Data MSI </w:t>
      </w:r>
      <w:proofErr w:type="spellStart"/>
      <w:r>
        <w:rPr>
          <w:b/>
        </w:rPr>
        <w:t>Penelitian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Responden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Variabel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Komunikasi</w:t>
      </w:r>
      <w:proofErr w:type="spellEnd"/>
      <w:r>
        <w:rPr>
          <w:b/>
        </w:rPr>
        <w:t xml:space="preserve"> Interpersonal (X3)</w:t>
      </w:r>
    </w:p>
    <w:tbl>
      <w:tblPr>
        <w:tblW w:w="8439" w:type="dxa"/>
        <w:tblLook w:val="0000" w:firstRow="0" w:lastRow="0" w:firstColumn="0" w:lastColumn="0" w:noHBand="0" w:noVBand="0"/>
      </w:tblPr>
      <w:tblGrid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938"/>
        <w:gridCol w:w="1068"/>
      </w:tblGrid>
      <w:tr w:rsidR="003C5EA4" w14:paraId="025AC481" w14:textId="77777777" w:rsidTr="00AB6D61">
        <w:trPr>
          <w:trHeight w:val="330"/>
        </w:trPr>
        <w:tc>
          <w:tcPr>
            <w:tcW w:w="1428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724E91" w14:textId="77777777" w:rsidR="003C5EA4" w:rsidRDefault="003C5EA4" w:rsidP="00AB6D61">
            <w:pPr>
              <w:rPr>
                <w:b/>
                <w:bCs/>
                <w:color w:val="FF0000"/>
                <w:sz w:val="24"/>
                <w:szCs w:val="24"/>
              </w:rPr>
            </w:pPr>
            <w:proofErr w:type="spellStart"/>
            <w:r>
              <w:rPr>
                <w:b/>
                <w:bCs/>
                <w:color w:val="FF0000"/>
                <w:sz w:val="24"/>
                <w:szCs w:val="24"/>
              </w:rPr>
              <w:t>Succesive</w:t>
            </w:r>
            <w:proofErr w:type="spellEnd"/>
            <w:r>
              <w:rPr>
                <w:b/>
                <w:bCs/>
                <w:color w:val="FF0000"/>
                <w:sz w:val="24"/>
                <w:szCs w:val="24"/>
              </w:rPr>
              <w:t xml:space="preserve"> Interval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3CD730" w14:textId="77777777" w:rsidR="003C5EA4" w:rsidRDefault="003C5EA4" w:rsidP="00AB6D61">
            <w:pPr>
              <w:rPr>
                <w:b/>
                <w:bCs/>
                <w:color w:val="FF0000"/>
                <w:sz w:val="24"/>
                <w:szCs w:val="24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17FCFD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516ABA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7781BF0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D4B322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E8FD3D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47D77C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22B772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E44C94" w14:textId="77777777" w:rsidR="003C5EA4" w:rsidRDefault="003C5EA4" w:rsidP="00AB6D61">
            <w:pPr>
              <w:rPr>
                <w:sz w:val="20"/>
                <w:szCs w:val="20"/>
              </w:rPr>
            </w:pPr>
          </w:p>
        </w:tc>
      </w:tr>
      <w:tr w:rsidR="003C5EA4" w14:paraId="4B85F2C8" w14:textId="77777777" w:rsidTr="00AB6D61">
        <w:trPr>
          <w:trHeight w:val="270"/>
        </w:trPr>
        <w:tc>
          <w:tcPr>
            <w:tcW w:w="71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F314135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3.1</w:t>
            </w:r>
          </w:p>
        </w:tc>
        <w:tc>
          <w:tcPr>
            <w:tcW w:w="71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F9F7EDF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3.2</w:t>
            </w:r>
          </w:p>
        </w:tc>
        <w:tc>
          <w:tcPr>
            <w:tcW w:w="715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34D32214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3.3</w:t>
            </w:r>
          </w:p>
        </w:tc>
        <w:tc>
          <w:tcPr>
            <w:tcW w:w="715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22CF36C7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3.4</w:t>
            </w:r>
          </w:p>
        </w:tc>
        <w:tc>
          <w:tcPr>
            <w:tcW w:w="715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02753E26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3.5</w:t>
            </w:r>
          </w:p>
        </w:tc>
        <w:tc>
          <w:tcPr>
            <w:tcW w:w="715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6DDE0B7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3.6</w:t>
            </w:r>
          </w:p>
        </w:tc>
        <w:tc>
          <w:tcPr>
            <w:tcW w:w="715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902AD10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3.7</w:t>
            </w:r>
          </w:p>
        </w:tc>
        <w:tc>
          <w:tcPr>
            <w:tcW w:w="715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26B634D4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3.8</w:t>
            </w:r>
          </w:p>
        </w:tc>
        <w:tc>
          <w:tcPr>
            <w:tcW w:w="715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37155FB7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3.9</w:t>
            </w:r>
          </w:p>
        </w:tc>
        <w:tc>
          <w:tcPr>
            <w:tcW w:w="938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A05B9E2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sz w:val="20"/>
                <w:szCs w:val="20"/>
              </w:rPr>
              <w:t>X3.10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B8FB1A" w14:textId="77777777" w:rsidR="003C5EA4" w:rsidRDefault="003C5EA4" w:rsidP="00AB6D61">
            <w:pPr>
              <w:jc w:val="center"/>
              <w:rPr>
                <w:rFonts w:ascii="Courier New" w:hAnsi="Courier New" w:cs="Courier New"/>
                <w:b/>
                <w:bCs/>
                <w:sz w:val="20"/>
                <w:szCs w:val="20"/>
              </w:rPr>
            </w:pPr>
          </w:p>
        </w:tc>
      </w:tr>
      <w:tr w:rsidR="003C5EA4" w14:paraId="584CB741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BFB06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E05AA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01B74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0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E0914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3342D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98F6E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457F0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7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26C10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C7033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D2B27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1456A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6.977</w:t>
            </w:r>
          </w:p>
        </w:tc>
      </w:tr>
      <w:tr w:rsidR="003C5EA4" w14:paraId="5EA68251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1F251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DF7D9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E2ACB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093A5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10864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22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FC4E1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4CFC0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7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6DAEC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D6C31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07F99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76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FDF4D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8.531</w:t>
            </w:r>
          </w:p>
        </w:tc>
      </w:tr>
      <w:tr w:rsidR="003C5EA4" w14:paraId="18E280FB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E24FB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18133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9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A5FD9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FF920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920B8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D0427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92603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82E6F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4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E4682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7C7DC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76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F129E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0.342</w:t>
            </w:r>
          </w:p>
        </w:tc>
      </w:tr>
      <w:tr w:rsidR="003C5EA4" w14:paraId="3767E3EB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7AD7C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45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B4C8C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87722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0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341A2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DC93B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1C119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DB076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7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B89DF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90DD8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8E705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7952B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8.548</w:t>
            </w:r>
          </w:p>
        </w:tc>
      </w:tr>
      <w:tr w:rsidR="003C5EA4" w14:paraId="1291A5F6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9F7E3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BB027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9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5B59D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0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9169B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9058B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A7F47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5960F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7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EA2D1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CF9B4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84ABD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C02D2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0.174</w:t>
            </w:r>
          </w:p>
        </w:tc>
      </w:tr>
      <w:tr w:rsidR="003C5EA4" w14:paraId="37CCCEA1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9891F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45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24115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B9E60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BAC04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76F824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E54B0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7D6EE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14F99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4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B74BD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E4CC2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76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798AC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0.326</w:t>
            </w:r>
          </w:p>
        </w:tc>
      </w:tr>
      <w:tr w:rsidR="003C5EA4" w14:paraId="048995EE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1FD00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45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7C78B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9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2F7B4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98AC6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9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1BD1C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4C772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839FF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7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9D3C5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20E5D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1E5C4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76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C6A3D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4.872</w:t>
            </w:r>
          </w:p>
        </w:tc>
      </w:tr>
      <w:tr w:rsidR="003C5EA4" w14:paraId="02B1DBAB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497ED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94AEF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09FD6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4BE61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C6A94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58764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BEBBF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3EC13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87087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5C7A8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D5307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15.551</w:t>
            </w:r>
          </w:p>
        </w:tc>
      </w:tr>
      <w:tr w:rsidR="003C5EA4" w14:paraId="2AE576E2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C44E1B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935AC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0F8C6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89C66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8D0A6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22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D3DE1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FCE53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F1366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4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C20B8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42082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3F712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0.239</w:t>
            </w:r>
          </w:p>
        </w:tc>
      </w:tr>
      <w:tr w:rsidR="003C5EA4" w14:paraId="020FA75C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0E840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EC0F2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0D583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FE90D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079E4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4F4A7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E917D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45688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C8DF5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2BBDB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1A753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2.182</w:t>
            </w:r>
          </w:p>
        </w:tc>
      </w:tr>
      <w:tr w:rsidR="003C5EA4" w14:paraId="60A30EEA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9428E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F0D28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CA260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0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223E0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B257B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DB60F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23D5F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7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D5718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4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721DD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F099D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E4B0F9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0.121</w:t>
            </w:r>
          </w:p>
        </w:tc>
      </w:tr>
      <w:tr w:rsidR="003C5EA4" w14:paraId="4C85DA26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80242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F7399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693EC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99575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B88DA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71F32D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EDF62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0A5CF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9E2FA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97CA8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4260B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16.946</w:t>
            </w:r>
          </w:p>
        </w:tc>
      </w:tr>
      <w:tr w:rsidR="003C5EA4" w14:paraId="43F43075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0EB31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45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F8E6D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BCF1D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96AB3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33E66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19D91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AA875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163CB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240FD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80C9B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C7D2F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3.834</w:t>
            </w:r>
          </w:p>
        </w:tc>
      </w:tr>
      <w:tr w:rsidR="003C5EA4" w14:paraId="2387A03E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F3C83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553D1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15D4B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0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8ECBF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9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32DDB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71081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50BDF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7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95660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4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771F0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EF757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7A291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1.832</w:t>
            </w:r>
          </w:p>
        </w:tc>
      </w:tr>
      <w:tr w:rsidR="003C5EA4" w14:paraId="0ECEA7C0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1B1D2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3B301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B1066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4E5BC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24B9E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FC215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96F0D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A1A4A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37220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21C56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9DFBB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3.950</w:t>
            </w:r>
          </w:p>
        </w:tc>
      </w:tr>
      <w:tr w:rsidR="003C5EA4" w14:paraId="3254B89C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06256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D694A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126EA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2C440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3B8DD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BCAF1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96049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3AB24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5D71C9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6FFCC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4071A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3.950</w:t>
            </w:r>
          </w:p>
        </w:tc>
      </w:tr>
      <w:tr w:rsidR="003C5EA4" w14:paraId="6B5F0F51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3B013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45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A9FB2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9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14400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EA713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9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05347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B9FCD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258E8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7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D8F93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DE046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5BD78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76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69514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4.872</w:t>
            </w:r>
          </w:p>
        </w:tc>
      </w:tr>
      <w:tr w:rsidR="003C5EA4" w14:paraId="51201285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DB751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45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26AA2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5B3F2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0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9203C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A87A0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22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5E655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628BA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955A3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CB2DF2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288A1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46FB3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0.096</w:t>
            </w:r>
          </w:p>
        </w:tc>
      </w:tr>
      <w:tr w:rsidR="003C5EA4" w14:paraId="44C9BC73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73523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267A1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26002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0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E1669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9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2950B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0AA6F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B34E4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7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CFEF9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4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28156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C8FEB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DF4E4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3.336</w:t>
            </w:r>
          </w:p>
        </w:tc>
      </w:tr>
      <w:tr w:rsidR="003C5EA4" w14:paraId="285C153D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4F616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581C7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489A4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52A31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470C9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22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BA938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BBB03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63EA9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4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2BC76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8D696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11439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8.629</w:t>
            </w:r>
          </w:p>
        </w:tc>
      </w:tr>
      <w:tr w:rsidR="003C5EA4" w14:paraId="3DA05378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A77CE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45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6FAF8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AD2FB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0BAA3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9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8DBEB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22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D98DC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20E05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4B234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96159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C6384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76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6A35D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3.329</w:t>
            </w:r>
          </w:p>
        </w:tc>
      </w:tr>
      <w:tr w:rsidR="003C5EA4" w14:paraId="78DFA3E9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AEFEA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45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6D3C1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A81BC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3D47D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9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FA4B6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22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2B02F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1D63B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87673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4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8F1C2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38752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F29F8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0.301</w:t>
            </w:r>
          </w:p>
        </w:tc>
      </w:tr>
      <w:tr w:rsidR="003C5EA4" w14:paraId="308AA5E0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A00AC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C9FB6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BECEC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0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10584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17726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22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8CFF1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22B9C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3D9F0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4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0B591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65970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5EDE7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0.271</w:t>
            </w:r>
          </w:p>
        </w:tc>
      </w:tr>
      <w:tr w:rsidR="003C5EA4" w14:paraId="353F22AD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0A400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lastRenderedPageBreak/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47AC4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9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A9082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0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AB348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9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0A45B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21DCF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27CFB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7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59933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C70E9E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CB70E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76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B8451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4.837</w:t>
            </w:r>
          </w:p>
        </w:tc>
      </w:tr>
      <w:tr w:rsidR="003C5EA4" w14:paraId="136A80F1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221DD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DF968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9E6F3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1D775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77ED7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DCE1A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CA19E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7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4FFF3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4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FED47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28EFC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76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849C3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0.246</w:t>
            </w:r>
          </w:p>
        </w:tc>
      </w:tr>
      <w:tr w:rsidR="003C5EA4" w14:paraId="4971A014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E15A9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45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5E3AA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9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FD488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D4226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39C96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F130F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F1444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D661D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4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74587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727B2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EBBB0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0.253</w:t>
            </w:r>
          </w:p>
        </w:tc>
      </w:tr>
      <w:tr w:rsidR="003C5EA4" w14:paraId="20674471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16F82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39F42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58B17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0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9E1E7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049AF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B9015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76499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F2FD6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F02B7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BF4B6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BD18A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8.599</w:t>
            </w:r>
          </w:p>
        </w:tc>
      </w:tr>
      <w:tr w:rsidR="003C5EA4" w14:paraId="7F3AEBD9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B9561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280B7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4DAC8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0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E0830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0F37B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D8A28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E0AA8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F9E1F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5DB48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E3F1D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C0B70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5.486</w:t>
            </w:r>
          </w:p>
        </w:tc>
      </w:tr>
      <w:tr w:rsidR="003C5EA4" w14:paraId="36FA2460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76CF4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FAC2E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1468F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0BC38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596FF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29CAC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54D88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04BC7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BFFFC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C3114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7B01A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2.367</w:t>
            </w:r>
          </w:p>
        </w:tc>
      </w:tr>
      <w:tr w:rsidR="003C5EA4" w14:paraId="6944CCCE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525B2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7EDC2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D1865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1C535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B6C56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BF666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C8EFA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9F099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401F4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FDBC5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2E461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2.040</w:t>
            </w:r>
          </w:p>
        </w:tc>
      </w:tr>
      <w:tr w:rsidR="003C5EA4" w14:paraId="3C4DA851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71E7D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45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D8A16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9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B525B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0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74BEE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CBE96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C5CD3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5E84A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7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14EEE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1E497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F55ED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76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44BE8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4.804</w:t>
            </w:r>
          </w:p>
        </w:tc>
      </w:tr>
      <w:tr w:rsidR="003C5EA4" w14:paraId="3E15F4B8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3F078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45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100F7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9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2F4BF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82DC0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3F344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C59C2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04508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91DBC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4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A841F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F8A72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327DE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0.253</w:t>
            </w:r>
          </w:p>
        </w:tc>
      </w:tr>
      <w:tr w:rsidR="003C5EA4" w14:paraId="2F9E13E0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5A07D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45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EBAA8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9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F90A2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0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084F2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D1F0E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22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137DF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D3975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60AF3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2E413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89E22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B6E5E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0.180</w:t>
            </w:r>
          </w:p>
        </w:tc>
      </w:tr>
      <w:tr w:rsidR="003C5EA4" w14:paraId="676E4689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6D4D1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34627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9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B1947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9A80E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4F5981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29B04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5CB54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A2B5E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28AA8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23719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CA42B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5.537</w:t>
            </w:r>
          </w:p>
        </w:tc>
      </w:tr>
      <w:tr w:rsidR="003C5EA4" w14:paraId="79A4A921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94F0B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45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E3EC2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E88E0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9DA34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8D6A4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22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33FCE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79866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7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25F38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FBB71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ACBB2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C94F5B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8.547</w:t>
            </w:r>
          </w:p>
        </w:tc>
      </w:tr>
      <w:tr w:rsidR="003C5EA4" w14:paraId="7182E595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F943D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AD25E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9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94576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EACD2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CC77B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22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1912E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F5F71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14ED6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E5075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56D2B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DFA9D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7.072</w:t>
            </w:r>
          </w:p>
        </w:tc>
      </w:tr>
      <w:tr w:rsidR="003C5EA4" w14:paraId="67341B90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AE7A1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8EB30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76D1E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0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5EA9B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A27AF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53743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19F890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7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5899D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12FE9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BE8C4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183EF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28.587</w:t>
            </w:r>
          </w:p>
        </w:tc>
      </w:tr>
      <w:tr w:rsidR="003C5EA4" w14:paraId="5A28DA94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51245FE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14039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DA2A9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0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A0DD49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9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56321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22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CC0D25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21232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07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4E596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C95E4D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33703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76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63AE7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1.672</w:t>
            </w:r>
          </w:p>
        </w:tc>
      </w:tr>
      <w:tr w:rsidR="003C5EA4" w14:paraId="441DA86D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56475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FAC95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909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09E8A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04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2EA89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396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0711A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22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3D41A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7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0CABF6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2DE5B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D2862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717CD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2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CFAC9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0.235</w:t>
            </w:r>
          </w:p>
        </w:tc>
      </w:tr>
      <w:tr w:rsidR="003C5EA4" w14:paraId="676A22D7" w14:textId="77777777" w:rsidTr="00AB6D61">
        <w:trPr>
          <w:trHeight w:val="270"/>
        </w:trPr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0D32993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87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7FEECD48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497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07463E0B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68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2CC6DB47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3D6FDDF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86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9D62E00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121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38AF959C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583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30B52D2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2.641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2475114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3A24226A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18"/>
                <w:szCs w:val="18"/>
              </w:rPr>
            </w:pPr>
            <w:r>
              <w:rPr>
                <w:rFonts w:ascii="Courier New" w:hAnsi="Courier New" w:cs="Courier New"/>
                <w:sz w:val="18"/>
                <w:szCs w:val="18"/>
              </w:rPr>
              <w:t>4.276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4905A4" w14:textId="77777777" w:rsidR="003C5EA4" w:rsidRDefault="003C5EA4" w:rsidP="00AB6D61">
            <w:pPr>
              <w:jc w:val="right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>30.236</w:t>
            </w:r>
          </w:p>
        </w:tc>
      </w:tr>
    </w:tbl>
    <w:p w14:paraId="6DC79022" w14:textId="77777777" w:rsidR="003C5EA4" w:rsidRDefault="003C5EA4" w:rsidP="003C5EA4">
      <w:pPr>
        <w:rPr>
          <w:b/>
        </w:rPr>
      </w:pPr>
    </w:p>
    <w:p w14:paraId="156B620B" w14:textId="77777777" w:rsidR="003C5EA4" w:rsidRDefault="003C5EA4" w:rsidP="003C5EA4">
      <w:pPr>
        <w:rPr>
          <w:b/>
        </w:rPr>
      </w:pPr>
    </w:p>
    <w:p w14:paraId="48744C46" w14:textId="77777777" w:rsidR="003C5EA4" w:rsidRDefault="003C5EA4" w:rsidP="003C5EA4">
      <w:pPr>
        <w:rPr>
          <w:b/>
        </w:rPr>
      </w:pPr>
    </w:p>
    <w:p w14:paraId="5D464B78" w14:textId="77777777" w:rsidR="003C5EA4" w:rsidRDefault="003C5EA4" w:rsidP="003C5EA4">
      <w:pPr>
        <w:rPr>
          <w:b/>
        </w:rPr>
      </w:pPr>
    </w:p>
    <w:p w14:paraId="220B3AA4" w14:textId="77777777" w:rsidR="003C5EA4" w:rsidRDefault="003C5EA4" w:rsidP="003C5EA4">
      <w:pPr>
        <w:rPr>
          <w:b/>
        </w:rPr>
      </w:pPr>
    </w:p>
    <w:p w14:paraId="4E4157AB" w14:textId="77777777" w:rsidR="003C5EA4" w:rsidRDefault="003C5EA4" w:rsidP="003C5EA4">
      <w:pPr>
        <w:rPr>
          <w:b/>
        </w:rPr>
      </w:pPr>
    </w:p>
    <w:p w14:paraId="43DE07BB" w14:textId="77777777" w:rsidR="003C5EA4" w:rsidRDefault="003C5EA4" w:rsidP="003C5EA4">
      <w:pPr>
        <w:rPr>
          <w:b/>
        </w:rPr>
      </w:pPr>
    </w:p>
    <w:p w14:paraId="789EB3F6" w14:textId="77777777" w:rsidR="003C5EA4" w:rsidRDefault="003C5EA4" w:rsidP="003C5EA4">
      <w:pPr>
        <w:rPr>
          <w:b/>
        </w:rPr>
      </w:pPr>
    </w:p>
    <w:p w14:paraId="4AE733CA" w14:textId="77777777" w:rsidR="003C5EA4" w:rsidRDefault="003C5EA4" w:rsidP="003C5EA4">
      <w:pPr>
        <w:rPr>
          <w:b/>
        </w:rPr>
      </w:pPr>
    </w:p>
    <w:p w14:paraId="70B805A6" w14:textId="77777777" w:rsidR="003C5EA4" w:rsidRDefault="003C5EA4" w:rsidP="003C5EA4">
      <w:pPr>
        <w:rPr>
          <w:b/>
        </w:rPr>
      </w:pPr>
    </w:p>
    <w:p w14:paraId="1BF15620" w14:textId="77777777" w:rsidR="003C5EA4" w:rsidRDefault="003C5EA4" w:rsidP="003C5EA4">
      <w:pPr>
        <w:rPr>
          <w:b/>
        </w:rPr>
        <w:sectPr w:rsidR="003C5EA4">
          <w:type w:val="continuous"/>
          <w:pgSz w:w="11907" w:h="16839"/>
          <w:pgMar w:top="2268" w:right="1701" w:bottom="1701" w:left="2268" w:header="708" w:footer="708" w:gutter="0"/>
          <w:cols w:space="720"/>
          <w:titlePg/>
          <w:docGrid w:linePitch="360"/>
        </w:sectPr>
      </w:pPr>
    </w:p>
    <w:p w14:paraId="1481C126" w14:textId="77777777" w:rsidR="003C5EA4" w:rsidRDefault="003C5EA4" w:rsidP="003C5EA4">
      <w:pPr>
        <w:adjustRightInd w:val="0"/>
        <w:rPr>
          <w:b/>
          <w:szCs w:val="24"/>
          <w:lang w:val="en-ID"/>
        </w:rPr>
      </w:pPr>
      <w:r>
        <w:rPr>
          <w:b/>
          <w:szCs w:val="24"/>
        </w:rPr>
        <w:lastRenderedPageBreak/>
        <w:t xml:space="preserve">Lampiran </w:t>
      </w:r>
      <w:r>
        <w:rPr>
          <w:b/>
          <w:szCs w:val="24"/>
          <w:lang w:val="en-ID"/>
        </w:rPr>
        <w:t>23</w:t>
      </w:r>
    </w:p>
    <w:p w14:paraId="50DB9922" w14:textId="77777777" w:rsidR="003C5EA4" w:rsidRDefault="003C5EA4" w:rsidP="003C5EA4">
      <w:pPr>
        <w:rPr>
          <w:b/>
          <w:szCs w:val="24"/>
          <w:lang w:val="en-ID"/>
        </w:rPr>
      </w:pPr>
      <w:r>
        <w:rPr>
          <w:b/>
          <w:szCs w:val="24"/>
          <w:lang w:val="en-ID"/>
        </w:rPr>
        <w:t xml:space="preserve">Uji </w:t>
      </w:r>
      <w:proofErr w:type="spellStart"/>
      <w:r>
        <w:rPr>
          <w:b/>
          <w:szCs w:val="24"/>
          <w:lang w:val="en-ID"/>
        </w:rPr>
        <w:t>Asumsi</w:t>
      </w:r>
      <w:proofErr w:type="spellEnd"/>
      <w:r>
        <w:rPr>
          <w:b/>
          <w:szCs w:val="24"/>
          <w:lang w:val="en-ID"/>
        </w:rPr>
        <w:t xml:space="preserve"> </w:t>
      </w:r>
      <w:proofErr w:type="spellStart"/>
      <w:r>
        <w:rPr>
          <w:b/>
          <w:szCs w:val="24"/>
          <w:lang w:val="en-ID"/>
        </w:rPr>
        <w:t>Klasik</w:t>
      </w:r>
      <w:proofErr w:type="spellEnd"/>
      <w:r>
        <w:rPr>
          <w:b/>
          <w:szCs w:val="24"/>
          <w:lang w:val="en-ID"/>
        </w:rPr>
        <w:t xml:space="preserve"> (Uji </w:t>
      </w:r>
      <w:proofErr w:type="spellStart"/>
      <w:r>
        <w:rPr>
          <w:b/>
          <w:szCs w:val="24"/>
          <w:lang w:val="en-ID"/>
        </w:rPr>
        <w:t>Normalitas</w:t>
      </w:r>
      <w:proofErr w:type="spellEnd"/>
      <w:r>
        <w:rPr>
          <w:b/>
          <w:szCs w:val="24"/>
          <w:lang w:val="en-ID"/>
        </w:rPr>
        <w:t>)</w:t>
      </w:r>
    </w:p>
    <w:p w14:paraId="138E8E63" w14:textId="0D865EE5" w:rsidR="003C5EA4" w:rsidRDefault="003C5EA4" w:rsidP="003C5EA4">
      <w:pPr>
        <w:adjustRightInd w:val="0"/>
        <w:rPr>
          <w:sz w:val="24"/>
          <w:szCs w:val="24"/>
        </w:rPr>
      </w:pPr>
      <w:r>
        <w:rPr>
          <w:noProof/>
          <w:sz w:val="24"/>
          <w:szCs w:val="24"/>
          <w:lang w:val="id-ID" w:eastAsia="id-ID"/>
        </w:rPr>
        <w:drawing>
          <wp:inline distT="0" distB="0" distL="0" distR="0" wp14:anchorId="4AFA4212" wp14:editId="16426E18">
            <wp:extent cx="5040630" cy="2964180"/>
            <wp:effectExtent l="0" t="0" r="7620" b="7620"/>
            <wp:docPr id="1625530464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2964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F9280E" w14:textId="537CA5DD" w:rsidR="003C5EA4" w:rsidRDefault="003C5EA4" w:rsidP="003C5EA4">
      <w:pPr>
        <w:adjustRightInd w:val="0"/>
        <w:rPr>
          <w:sz w:val="24"/>
          <w:szCs w:val="24"/>
        </w:rPr>
      </w:pPr>
      <w:r>
        <w:rPr>
          <w:noProof/>
          <w:sz w:val="24"/>
          <w:szCs w:val="24"/>
          <w:lang w:val="id-ID" w:eastAsia="id-ID"/>
        </w:rPr>
        <w:drawing>
          <wp:inline distT="0" distB="0" distL="0" distR="0" wp14:anchorId="7DC5797D" wp14:editId="1CEF992A">
            <wp:extent cx="4114800" cy="2419739"/>
            <wp:effectExtent l="0" t="0" r="0" b="0"/>
            <wp:docPr id="66202287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3828" cy="24309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8294DA" w14:textId="77777777" w:rsidR="003C5EA4" w:rsidRDefault="003C5EA4" w:rsidP="003C5EA4">
      <w:pPr>
        <w:adjustRightInd w:val="0"/>
        <w:rPr>
          <w:sz w:val="24"/>
          <w:szCs w:val="24"/>
        </w:rPr>
      </w:pPr>
    </w:p>
    <w:tbl>
      <w:tblPr>
        <w:tblW w:w="536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5"/>
        <w:gridCol w:w="1445"/>
        <w:gridCol w:w="1475"/>
      </w:tblGrid>
      <w:tr w:rsidR="003C5EA4" w14:paraId="03062821" w14:textId="77777777" w:rsidTr="00AB6D61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9B0571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One-Sample Kolmogorov-Smirnov Test</w:t>
            </w:r>
          </w:p>
          <w:p w14:paraId="5610149C" w14:textId="77777777" w:rsidR="003C5EA4" w:rsidRPr="003C5EA4" w:rsidRDefault="003C5EA4" w:rsidP="003C5EA4">
            <w:pPr>
              <w:rPr>
                <w:rFonts w:ascii="Arial" w:hAnsi="Arial" w:cs="Arial"/>
              </w:rPr>
            </w:pPr>
          </w:p>
          <w:p w14:paraId="3911EDAE" w14:textId="77777777" w:rsidR="003C5EA4" w:rsidRPr="003C5EA4" w:rsidRDefault="003C5EA4" w:rsidP="003C5EA4">
            <w:pPr>
              <w:rPr>
                <w:rFonts w:ascii="Arial" w:hAnsi="Arial" w:cs="Arial"/>
              </w:rPr>
            </w:pPr>
          </w:p>
          <w:p w14:paraId="07953B07" w14:textId="77777777" w:rsidR="003C5EA4" w:rsidRPr="003C5EA4" w:rsidRDefault="003C5EA4" w:rsidP="003C5EA4">
            <w:pPr>
              <w:rPr>
                <w:rFonts w:ascii="Arial" w:hAnsi="Arial" w:cs="Arial"/>
              </w:rPr>
            </w:pPr>
          </w:p>
        </w:tc>
      </w:tr>
      <w:tr w:rsidR="003C5EA4" w14:paraId="07BA530D" w14:textId="77777777" w:rsidTr="00AB6D61">
        <w:trPr>
          <w:cantSplit/>
        </w:trPr>
        <w:tc>
          <w:tcPr>
            <w:tcW w:w="3889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1E3E3063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2B52FC6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Unstandardized Residual</w:t>
            </w:r>
          </w:p>
          <w:p w14:paraId="52D31ADC" w14:textId="77777777" w:rsidR="003C5EA4" w:rsidRPr="003C5EA4" w:rsidRDefault="003C5EA4" w:rsidP="003C5EA4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C5EA4" w14:paraId="2049CFC6" w14:textId="77777777" w:rsidTr="00AB6D61">
        <w:trPr>
          <w:cantSplit/>
        </w:trPr>
        <w:tc>
          <w:tcPr>
            <w:tcW w:w="3889" w:type="dxa"/>
            <w:gridSpan w:val="2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210C72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14:paraId="28B419A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</w:tr>
      <w:tr w:rsidR="003C5EA4" w14:paraId="641EB5B7" w14:textId="77777777" w:rsidTr="00AB6D61">
        <w:trPr>
          <w:cantSplit/>
        </w:trPr>
        <w:tc>
          <w:tcPr>
            <w:tcW w:w="2444" w:type="dxa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AB4B52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 xml:space="preserve">Normal </w:t>
            </w:r>
            <w:proofErr w:type="spellStart"/>
            <w:proofErr w:type="gramStart"/>
            <w:r>
              <w:rPr>
                <w:rFonts w:ascii="Arial" w:hAnsi="Arial" w:cs="Arial"/>
                <w:color w:val="264A60"/>
                <w:sz w:val="18"/>
                <w:szCs w:val="18"/>
              </w:rPr>
              <w:t>Parameters</w:t>
            </w:r>
            <w:r>
              <w:rPr>
                <w:rFonts w:ascii="Arial" w:hAnsi="Arial" w:cs="Arial"/>
                <w:color w:val="264A60"/>
                <w:sz w:val="18"/>
                <w:szCs w:val="18"/>
                <w:vertAlign w:val="superscript"/>
              </w:rPr>
              <w:t>a,b</w:t>
            </w:r>
            <w:proofErr w:type="spellEnd"/>
            <w:proofErr w:type="gramEnd"/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197357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14:paraId="70EA35C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0000</w:t>
            </w:r>
          </w:p>
        </w:tc>
      </w:tr>
      <w:tr w:rsidR="003C5EA4" w14:paraId="1C57B442" w14:textId="77777777" w:rsidTr="00AB6D61">
        <w:trPr>
          <w:cantSplit/>
        </w:trPr>
        <w:tc>
          <w:tcPr>
            <w:tcW w:w="2444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92E08D2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61523E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14:paraId="340E1C1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36436519</w:t>
            </w:r>
          </w:p>
        </w:tc>
      </w:tr>
      <w:tr w:rsidR="003C5EA4" w14:paraId="77385755" w14:textId="77777777" w:rsidTr="00AB6D61">
        <w:trPr>
          <w:cantSplit/>
        </w:trPr>
        <w:tc>
          <w:tcPr>
            <w:tcW w:w="2444" w:type="dxa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BAB1A0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st Extreme Differences</w:t>
            </w:r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E122E0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Absolute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14:paraId="3A7D627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7</w:t>
            </w:r>
          </w:p>
        </w:tc>
      </w:tr>
      <w:tr w:rsidR="003C5EA4" w14:paraId="609E2240" w14:textId="77777777" w:rsidTr="00AB6D61">
        <w:trPr>
          <w:cantSplit/>
        </w:trPr>
        <w:tc>
          <w:tcPr>
            <w:tcW w:w="2444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77B56BB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1BB31B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ositive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14:paraId="656EA43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8</w:t>
            </w:r>
          </w:p>
        </w:tc>
      </w:tr>
      <w:tr w:rsidR="003C5EA4" w14:paraId="62B779AA" w14:textId="77777777" w:rsidTr="00AB6D61">
        <w:trPr>
          <w:cantSplit/>
        </w:trPr>
        <w:tc>
          <w:tcPr>
            <w:tcW w:w="2444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D94D668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1F20F8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egative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14:paraId="7E49726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97</w:t>
            </w:r>
          </w:p>
        </w:tc>
      </w:tr>
      <w:tr w:rsidR="003C5EA4" w14:paraId="62D44EB4" w14:textId="77777777" w:rsidTr="00AB6D61">
        <w:trPr>
          <w:cantSplit/>
        </w:trPr>
        <w:tc>
          <w:tcPr>
            <w:tcW w:w="3889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3C3664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est Statistic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14:paraId="6A37340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7</w:t>
            </w:r>
          </w:p>
        </w:tc>
      </w:tr>
      <w:tr w:rsidR="003C5EA4" w14:paraId="61A40599" w14:textId="77777777" w:rsidTr="00AB6D61">
        <w:trPr>
          <w:cantSplit/>
        </w:trPr>
        <w:tc>
          <w:tcPr>
            <w:tcW w:w="3889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5DC3EE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Asymp</w:t>
            </w:r>
            <w:proofErr w:type="spellEnd"/>
            <w:r>
              <w:rPr>
                <w:rFonts w:ascii="Arial" w:hAnsi="Arial" w:cs="Arial"/>
                <w:color w:val="264A60"/>
                <w:sz w:val="18"/>
                <w:szCs w:val="18"/>
              </w:rPr>
              <w:t>. Sig. (2-tailed)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/>
          </w:tcPr>
          <w:p w14:paraId="6D6548B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00</w:t>
            </w:r>
            <w:proofErr w:type="gramStart"/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c,d</w:t>
            </w:r>
            <w:proofErr w:type="gramEnd"/>
          </w:p>
        </w:tc>
      </w:tr>
      <w:tr w:rsidR="003C5EA4" w14:paraId="118DD085" w14:textId="77777777" w:rsidTr="00AB6D61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C77AC8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  <w:p w14:paraId="4621963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Test distribution is Normal.</w:t>
            </w:r>
          </w:p>
        </w:tc>
      </w:tr>
      <w:tr w:rsidR="003C5EA4" w14:paraId="7CB97D8A" w14:textId="77777777" w:rsidTr="00AB6D61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8854BC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b. Calculated from data.</w:t>
            </w:r>
          </w:p>
        </w:tc>
      </w:tr>
      <w:tr w:rsidR="003C5EA4" w14:paraId="166F82EE" w14:textId="77777777" w:rsidTr="00AB6D61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3120C5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c. Lilliefors Significance Correction.</w:t>
            </w:r>
          </w:p>
        </w:tc>
      </w:tr>
      <w:tr w:rsidR="003C5EA4" w14:paraId="16D5B259" w14:textId="77777777" w:rsidTr="00AB6D61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EFE8F8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d. This is a lower bound of the true significance.</w:t>
            </w:r>
          </w:p>
        </w:tc>
      </w:tr>
    </w:tbl>
    <w:p w14:paraId="1F27B48F" w14:textId="77777777" w:rsidR="003C5EA4" w:rsidRDefault="003C5EA4" w:rsidP="003C5EA4">
      <w:pPr>
        <w:rPr>
          <w:sz w:val="24"/>
          <w:szCs w:val="24"/>
        </w:rPr>
      </w:pPr>
    </w:p>
    <w:p w14:paraId="51469C94" w14:textId="77777777" w:rsidR="003C5EA4" w:rsidRDefault="003C5EA4" w:rsidP="003C5EA4">
      <w:pPr>
        <w:rPr>
          <w:b/>
        </w:rPr>
        <w:sectPr w:rsidR="003C5EA4" w:rsidSect="003C5EA4">
          <w:type w:val="continuous"/>
          <w:pgSz w:w="11907" w:h="16839"/>
          <w:pgMar w:top="2268" w:right="1701" w:bottom="1701" w:left="2268" w:header="708" w:footer="708" w:gutter="0"/>
          <w:cols w:space="720"/>
          <w:docGrid w:linePitch="360"/>
        </w:sectPr>
      </w:pPr>
    </w:p>
    <w:p w14:paraId="1CF1B04F" w14:textId="77777777" w:rsidR="003C5EA4" w:rsidRDefault="003C5EA4" w:rsidP="003C5EA4">
      <w:pPr>
        <w:adjustRightInd w:val="0"/>
        <w:jc w:val="both"/>
        <w:rPr>
          <w:b/>
          <w:szCs w:val="24"/>
        </w:rPr>
      </w:pPr>
      <w:r>
        <w:rPr>
          <w:b/>
          <w:szCs w:val="24"/>
        </w:rPr>
        <w:t>Lampiran 24</w:t>
      </w:r>
    </w:p>
    <w:p w14:paraId="7F0598AB" w14:textId="77777777" w:rsidR="003C5EA4" w:rsidRDefault="003C5EA4" w:rsidP="003C5EA4">
      <w:pPr>
        <w:adjustRightInd w:val="0"/>
        <w:spacing w:line="480" w:lineRule="auto"/>
        <w:jc w:val="both"/>
        <w:rPr>
          <w:b/>
          <w:szCs w:val="24"/>
          <w:lang w:val="en-ID"/>
        </w:rPr>
      </w:pPr>
      <w:r>
        <w:rPr>
          <w:b/>
          <w:szCs w:val="24"/>
          <w:lang w:val="en-ID"/>
        </w:rPr>
        <w:t xml:space="preserve">Uji </w:t>
      </w:r>
      <w:proofErr w:type="spellStart"/>
      <w:r>
        <w:rPr>
          <w:b/>
          <w:szCs w:val="24"/>
          <w:lang w:val="en-ID"/>
        </w:rPr>
        <w:t>Asumsi</w:t>
      </w:r>
      <w:proofErr w:type="spellEnd"/>
      <w:r>
        <w:rPr>
          <w:b/>
          <w:szCs w:val="24"/>
          <w:lang w:val="en-ID"/>
        </w:rPr>
        <w:t xml:space="preserve"> </w:t>
      </w:r>
      <w:proofErr w:type="spellStart"/>
      <w:r>
        <w:rPr>
          <w:b/>
          <w:szCs w:val="24"/>
          <w:lang w:val="en-ID"/>
        </w:rPr>
        <w:t>Klasik</w:t>
      </w:r>
      <w:proofErr w:type="spellEnd"/>
      <w:r>
        <w:rPr>
          <w:b/>
          <w:szCs w:val="24"/>
          <w:lang w:val="en-ID"/>
        </w:rPr>
        <w:t xml:space="preserve"> (Uji </w:t>
      </w:r>
      <w:proofErr w:type="spellStart"/>
      <w:r>
        <w:rPr>
          <w:b/>
          <w:szCs w:val="24"/>
          <w:lang w:val="en-ID"/>
        </w:rPr>
        <w:t>Multikolonieritas</w:t>
      </w:r>
      <w:proofErr w:type="spellEnd"/>
      <w:r>
        <w:rPr>
          <w:b/>
          <w:szCs w:val="24"/>
          <w:lang w:val="en-ID"/>
        </w:rPr>
        <w:t>)</w:t>
      </w:r>
    </w:p>
    <w:p w14:paraId="14BECD63" w14:textId="77777777" w:rsidR="003C5EA4" w:rsidRDefault="003C5EA4" w:rsidP="003C5EA4">
      <w:pPr>
        <w:adjustRightInd w:val="0"/>
        <w:rPr>
          <w:sz w:val="24"/>
          <w:szCs w:val="24"/>
        </w:rPr>
      </w:pPr>
    </w:p>
    <w:tbl>
      <w:tblPr>
        <w:tblW w:w="10566" w:type="dxa"/>
        <w:tblInd w:w="-159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56"/>
        <w:gridCol w:w="1215"/>
        <w:gridCol w:w="1373"/>
        <w:gridCol w:w="1373"/>
        <w:gridCol w:w="1514"/>
        <w:gridCol w:w="1056"/>
        <w:gridCol w:w="1056"/>
        <w:gridCol w:w="1167"/>
        <w:gridCol w:w="1056"/>
      </w:tblGrid>
      <w:tr w:rsidR="003C5EA4" w14:paraId="262928E1" w14:textId="77777777" w:rsidTr="00AB6D61">
        <w:trPr>
          <w:cantSplit/>
        </w:trPr>
        <w:tc>
          <w:tcPr>
            <w:tcW w:w="1056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6DA0CC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3C5EA4" w14:paraId="49928597" w14:textId="77777777" w:rsidTr="00AB6D61">
        <w:trPr>
          <w:cantSplit/>
        </w:trPr>
        <w:tc>
          <w:tcPr>
            <w:tcW w:w="1971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1411F98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74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109DCBC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514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109FDCE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56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5FE944B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56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12FDAA9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  <w:tc>
          <w:tcPr>
            <w:tcW w:w="2223" w:type="dxa"/>
            <w:gridSpan w:val="2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14:paraId="2886771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ollinearity Statistics</w:t>
            </w:r>
          </w:p>
        </w:tc>
      </w:tr>
      <w:tr w:rsidR="003C5EA4" w14:paraId="6CC32BE0" w14:textId="77777777" w:rsidTr="00AB6D61">
        <w:trPr>
          <w:cantSplit/>
        </w:trPr>
        <w:tc>
          <w:tcPr>
            <w:tcW w:w="1971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151BD776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73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825890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7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306D67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51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85E75E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56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1ADE4DF5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56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5D61601B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1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BB0DD2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lerance</w:t>
            </w:r>
          </w:p>
        </w:tc>
        <w:tc>
          <w:tcPr>
            <w:tcW w:w="105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4B21DA5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IF</w:t>
            </w:r>
          </w:p>
        </w:tc>
      </w:tr>
      <w:tr w:rsidR="003C5EA4" w14:paraId="4F31401E" w14:textId="77777777" w:rsidTr="00AB6D61">
        <w:trPr>
          <w:cantSplit/>
        </w:trPr>
        <w:tc>
          <w:tcPr>
            <w:tcW w:w="756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1677278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1</w:t>
            </w:r>
          </w:p>
        </w:tc>
        <w:tc>
          <w:tcPr>
            <w:tcW w:w="1215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4339F3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73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70A80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2.405</w:t>
            </w:r>
          </w:p>
        </w:tc>
        <w:tc>
          <w:tcPr>
            <w:tcW w:w="137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EBB9E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520</w:t>
            </w:r>
          </w:p>
        </w:tc>
        <w:tc>
          <w:tcPr>
            <w:tcW w:w="151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D47181A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7460B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1.582</w:t>
            </w:r>
          </w:p>
        </w:tc>
        <w:tc>
          <w:tcPr>
            <w:tcW w:w="105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AFC41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2</w:t>
            </w:r>
          </w:p>
        </w:tc>
        <w:tc>
          <w:tcPr>
            <w:tcW w:w="11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403992E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14:paraId="19182ADE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</w:tr>
      <w:tr w:rsidR="003C5EA4" w14:paraId="424E0131" w14:textId="77777777" w:rsidTr="00AB6D61">
        <w:trPr>
          <w:cantSplit/>
        </w:trPr>
        <w:tc>
          <w:tcPr>
            <w:tcW w:w="75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F75A4F4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21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F45E74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</w:t>
            </w:r>
          </w:p>
        </w:tc>
        <w:tc>
          <w:tcPr>
            <w:tcW w:w="137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C56E7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53</w:t>
            </w:r>
          </w:p>
        </w:tc>
        <w:tc>
          <w:tcPr>
            <w:tcW w:w="137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2AF05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00</w:t>
            </w:r>
          </w:p>
        </w:tc>
        <w:tc>
          <w:tcPr>
            <w:tcW w:w="151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532D2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55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F7C1E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.545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D59B9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11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BFF62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73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6533CB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.780</w:t>
            </w:r>
          </w:p>
        </w:tc>
      </w:tr>
      <w:tr w:rsidR="003C5EA4" w14:paraId="6E05BAC9" w14:textId="77777777" w:rsidTr="00AB6D61">
        <w:trPr>
          <w:cantSplit/>
        </w:trPr>
        <w:tc>
          <w:tcPr>
            <w:tcW w:w="75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590892C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1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4EB24B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</w:p>
        </w:tc>
        <w:tc>
          <w:tcPr>
            <w:tcW w:w="137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EB6D9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9</w:t>
            </w:r>
          </w:p>
        </w:tc>
        <w:tc>
          <w:tcPr>
            <w:tcW w:w="137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D9460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3</w:t>
            </w:r>
          </w:p>
        </w:tc>
        <w:tc>
          <w:tcPr>
            <w:tcW w:w="151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5F54A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7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3F5ED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.548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252AB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5</w:t>
            </w:r>
          </w:p>
        </w:tc>
        <w:tc>
          <w:tcPr>
            <w:tcW w:w="11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E5014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47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D6DF2B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6.821</w:t>
            </w:r>
          </w:p>
        </w:tc>
      </w:tr>
      <w:tr w:rsidR="003C5EA4" w14:paraId="2EC5EE57" w14:textId="77777777" w:rsidTr="00AB6D61">
        <w:trPr>
          <w:cantSplit/>
        </w:trPr>
        <w:tc>
          <w:tcPr>
            <w:tcW w:w="75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6CDB9C77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1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00E6D5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</w:t>
            </w:r>
          </w:p>
        </w:tc>
        <w:tc>
          <w:tcPr>
            <w:tcW w:w="1373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485F3B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2</w:t>
            </w:r>
          </w:p>
        </w:tc>
        <w:tc>
          <w:tcPr>
            <w:tcW w:w="137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1E4253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1</w:t>
            </w:r>
          </w:p>
        </w:tc>
        <w:tc>
          <w:tcPr>
            <w:tcW w:w="151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873EE5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0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28A7CA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.000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5DC193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11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7BFF59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4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7A3DC54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8.748</w:t>
            </w:r>
          </w:p>
        </w:tc>
      </w:tr>
      <w:tr w:rsidR="003C5EA4" w14:paraId="34755D32" w14:textId="77777777" w:rsidTr="00AB6D61">
        <w:trPr>
          <w:cantSplit/>
        </w:trPr>
        <w:tc>
          <w:tcPr>
            <w:tcW w:w="1056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A55464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Y</w:t>
            </w:r>
          </w:p>
        </w:tc>
      </w:tr>
    </w:tbl>
    <w:p w14:paraId="2C6496A9" w14:textId="77777777" w:rsidR="003C5EA4" w:rsidRDefault="003C5EA4" w:rsidP="003C5EA4">
      <w:pPr>
        <w:adjustRightInd w:val="0"/>
        <w:spacing w:line="400" w:lineRule="atLeast"/>
        <w:rPr>
          <w:szCs w:val="24"/>
        </w:rPr>
        <w:sectPr w:rsidR="003C5EA4" w:rsidSect="003C5EA4">
          <w:headerReference w:type="default" r:id="rId14"/>
          <w:footerReference w:type="default" r:id="rId15"/>
          <w:type w:val="continuous"/>
          <w:pgSz w:w="11907" w:h="16839"/>
          <w:pgMar w:top="2268" w:right="1701" w:bottom="1701" w:left="2268" w:header="708" w:footer="708" w:gutter="0"/>
          <w:cols w:space="720"/>
          <w:docGrid w:linePitch="360"/>
        </w:sectPr>
      </w:pPr>
    </w:p>
    <w:p w14:paraId="6115E92F" w14:textId="77777777" w:rsidR="003C5EA4" w:rsidRDefault="003C5EA4" w:rsidP="003C5EA4">
      <w:pPr>
        <w:adjustRightInd w:val="0"/>
        <w:jc w:val="both"/>
        <w:rPr>
          <w:b/>
          <w:szCs w:val="24"/>
        </w:rPr>
      </w:pPr>
    </w:p>
    <w:p w14:paraId="209F917C" w14:textId="77777777" w:rsidR="003C5EA4" w:rsidRDefault="003C5EA4" w:rsidP="003C5EA4">
      <w:pPr>
        <w:adjustRightInd w:val="0"/>
        <w:jc w:val="both"/>
        <w:rPr>
          <w:b/>
          <w:szCs w:val="24"/>
        </w:rPr>
      </w:pPr>
      <w:r>
        <w:rPr>
          <w:b/>
          <w:szCs w:val="24"/>
        </w:rPr>
        <w:t>Lampiran 25</w:t>
      </w:r>
    </w:p>
    <w:p w14:paraId="249CFA9F" w14:textId="77777777" w:rsidR="003C5EA4" w:rsidRDefault="003C5EA4" w:rsidP="003C5EA4">
      <w:pPr>
        <w:adjustRightInd w:val="0"/>
        <w:spacing w:line="400" w:lineRule="atLeast"/>
        <w:rPr>
          <w:b/>
          <w:szCs w:val="24"/>
          <w:lang w:val="en-ID"/>
        </w:rPr>
      </w:pPr>
      <w:r>
        <w:rPr>
          <w:b/>
          <w:szCs w:val="24"/>
          <w:lang w:val="en-ID"/>
        </w:rPr>
        <w:t xml:space="preserve">Uji </w:t>
      </w:r>
      <w:proofErr w:type="spellStart"/>
      <w:r>
        <w:rPr>
          <w:b/>
          <w:szCs w:val="24"/>
          <w:lang w:val="en-ID"/>
        </w:rPr>
        <w:t>Asumsi</w:t>
      </w:r>
      <w:proofErr w:type="spellEnd"/>
      <w:r>
        <w:rPr>
          <w:b/>
          <w:szCs w:val="24"/>
          <w:lang w:val="en-ID"/>
        </w:rPr>
        <w:t xml:space="preserve"> </w:t>
      </w:r>
      <w:proofErr w:type="spellStart"/>
      <w:r>
        <w:rPr>
          <w:b/>
          <w:szCs w:val="24"/>
          <w:lang w:val="en-ID"/>
        </w:rPr>
        <w:t>Klasik</w:t>
      </w:r>
      <w:proofErr w:type="spellEnd"/>
      <w:r>
        <w:rPr>
          <w:b/>
          <w:szCs w:val="24"/>
          <w:lang w:val="en-ID"/>
        </w:rPr>
        <w:t xml:space="preserve"> (Uji </w:t>
      </w:r>
      <w:proofErr w:type="spellStart"/>
      <w:r>
        <w:rPr>
          <w:b/>
          <w:szCs w:val="24"/>
          <w:lang w:val="en-ID"/>
        </w:rPr>
        <w:t>Heteroskedastisitas</w:t>
      </w:r>
      <w:proofErr w:type="spellEnd"/>
      <w:r>
        <w:rPr>
          <w:b/>
          <w:szCs w:val="24"/>
          <w:lang w:val="en-ID"/>
        </w:rPr>
        <w:t>)</w:t>
      </w:r>
    </w:p>
    <w:p w14:paraId="35475E8F" w14:textId="166BEE97" w:rsidR="003C5EA4" w:rsidRDefault="003C5EA4" w:rsidP="003C5EA4">
      <w:pPr>
        <w:adjustRightInd w:val="0"/>
        <w:rPr>
          <w:sz w:val="24"/>
          <w:szCs w:val="24"/>
        </w:rPr>
      </w:pPr>
      <w:r>
        <w:rPr>
          <w:noProof/>
          <w:sz w:val="24"/>
          <w:szCs w:val="24"/>
          <w:lang w:val="id-ID" w:eastAsia="id-ID"/>
        </w:rPr>
        <w:drawing>
          <wp:inline distT="0" distB="0" distL="0" distR="0" wp14:anchorId="1BD29F28" wp14:editId="6FC5E841">
            <wp:extent cx="5040630" cy="2970530"/>
            <wp:effectExtent l="0" t="0" r="7620" b="1270"/>
            <wp:docPr id="1437206826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2970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tbl>
      <w:tblPr>
        <w:tblpPr w:leftFromText="180" w:rightFromText="180" w:vertAnchor="text" w:horzAnchor="margin" w:tblpXSpec="center" w:tblpY="408"/>
        <w:tblW w:w="1160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04"/>
        <w:gridCol w:w="2505"/>
        <w:gridCol w:w="1373"/>
        <w:gridCol w:w="1373"/>
        <w:gridCol w:w="1514"/>
        <w:gridCol w:w="1056"/>
        <w:gridCol w:w="1056"/>
        <w:gridCol w:w="2223"/>
      </w:tblGrid>
      <w:tr w:rsidR="003C5EA4" w14:paraId="32C60502" w14:textId="77777777" w:rsidTr="00AB6D61">
        <w:trPr>
          <w:cantSplit/>
        </w:trPr>
        <w:tc>
          <w:tcPr>
            <w:tcW w:w="11604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E0361A7" w14:textId="77777777" w:rsidR="003C5EA4" w:rsidRDefault="003C5EA4" w:rsidP="00AB6D61">
            <w:pPr>
              <w:adjustRightInd w:val="0"/>
              <w:spacing w:line="320" w:lineRule="atLeast"/>
              <w:ind w:left="3828" w:right="60"/>
              <w:rPr>
                <w:rFonts w:ascii="Arial" w:hAnsi="Arial" w:cs="Arial"/>
                <w:color w:val="010205"/>
              </w:rPr>
            </w:pPr>
            <w:proofErr w:type="spellStart"/>
            <w:r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3C5EA4" w14:paraId="54C6B7EA" w14:textId="77777777" w:rsidTr="00AB6D61">
        <w:trPr>
          <w:gridAfter w:val="1"/>
          <w:wAfter w:w="2223" w:type="dxa"/>
          <w:cantSplit/>
        </w:trPr>
        <w:tc>
          <w:tcPr>
            <w:tcW w:w="3009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1BAE02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74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9376FB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5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EC4ECF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5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3C459E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5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EBA1BB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3C5EA4" w14:paraId="7CA40643" w14:textId="77777777" w:rsidTr="00AB6D61">
        <w:trPr>
          <w:gridAfter w:val="1"/>
          <w:wAfter w:w="2223" w:type="dxa"/>
          <w:cantSplit/>
        </w:trPr>
        <w:tc>
          <w:tcPr>
            <w:tcW w:w="3009" w:type="dxa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68A63D2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6246AF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E298E3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5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B414B5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5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2F50CE5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5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DFC8C6D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3C5EA4" w14:paraId="2EDA25D7" w14:textId="77777777" w:rsidTr="00AB6D61">
        <w:trPr>
          <w:gridAfter w:val="1"/>
          <w:wAfter w:w="2223" w:type="dxa"/>
          <w:cantSplit/>
        </w:trPr>
        <w:tc>
          <w:tcPr>
            <w:tcW w:w="50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B91424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2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EA8AD6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81236A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2.405</w:t>
            </w: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DC8129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520</w:t>
            </w:r>
          </w:p>
        </w:tc>
        <w:tc>
          <w:tcPr>
            <w:tcW w:w="15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6F7D1359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C5C32E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1.582</w:t>
            </w: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81954E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2</w:t>
            </w:r>
          </w:p>
        </w:tc>
      </w:tr>
      <w:tr w:rsidR="003C5EA4" w14:paraId="6D7C46E9" w14:textId="77777777" w:rsidTr="00AB6D61">
        <w:trPr>
          <w:gridAfter w:val="1"/>
          <w:wAfter w:w="2223" w:type="dxa"/>
          <w:cantSplit/>
        </w:trPr>
        <w:tc>
          <w:tcPr>
            <w:tcW w:w="50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1EA6461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2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819845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Sistem</w:t>
            </w:r>
            <w:proofErr w:type="spellEnd"/>
            <w:r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Informasi</w:t>
            </w:r>
            <w:proofErr w:type="spellEnd"/>
            <w:r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Manajemen</w:t>
            </w:r>
            <w:proofErr w:type="spellEnd"/>
            <w:r>
              <w:rPr>
                <w:rFonts w:ascii="Arial" w:hAnsi="Arial" w:cs="Arial"/>
                <w:color w:val="264A60"/>
                <w:sz w:val="18"/>
                <w:szCs w:val="18"/>
              </w:rPr>
              <w:t xml:space="preserve">  </w:t>
            </w: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5F7437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53</w:t>
            </w: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9E51E9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00</w:t>
            </w:r>
          </w:p>
        </w:tc>
        <w:tc>
          <w:tcPr>
            <w:tcW w:w="15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5D3CE0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55</w:t>
            </w: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99341A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.545</w:t>
            </w: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4A611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</w:tr>
      <w:tr w:rsidR="003C5EA4" w14:paraId="31DD7527" w14:textId="77777777" w:rsidTr="00AB6D61">
        <w:trPr>
          <w:gridAfter w:val="1"/>
          <w:wAfter w:w="2223" w:type="dxa"/>
          <w:cantSplit/>
        </w:trPr>
        <w:tc>
          <w:tcPr>
            <w:tcW w:w="50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3B94D62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6DA827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Kedisiplinan</w:t>
            </w:r>
            <w:proofErr w:type="spellEnd"/>
            <w:r>
              <w:rPr>
                <w:rFonts w:ascii="Arial" w:hAnsi="Arial" w:cs="Arial"/>
                <w:color w:val="264A60"/>
                <w:sz w:val="18"/>
                <w:szCs w:val="18"/>
              </w:rPr>
              <w:t xml:space="preserve">  </w:t>
            </w: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7CAFAB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9</w:t>
            </w: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01649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3</w:t>
            </w:r>
          </w:p>
        </w:tc>
        <w:tc>
          <w:tcPr>
            <w:tcW w:w="15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D7D0FC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7</w:t>
            </w: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1D443F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.548</w:t>
            </w: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73FB3B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5</w:t>
            </w:r>
          </w:p>
        </w:tc>
      </w:tr>
      <w:tr w:rsidR="003C5EA4" w14:paraId="1CAEDE43" w14:textId="77777777" w:rsidTr="00AB6D61">
        <w:trPr>
          <w:gridAfter w:val="1"/>
          <w:wAfter w:w="2223" w:type="dxa"/>
          <w:cantSplit/>
        </w:trPr>
        <w:tc>
          <w:tcPr>
            <w:tcW w:w="50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7E42992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71B75B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proofErr w:type="gramStart"/>
            <w:r>
              <w:rPr>
                <w:rFonts w:ascii="Arial" w:hAnsi="Arial" w:cs="Arial"/>
                <w:color w:val="264A60"/>
                <w:sz w:val="18"/>
                <w:szCs w:val="18"/>
              </w:rPr>
              <w:t>Komunikasi</w:t>
            </w:r>
            <w:proofErr w:type="spellEnd"/>
            <w:r>
              <w:rPr>
                <w:rFonts w:ascii="Arial" w:hAnsi="Arial" w:cs="Arial"/>
                <w:color w:val="264A60"/>
                <w:sz w:val="18"/>
                <w:szCs w:val="18"/>
              </w:rPr>
              <w:t xml:space="preserve">  Interpersonal</w:t>
            </w:r>
            <w:proofErr w:type="gramEnd"/>
            <w:r>
              <w:rPr>
                <w:rFonts w:ascii="Arial" w:hAnsi="Arial" w:cs="Arial"/>
                <w:color w:val="264A60"/>
                <w:sz w:val="18"/>
                <w:szCs w:val="18"/>
              </w:rPr>
              <w:t xml:space="preserve">  </w:t>
            </w: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37EF53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2</w:t>
            </w: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892511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1</w:t>
            </w:r>
          </w:p>
        </w:tc>
        <w:tc>
          <w:tcPr>
            <w:tcW w:w="15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03DC0D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0</w:t>
            </w: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C1BB7A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.000</w:t>
            </w: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E610FF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</w:tr>
      <w:tr w:rsidR="003C5EA4" w14:paraId="1541887F" w14:textId="77777777" w:rsidTr="00AB6D61">
        <w:trPr>
          <w:cantSplit/>
        </w:trPr>
        <w:tc>
          <w:tcPr>
            <w:tcW w:w="11604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B916E4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a. Dependent Variable: Kinerja </w:t>
            </w:r>
            <w:proofErr w:type="spellStart"/>
            <w:r>
              <w:rPr>
                <w:rFonts w:ascii="Arial" w:hAnsi="Arial" w:cs="Arial"/>
                <w:color w:val="010205"/>
                <w:sz w:val="18"/>
                <w:szCs w:val="18"/>
              </w:rPr>
              <w:t>Pegawai</w:t>
            </w:r>
            <w:proofErr w:type="spellEnd"/>
          </w:p>
        </w:tc>
      </w:tr>
    </w:tbl>
    <w:p w14:paraId="78527EC4" w14:textId="77777777" w:rsidR="003C5EA4" w:rsidRDefault="003C5EA4" w:rsidP="003C5EA4">
      <w:pPr>
        <w:rPr>
          <w:b/>
        </w:rPr>
      </w:pPr>
    </w:p>
    <w:p w14:paraId="0FD610CE" w14:textId="77777777" w:rsidR="003C5EA4" w:rsidRDefault="003C5EA4" w:rsidP="003C5EA4">
      <w:pPr>
        <w:rPr>
          <w:szCs w:val="24"/>
          <w:lang w:val="en-ID" w:eastAsia="en-ID"/>
        </w:rPr>
        <w:sectPr w:rsidR="003C5EA4" w:rsidSect="003C5EA4">
          <w:type w:val="continuous"/>
          <w:pgSz w:w="11907" w:h="16839"/>
          <w:pgMar w:top="2268" w:right="1701" w:bottom="1701" w:left="2268" w:header="708" w:footer="708" w:gutter="0"/>
          <w:cols w:space="720"/>
          <w:titlePg/>
          <w:docGrid w:linePitch="360"/>
        </w:sectPr>
      </w:pPr>
    </w:p>
    <w:p w14:paraId="224F5C05" w14:textId="77777777" w:rsidR="003C5EA4" w:rsidRDefault="003C5EA4" w:rsidP="003C5EA4">
      <w:pPr>
        <w:adjustRightInd w:val="0"/>
        <w:jc w:val="both"/>
        <w:rPr>
          <w:b/>
          <w:szCs w:val="24"/>
        </w:rPr>
      </w:pPr>
      <w:r>
        <w:rPr>
          <w:b/>
          <w:szCs w:val="24"/>
        </w:rPr>
        <w:t>Lampiran 26</w:t>
      </w:r>
    </w:p>
    <w:p w14:paraId="5989F399" w14:textId="77777777" w:rsidR="003C5EA4" w:rsidRDefault="003C5EA4" w:rsidP="003C5EA4">
      <w:pPr>
        <w:adjustRightInd w:val="0"/>
        <w:spacing w:line="480" w:lineRule="auto"/>
        <w:jc w:val="both"/>
        <w:rPr>
          <w:b/>
          <w:szCs w:val="24"/>
        </w:rPr>
      </w:pPr>
      <w:proofErr w:type="spellStart"/>
      <w:r>
        <w:rPr>
          <w:b/>
          <w:szCs w:val="24"/>
        </w:rPr>
        <w:t>Analisis</w:t>
      </w:r>
      <w:proofErr w:type="spellEnd"/>
      <w:r>
        <w:rPr>
          <w:b/>
          <w:szCs w:val="24"/>
        </w:rPr>
        <w:t xml:space="preserve"> Regresi</w:t>
      </w:r>
      <w:r>
        <w:rPr>
          <w:b/>
          <w:spacing w:val="-2"/>
          <w:szCs w:val="24"/>
        </w:rPr>
        <w:t xml:space="preserve"> </w:t>
      </w:r>
      <w:r>
        <w:rPr>
          <w:b/>
          <w:szCs w:val="24"/>
        </w:rPr>
        <w:t xml:space="preserve">Linier </w:t>
      </w:r>
      <w:proofErr w:type="spellStart"/>
      <w:r>
        <w:rPr>
          <w:b/>
          <w:szCs w:val="24"/>
        </w:rPr>
        <w:t>Berganda</w:t>
      </w:r>
      <w:proofErr w:type="spellEnd"/>
    </w:p>
    <w:p w14:paraId="1C530EE0" w14:textId="77777777" w:rsidR="003C5EA4" w:rsidRDefault="003C5EA4" w:rsidP="003C5EA4">
      <w:pPr>
        <w:adjustRightInd w:val="0"/>
        <w:rPr>
          <w:sz w:val="24"/>
          <w:szCs w:val="24"/>
        </w:rPr>
      </w:pPr>
    </w:p>
    <w:tbl>
      <w:tblPr>
        <w:tblW w:w="430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1092"/>
        <w:gridCol w:w="1445"/>
        <w:gridCol w:w="1030"/>
      </w:tblGrid>
      <w:tr w:rsidR="003C5EA4" w14:paraId="58EB1703" w14:textId="77777777" w:rsidTr="00AB6D61">
        <w:trPr>
          <w:cantSplit/>
        </w:trPr>
        <w:tc>
          <w:tcPr>
            <w:tcW w:w="430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96E562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Descriptive Statistics</w:t>
            </w:r>
          </w:p>
        </w:tc>
      </w:tr>
      <w:tr w:rsidR="003C5EA4" w14:paraId="1291BDCF" w14:textId="77777777" w:rsidTr="00AB6D61">
        <w:trPr>
          <w:cantSplit/>
        </w:trPr>
        <w:tc>
          <w:tcPr>
            <w:tcW w:w="737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4DDEC4ED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091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635951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4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0A5306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5C3FB1B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</w:tr>
      <w:tr w:rsidR="003C5EA4" w14:paraId="28F2E138" w14:textId="77777777" w:rsidTr="00AB6D61">
        <w:trPr>
          <w:cantSplit/>
        </w:trPr>
        <w:tc>
          <w:tcPr>
            <w:tcW w:w="737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C2B649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</w:t>
            </w:r>
          </w:p>
        </w:tc>
        <w:tc>
          <w:tcPr>
            <w:tcW w:w="1091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BF167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8.76303</w:t>
            </w:r>
          </w:p>
        </w:tc>
        <w:tc>
          <w:tcPr>
            <w:tcW w:w="144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CE188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.455537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58F63C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</w:tr>
      <w:tr w:rsidR="003C5EA4" w14:paraId="4C06919D" w14:textId="77777777" w:rsidTr="00AB6D61">
        <w:trPr>
          <w:cantSplit/>
        </w:trPr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8B6EFB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</w:t>
            </w:r>
          </w:p>
        </w:tc>
        <w:tc>
          <w:tcPr>
            <w:tcW w:w="10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173F8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9.42062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ED2E8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.48934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91DEC7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</w:tr>
      <w:tr w:rsidR="003C5EA4" w14:paraId="4B82ADE3" w14:textId="77777777" w:rsidTr="00AB6D61">
        <w:trPr>
          <w:cantSplit/>
        </w:trPr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30D06D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</w:p>
        </w:tc>
        <w:tc>
          <w:tcPr>
            <w:tcW w:w="109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CBE83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7.36123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97F00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.24402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1E00DE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</w:tr>
      <w:tr w:rsidR="003C5EA4" w14:paraId="7FEC7040" w14:textId="77777777" w:rsidTr="00AB6D61">
        <w:trPr>
          <w:cantSplit/>
        </w:trPr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6F55BC2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</w:t>
            </w:r>
          </w:p>
        </w:tc>
        <w:tc>
          <w:tcPr>
            <w:tcW w:w="1091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720D49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8.50400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188F21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.463509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0DBBFD2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</w:tr>
    </w:tbl>
    <w:p w14:paraId="2C9B3D57" w14:textId="77777777" w:rsidR="003C5EA4" w:rsidRDefault="003C5EA4" w:rsidP="003C5EA4">
      <w:pPr>
        <w:adjustRightInd w:val="0"/>
        <w:spacing w:line="400" w:lineRule="atLeast"/>
        <w:rPr>
          <w:sz w:val="24"/>
          <w:szCs w:val="24"/>
        </w:rPr>
      </w:pPr>
    </w:p>
    <w:p w14:paraId="5A8CF045" w14:textId="77777777" w:rsidR="003C5EA4" w:rsidRDefault="003C5EA4" w:rsidP="003C5EA4">
      <w:pPr>
        <w:adjustRightInd w:val="0"/>
        <w:rPr>
          <w:sz w:val="24"/>
          <w:szCs w:val="24"/>
        </w:rPr>
      </w:pPr>
    </w:p>
    <w:tbl>
      <w:tblPr>
        <w:tblW w:w="685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998"/>
        <w:gridCol w:w="738"/>
        <w:gridCol w:w="1030"/>
        <w:gridCol w:w="1030"/>
        <w:gridCol w:w="1030"/>
        <w:gridCol w:w="1030"/>
      </w:tblGrid>
      <w:tr w:rsidR="003C5EA4" w14:paraId="1C65F57F" w14:textId="77777777" w:rsidTr="00AB6D61">
        <w:trPr>
          <w:cantSplit/>
        </w:trPr>
        <w:tc>
          <w:tcPr>
            <w:tcW w:w="685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BEA73B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3C5EA4" w14:paraId="04D6870C" w14:textId="77777777" w:rsidTr="00AB6D61">
        <w:trPr>
          <w:cantSplit/>
        </w:trPr>
        <w:tc>
          <w:tcPr>
            <w:tcW w:w="2735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0E87BDAA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883E2E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6A4579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9C1F58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10F43D0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</w:t>
            </w:r>
          </w:p>
        </w:tc>
      </w:tr>
      <w:tr w:rsidR="003C5EA4" w14:paraId="78C73523" w14:textId="77777777" w:rsidTr="00AB6D61">
        <w:trPr>
          <w:cantSplit/>
        </w:trPr>
        <w:tc>
          <w:tcPr>
            <w:tcW w:w="1998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350785B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737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CA28E3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366C5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E6D41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31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626C3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27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5DD606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45</w:t>
            </w:r>
          </w:p>
        </w:tc>
      </w:tr>
      <w:tr w:rsidR="003C5EA4" w14:paraId="74983659" w14:textId="77777777" w:rsidTr="00AB6D61">
        <w:trPr>
          <w:cantSplit/>
        </w:trPr>
        <w:tc>
          <w:tcPr>
            <w:tcW w:w="1998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0D4E7FFF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7910BE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82E54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3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A2A36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6321E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7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A19387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02</w:t>
            </w:r>
          </w:p>
        </w:tc>
      </w:tr>
      <w:tr w:rsidR="003C5EA4" w14:paraId="0BA0CD45" w14:textId="77777777" w:rsidTr="00AB6D61">
        <w:trPr>
          <w:cantSplit/>
        </w:trPr>
        <w:tc>
          <w:tcPr>
            <w:tcW w:w="1998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0E69DD9C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E67651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9DFEC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27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43961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7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E2F2D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F8AD1D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18</w:t>
            </w:r>
          </w:p>
        </w:tc>
      </w:tr>
      <w:tr w:rsidR="003C5EA4" w14:paraId="5238ED3D" w14:textId="77777777" w:rsidTr="00AB6D61">
        <w:trPr>
          <w:cantSplit/>
        </w:trPr>
        <w:tc>
          <w:tcPr>
            <w:tcW w:w="1998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32EF9154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BA7256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6518FE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4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20A0AA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0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6466C1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18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26ACE77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</w:p>
        </w:tc>
      </w:tr>
      <w:tr w:rsidR="003C5EA4" w14:paraId="77B8FEE5" w14:textId="77777777" w:rsidTr="00AB6D61">
        <w:trPr>
          <w:cantSplit/>
        </w:trPr>
        <w:tc>
          <w:tcPr>
            <w:tcW w:w="1998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CF226A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 (1-tailed)</w:t>
            </w: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0C1F1A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600F1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3008D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D053B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3282FA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62A5C0F4" w14:textId="77777777" w:rsidTr="00AB6D61">
        <w:trPr>
          <w:cantSplit/>
        </w:trPr>
        <w:tc>
          <w:tcPr>
            <w:tcW w:w="199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F17803F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39F977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82EBB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991DB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15369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EDD161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4A7254C7" w14:textId="77777777" w:rsidTr="00AB6D61">
        <w:trPr>
          <w:cantSplit/>
        </w:trPr>
        <w:tc>
          <w:tcPr>
            <w:tcW w:w="199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BE844DC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8A654D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114FF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356F6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FE9C0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9B39BF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3ACA80D8" w14:textId="77777777" w:rsidTr="00AB6D61">
        <w:trPr>
          <w:cantSplit/>
        </w:trPr>
        <w:tc>
          <w:tcPr>
            <w:tcW w:w="1998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F2B232C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4F1106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F0EE27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913893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D82BD9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5BB145A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</w:tr>
      <w:tr w:rsidR="003C5EA4" w14:paraId="792B4CF7" w14:textId="77777777" w:rsidTr="00AB6D61">
        <w:trPr>
          <w:cantSplit/>
        </w:trPr>
        <w:tc>
          <w:tcPr>
            <w:tcW w:w="1998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5BDC28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BDB6EC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Y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35D70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8728B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31FA6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C5F256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</w:tr>
      <w:tr w:rsidR="003C5EA4" w14:paraId="3516D426" w14:textId="77777777" w:rsidTr="00AB6D61">
        <w:trPr>
          <w:cantSplit/>
        </w:trPr>
        <w:tc>
          <w:tcPr>
            <w:tcW w:w="1998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D348A6F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3AF6A9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99DBE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96291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B296F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55766F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</w:tr>
      <w:tr w:rsidR="003C5EA4" w14:paraId="3C93FFDA" w14:textId="77777777" w:rsidTr="00AB6D61">
        <w:trPr>
          <w:cantSplit/>
        </w:trPr>
        <w:tc>
          <w:tcPr>
            <w:tcW w:w="1998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7D5805C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4AA18F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8DC4B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C1087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6E582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937CBD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</w:tr>
      <w:tr w:rsidR="003C5EA4" w14:paraId="36DFD91F" w14:textId="77777777" w:rsidTr="00AB6D61">
        <w:trPr>
          <w:cantSplit/>
        </w:trPr>
        <w:tc>
          <w:tcPr>
            <w:tcW w:w="1998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14CB14A2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DE3347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05F7F4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AA1E74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031B87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0E7EF09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</w:tr>
    </w:tbl>
    <w:p w14:paraId="4499586E" w14:textId="77777777" w:rsidR="003C5EA4" w:rsidRDefault="003C5EA4" w:rsidP="003C5EA4">
      <w:pPr>
        <w:adjustRightInd w:val="0"/>
        <w:spacing w:line="400" w:lineRule="atLeast"/>
        <w:rPr>
          <w:sz w:val="24"/>
          <w:szCs w:val="24"/>
        </w:rPr>
      </w:pPr>
    </w:p>
    <w:p w14:paraId="49E23BAB" w14:textId="77777777" w:rsidR="003C5EA4" w:rsidRDefault="003C5EA4" w:rsidP="003C5EA4">
      <w:pPr>
        <w:adjustRightInd w:val="0"/>
        <w:rPr>
          <w:sz w:val="24"/>
          <w:szCs w:val="24"/>
        </w:rPr>
      </w:pPr>
    </w:p>
    <w:tbl>
      <w:tblPr>
        <w:tblW w:w="478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9"/>
        <w:gridCol w:w="1476"/>
        <w:gridCol w:w="1476"/>
        <w:gridCol w:w="1029"/>
      </w:tblGrid>
      <w:tr w:rsidR="003C5EA4" w14:paraId="3A56E24B" w14:textId="77777777" w:rsidTr="00AB6D61">
        <w:trPr>
          <w:cantSplit/>
        </w:trPr>
        <w:tc>
          <w:tcPr>
            <w:tcW w:w="477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717E27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Variables Entered/</w:t>
            </w:r>
            <w:proofErr w:type="spellStart"/>
            <w:r>
              <w:rPr>
                <w:rFonts w:ascii="Arial" w:hAnsi="Arial" w:cs="Arial"/>
                <w:b/>
                <w:bCs/>
                <w:color w:val="010205"/>
              </w:rPr>
              <w:t>Removed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3C5EA4" w14:paraId="06315AE9" w14:textId="77777777" w:rsidTr="00AB6D61">
        <w:trPr>
          <w:cantSplit/>
        </w:trPr>
        <w:tc>
          <w:tcPr>
            <w:tcW w:w="799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3234178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377B6C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riables Entered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2AB486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riables Removed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30068BE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thod</w:t>
            </w:r>
          </w:p>
        </w:tc>
      </w:tr>
      <w:tr w:rsidR="003C5EA4" w14:paraId="05D04137" w14:textId="77777777" w:rsidTr="00AB6D61">
        <w:trPr>
          <w:cantSplit/>
        </w:trPr>
        <w:tc>
          <w:tcPr>
            <w:tcW w:w="799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E794F2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EDE289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X3, X1, X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BC8F7A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57D0F19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Enter</w:t>
            </w:r>
          </w:p>
        </w:tc>
      </w:tr>
      <w:tr w:rsidR="003C5EA4" w14:paraId="5AD24943" w14:textId="77777777" w:rsidTr="00AB6D61">
        <w:trPr>
          <w:cantSplit/>
        </w:trPr>
        <w:tc>
          <w:tcPr>
            <w:tcW w:w="477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1627FE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Y</w:t>
            </w:r>
          </w:p>
        </w:tc>
      </w:tr>
      <w:tr w:rsidR="003C5EA4" w14:paraId="62FFA48C" w14:textId="77777777" w:rsidTr="00AB6D61">
        <w:trPr>
          <w:cantSplit/>
        </w:trPr>
        <w:tc>
          <w:tcPr>
            <w:tcW w:w="477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05188F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b. All requested variables entered.</w:t>
            </w:r>
          </w:p>
        </w:tc>
      </w:tr>
    </w:tbl>
    <w:p w14:paraId="045879A3" w14:textId="77777777" w:rsidR="003C5EA4" w:rsidRDefault="003C5EA4" w:rsidP="003C5EA4">
      <w:pPr>
        <w:adjustRightInd w:val="0"/>
        <w:spacing w:line="480" w:lineRule="auto"/>
        <w:jc w:val="both"/>
        <w:rPr>
          <w:b/>
          <w:szCs w:val="24"/>
        </w:rPr>
      </w:pPr>
    </w:p>
    <w:tbl>
      <w:tblPr>
        <w:tblW w:w="11289" w:type="dxa"/>
        <w:tblInd w:w="-173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7"/>
        <w:gridCol w:w="719"/>
        <w:gridCol w:w="1938"/>
        <w:gridCol w:w="1373"/>
        <w:gridCol w:w="1373"/>
        <w:gridCol w:w="1514"/>
        <w:gridCol w:w="1056"/>
        <w:gridCol w:w="1056"/>
        <w:gridCol w:w="43"/>
        <w:gridCol w:w="2180"/>
      </w:tblGrid>
      <w:tr w:rsidR="003C5EA4" w14:paraId="7B4163B4" w14:textId="77777777" w:rsidTr="00AB6D61">
        <w:trPr>
          <w:gridBefore w:val="1"/>
          <w:gridAfter w:val="1"/>
          <w:wBefore w:w="37" w:type="dxa"/>
          <w:wAfter w:w="2180" w:type="dxa"/>
          <w:cantSplit/>
        </w:trPr>
        <w:tc>
          <w:tcPr>
            <w:tcW w:w="9072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13F0F7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b/>
                <w:bCs/>
                <w:color w:val="010205"/>
              </w:rPr>
            </w:pPr>
            <w:proofErr w:type="spellStart"/>
            <w:r>
              <w:rPr>
                <w:rFonts w:ascii="Arial" w:hAnsi="Arial" w:cs="Arial"/>
                <w:b/>
                <w:bCs/>
                <w:color w:val="010205"/>
              </w:rPr>
              <w:t>Coefficientsa</w:t>
            </w:r>
            <w:proofErr w:type="spellEnd"/>
          </w:p>
        </w:tc>
      </w:tr>
      <w:tr w:rsidR="003C5EA4" w14:paraId="647B320B" w14:textId="77777777" w:rsidTr="00AB6D61">
        <w:trPr>
          <w:gridAfter w:val="2"/>
          <w:wAfter w:w="2223" w:type="dxa"/>
          <w:cantSplit/>
        </w:trPr>
        <w:tc>
          <w:tcPr>
            <w:tcW w:w="2694" w:type="dxa"/>
            <w:gridSpan w:val="3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169AECE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74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507FEF6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514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570F275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56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7B64286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56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4C6F4A1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3C5EA4" w14:paraId="3F91F6E8" w14:textId="77777777" w:rsidTr="00AB6D61">
        <w:trPr>
          <w:gridAfter w:val="2"/>
          <w:wAfter w:w="2223" w:type="dxa"/>
          <w:cantSplit/>
        </w:trPr>
        <w:tc>
          <w:tcPr>
            <w:tcW w:w="2694" w:type="dxa"/>
            <w:gridSpan w:val="3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653BC555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73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10E38F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7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9ABB1C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51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ACFB73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56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7DB3D0D4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56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765F42C8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3C5EA4" w14:paraId="0EE246CB" w14:textId="77777777" w:rsidTr="00AB6D61">
        <w:trPr>
          <w:gridAfter w:val="2"/>
          <w:wAfter w:w="2223" w:type="dxa"/>
          <w:cantSplit/>
        </w:trPr>
        <w:tc>
          <w:tcPr>
            <w:tcW w:w="756" w:type="dxa"/>
            <w:gridSpan w:val="2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5DB9ECA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93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0B9DD9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73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762EB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4.733</w:t>
            </w:r>
          </w:p>
        </w:tc>
        <w:tc>
          <w:tcPr>
            <w:tcW w:w="137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EBD67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294</w:t>
            </w:r>
          </w:p>
        </w:tc>
        <w:tc>
          <w:tcPr>
            <w:tcW w:w="151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1F8E4EFF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794AF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3.657</w:t>
            </w:r>
          </w:p>
        </w:tc>
        <w:tc>
          <w:tcPr>
            <w:tcW w:w="105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3E377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</w:tr>
      <w:tr w:rsidR="003C5EA4" w14:paraId="3F8787B2" w14:textId="77777777" w:rsidTr="00AB6D61">
        <w:trPr>
          <w:gridAfter w:val="2"/>
          <w:wAfter w:w="2223" w:type="dxa"/>
          <w:cantSplit/>
        </w:trPr>
        <w:tc>
          <w:tcPr>
            <w:tcW w:w="756" w:type="dxa"/>
            <w:gridSpan w:val="2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19C29192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8574DE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Budaya</w:t>
            </w:r>
            <w:proofErr w:type="spellEnd"/>
            <w:r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Organisasi</w:t>
            </w:r>
            <w:proofErr w:type="spellEnd"/>
          </w:p>
        </w:tc>
        <w:tc>
          <w:tcPr>
            <w:tcW w:w="137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53814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86</w:t>
            </w:r>
          </w:p>
        </w:tc>
        <w:tc>
          <w:tcPr>
            <w:tcW w:w="137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93B17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7</w:t>
            </w:r>
          </w:p>
        </w:tc>
        <w:tc>
          <w:tcPr>
            <w:tcW w:w="151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0C54A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54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17B75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6.777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E1ABC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C5EA4" w14:paraId="39E9BCC7" w14:textId="77777777" w:rsidTr="00AB6D61">
        <w:trPr>
          <w:gridAfter w:val="2"/>
          <w:wAfter w:w="2223" w:type="dxa"/>
          <w:cantSplit/>
        </w:trPr>
        <w:tc>
          <w:tcPr>
            <w:tcW w:w="756" w:type="dxa"/>
            <w:gridSpan w:val="2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D6D9D7E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9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13FBED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Fasilitas</w:t>
            </w:r>
            <w:proofErr w:type="spellEnd"/>
            <w:r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Kerja</w:t>
            </w:r>
            <w:proofErr w:type="spellEnd"/>
          </w:p>
        </w:tc>
        <w:tc>
          <w:tcPr>
            <w:tcW w:w="137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8936A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62</w:t>
            </w:r>
          </w:p>
        </w:tc>
        <w:tc>
          <w:tcPr>
            <w:tcW w:w="137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02FB8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4</w:t>
            </w:r>
          </w:p>
        </w:tc>
        <w:tc>
          <w:tcPr>
            <w:tcW w:w="151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79A68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2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F744B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.783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1403F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</w:tr>
      <w:tr w:rsidR="003C5EA4" w14:paraId="6648480A" w14:textId="77777777" w:rsidTr="00AB6D61">
        <w:trPr>
          <w:gridAfter w:val="2"/>
          <w:wAfter w:w="2223" w:type="dxa"/>
          <w:cantSplit/>
        </w:trPr>
        <w:tc>
          <w:tcPr>
            <w:tcW w:w="756" w:type="dxa"/>
            <w:gridSpan w:val="2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56FBFD27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93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1C2B995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Komitmen</w:t>
            </w:r>
            <w:proofErr w:type="spellEnd"/>
            <w:r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Organisasi</w:t>
            </w:r>
            <w:proofErr w:type="spellEnd"/>
          </w:p>
        </w:tc>
        <w:tc>
          <w:tcPr>
            <w:tcW w:w="1373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FA7303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31</w:t>
            </w:r>
          </w:p>
        </w:tc>
        <w:tc>
          <w:tcPr>
            <w:tcW w:w="137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BF2A1D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64</w:t>
            </w:r>
          </w:p>
        </w:tc>
        <w:tc>
          <w:tcPr>
            <w:tcW w:w="151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637EE2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4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AB9273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.638</w:t>
            </w:r>
          </w:p>
        </w:tc>
        <w:tc>
          <w:tcPr>
            <w:tcW w:w="105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C222DE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</w:tr>
      <w:tr w:rsidR="003C5EA4" w14:paraId="79F73120" w14:textId="77777777" w:rsidTr="00AB6D61">
        <w:trPr>
          <w:cantSplit/>
        </w:trPr>
        <w:tc>
          <w:tcPr>
            <w:tcW w:w="11289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E00A64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lastRenderedPageBreak/>
              <w:t xml:space="preserve">a. Dependent Variable: Kinerja </w:t>
            </w:r>
            <w:proofErr w:type="spellStart"/>
            <w:r>
              <w:rPr>
                <w:rFonts w:ascii="Arial" w:hAnsi="Arial" w:cs="Arial"/>
                <w:color w:val="010205"/>
                <w:sz w:val="18"/>
                <w:szCs w:val="18"/>
              </w:rPr>
              <w:t>Karyawan</w:t>
            </w:r>
            <w:proofErr w:type="spellEnd"/>
          </w:p>
        </w:tc>
      </w:tr>
    </w:tbl>
    <w:p w14:paraId="1B24A245" w14:textId="77777777" w:rsidR="003C5EA4" w:rsidRDefault="003C5EA4" w:rsidP="003C5EA4">
      <w:pPr>
        <w:adjustRightInd w:val="0"/>
        <w:rPr>
          <w:szCs w:val="24"/>
        </w:rPr>
      </w:pPr>
    </w:p>
    <w:p w14:paraId="6771FE77" w14:textId="77777777" w:rsidR="003C5EA4" w:rsidRDefault="003C5EA4" w:rsidP="003C5EA4">
      <w:pPr>
        <w:adjustRightInd w:val="0"/>
        <w:rPr>
          <w:sz w:val="24"/>
          <w:szCs w:val="24"/>
        </w:rPr>
      </w:pPr>
      <w:r>
        <w:rPr>
          <w:sz w:val="24"/>
          <w:szCs w:val="24"/>
        </w:rPr>
        <w:t xml:space="preserve">  </w:t>
      </w:r>
    </w:p>
    <w:p w14:paraId="1B3C0D6C" w14:textId="77777777" w:rsidR="003C5EA4" w:rsidRDefault="003C5EA4" w:rsidP="003C5EA4">
      <w:pPr>
        <w:adjustRightInd w:val="0"/>
        <w:rPr>
          <w:sz w:val="24"/>
          <w:szCs w:val="24"/>
        </w:rPr>
      </w:pPr>
    </w:p>
    <w:p w14:paraId="69DBBB2E" w14:textId="77777777" w:rsidR="003C5EA4" w:rsidRDefault="003C5EA4" w:rsidP="003C5EA4">
      <w:pPr>
        <w:adjustRightInd w:val="0"/>
        <w:rPr>
          <w:sz w:val="24"/>
          <w:szCs w:val="24"/>
        </w:rPr>
      </w:pPr>
    </w:p>
    <w:tbl>
      <w:tblPr>
        <w:tblW w:w="900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9"/>
        <w:gridCol w:w="1229"/>
        <w:gridCol w:w="1230"/>
        <w:gridCol w:w="1476"/>
        <w:gridCol w:w="1184"/>
        <w:gridCol w:w="1030"/>
        <w:gridCol w:w="1030"/>
        <w:gridCol w:w="1030"/>
      </w:tblGrid>
      <w:tr w:rsidR="003C5EA4" w14:paraId="3B86E6DA" w14:textId="77777777" w:rsidTr="00AB6D61">
        <w:trPr>
          <w:cantSplit/>
        </w:trPr>
        <w:tc>
          <w:tcPr>
            <w:tcW w:w="9002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DA8B07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 xml:space="preserve">Collinearity </w:t>
            </w:r>
            <w:proofErr w:type="spellStart"/>
            <w:r>
              <w:rPr>
                <w:rFonts w:ascii="Arial" w:hAnsi="Arial" w:cs="Arial"/>
                <w:b/>
                <w:bCs/>
                <w:color w:val="010205"/>
              </w:rPr>
              <w:t>Diagnostics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3C5EA4" w14:paraId="713B24D7" w14:textId="77777777" w:rsidTr="00AB6D61">
        <w:trPr>
          <w:cantSplit/>
        </w:trPr>
        <w:tc>
          <w:tcPr>
            <w:tcW w:w="79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41530B5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22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29E5FF4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imension</w:t>
            </w:r>
          </w:p>
        </w:tc>
        <w:tc>
          <w:tcPr>
            <w:tcW w:w="1229" w:type="dxa"/>
            <w:vMerge w:val="restart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777E893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Eigenvalue</w:t>
            </w:r>
          </w:p>
        </w:tc>
        <w:tc>
          <w:tcPr>
            <w:tcW w:w="1475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4C625DE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ondition Index</w:t>
            </w:r>
          </w:p>
        </w:tc>
        <w:tc>
          <w:tcPr>
            <w:tcW w:w="4270" w:type="dxa"/>
            <w:gridSpan w:val="4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14:paraId="74B8D11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riance Proportions</w:t>
            </w:r>
          </w:p>
        </w:tc>
      </w:tr>
      <w:tr w:rsidR="003C5EA4" w14:paraId="46C10C12" w14:textId="77777777" w:rsidTr="00AB6D61">
        <w:trPr>
          <w:cantSplit/>
        </w:trPr>
        <w:tc>
          <w:tcPr>
            <w:tcW w:w="799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05014E1C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229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1E1E4158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229" w:type="dxa"/>
            <w:vMerge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09BD9727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475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495C5FE6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18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7D7E54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082BB4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1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256F2A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7CA7A71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X3</w:t>
            </w:r>
          </w:p>
        </w:tc>
      </w:tr>
      <w:tr w:rsidR="003C5EA4" w14:paraId="185C320E" w14:textId="77777777" w:rsidTr="00AB6D61">
        <w:trPr>
          <w:cantSplit/>
        </w:trPr>
        <w:tc>
          <w:tcPr>
            <w:tcW w:w="799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6F8E0B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29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4D2701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236D2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.964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2098D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</w:p>
        </w:tc>
        <w:tc>
          <w:tcPr>
            <w:tcW w:w="118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933D4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A1AA5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10F9F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D52463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</w:t>
            </w:r>
          </w:p>
        </w:tc>
      </w:tr>
      <w:tr w:rsidR="003C5EA4" w14:paraId="7FC6F4A3" w14:textId="77777777" w:rsidTr="00AB6D61">
        <w:trPr>
          <w:cantSplit/>
        </w:trPr>
        <w:tc>
          <w:tcPr>
            <w:tcW w:w="79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3F9028D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2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2E3AF4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2</w:t>
            </w:r>
          </w:p>
        </w:tc>
        <w:tc>
          <w:tcPr>
            <w:tcW w:w="12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C8A27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6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0CACD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2.447</w:t>
            </w:r>
          </w:p>
        </w:tc>
        <w:tc>
          <w:tcPr>
            <w:tcW w:w="118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50254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B3C95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40350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33EEAE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</w:t>
            </w:r>
          </w:p>
        </w:tc>
      </w:tr>
      <w:tr w:rsidR="003C5EA4" w14:paraId="7DFF154A" w14:textId="77777777" w:rsidTr="00AB6D61">
        <w:trPr>
          <w:cantSplit/>
        </w:trPr>
        <w:tc>
          <w:tcPr>
            <w:tcW w:w="79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EA4050F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2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562BD0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3</w:t>
            </w:r>
          </w:p>
        </w:tc>
        <w:tc>
          <w:tcPr>
            <w:tcW w:w="12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FAB8A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8B4D0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5.337</w:t>
            </w:r>
          </w:p>
        </w:tc>
        <w:tc>
          <w:tcPr>
            <w:tcW w:w="118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1664A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20181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49C1E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FA0FC6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</w:t>
            </w:r>
          </w:p>
        </w:tc>
      </w:tr>
      <w:tr w:rsidR="003C5EA4" w14:paraId="1B16D1B7" w14:textId="77777777" w:rsidTr="00AB6D61">
        <w:trPr>
          <w:cantSplit/>
        </w:trPr>
        <w:tc>
          <w:tcPr>
            <w:tcW w:w="79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DE0A1FB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29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6DB2FBD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4</w:t>
            </w:r>
          </w:p>
        </w:tc>
        <w:tc>
          <w:tcPr>
            <w:tcW w:w="122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6734E6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093985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1.012</w:t>
            </w:r>
          </w:p>
        </w:tc>
        <w:tc>
          <w:tcPr>
            <w:tcW w:w="118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949048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14043C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974153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6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655F7BA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9</w:t>
            </w:r>
          </w:p>
        </w:tc>
      </w:tr>
      <w:tr w:rsidR="003C5EA4" w14:paraId="7D8F76E4" w14:textId="77777777" w:rsidTr="00AB6D61">
        <w:trPr>
          <w:cantSplit/>
        </w:trPr>
        <w:tc>
          <w:tcPr>
            <w:tcW w:w="9002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578277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Y</w:t>
            </w:r>
          </w:p>
        </w:tc>
      </w:tr>
    </w:tbl>
    <w:p w14:paraId="03D10789" w14:textId="77777777" w:rsidR="003C5EA4" w:rsidRDefault="003C5EA4" w:rsidP="003C5EA4">
      <w:pPr>
        <w:adjustRightInd w:val="0"/>
        <w:rPr>
          <w:sz w:val="24"/>
          <w:szCs w:val="24"/>
        </w:rPr>
      </w:pPr>
    </w:p>
    <w:tbl>
      <w:tblPr>
        <w:tblW w:w="828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59"/>
        <w:gridCol w:w="1153"/>
        <w:gridCol w:w="1107"/>
        <w:gridCol w:w="1092"/>
        <w:gridCol w:w="1445"/>
        <w:gridCol w:w="1029"/>
      </w:tblGrid>
      <w:tr w:rsidR="003C5EA4" w14:paraId="701A2636" w14:textId="77777777" w:rsidTr="00AB6D61">
        <w:trPr>
          <w:cantSplit/>
        </w:trPr>
        <w:tc>
          <w:tcPr>
            <w:tcW w:w="828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51ACC3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 xml:space="preserve">Residuals </w:t>
            </w:r>
            <w:proofErr w:type="spellStart"/>
            <w:r>
              <w:rPr>
                <w:rFonts w:ascii="Arial" w:hAnsi="Arial" w:cs="Arial"/>
                <w:b/>
                <w:bCs/>
                <w:color w:val="010205"/>
              </w:rPr>
              <w:t>Statistics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3C5EA4" w14:paraId="1BC216AC" w14:textId="77777777" w:rsidTr="00AB6D61">
        <w:trPr>
          <w:cantSplit/>
        </w:trPr>
        <w:tc>
          <w:tcPr>
            <w:tcW w:w="2459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3638CE98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152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C5A632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10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299AE8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09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CC913B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4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906F10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3A59A2A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</w:tr>
      <w:tr w:rsidR="003C5EA4" w14:paraId="285446DC" w14:textId="77777777" w:rsidTr="00AB6D61">
        <w:trPr>
          <w:cantSplit/>
        </w:trPr>
        <w:tc>
          <w:tcPr>
            <w:tcW w:w="2459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FEC7FD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redicted Value</w:t>
            </w:r>
          </w:p>
        </w:tc>
        <w:tc>
          <w:tcPr>
            <w:tcW w:w="1152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F0BC7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2.16075</w:t>
            </w:r>
          </w:p>
        </w:tc>
        <w:tc>
          <w:tcPr>
            <w:tcW w:w="110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7AC99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3.00016</w:t>
            </w:r>
          </w:p>
        </w:tc>
        <w:tc>
          <w:tcPr>
            <w:tcW w:w="109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95889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6.16600</w:t>
            </w:r>
          </w:p>
        </w:tc>
        <w:tc>
          <w:tcPr>
            <w:tcW w:w="144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A4F82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.934184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7D16D2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</w:t>
            </w:r>
          </w:p>
        </w:tc>
      </w:tr>
      <w:tr w:rsidR="003C5EA4" w14:paraId="37C21772" w14:textId="77777777" w:rsidTr="00AB6D61">
        <w:trPr>
          <w:cantSplit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42F1E6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Predicted Value</w:t>
            </w: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AEC70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2.360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1782A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152</w:t>
            </w:r>
          </w:p>
        </w:tc>
        <w:tc>
          <w:tcPr>
            <w:tcW w:w="10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FB682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D872C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FB7C30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</w:t>
            </w:r>
          </w:p>
        </w:tc>
      </w:tr>
      <w:tr w:rsidR="003C5EA4" w14:paraId="77264BE7" w14:textId="77777777" w:rsidTr="00AB6D61">
        <w:trPr>
          <w:cantSplit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C0A4ED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andard Error of Predicted Value</w:t>
            </w: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7EC96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44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01123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06</w:t>
            </w:r>
          </w:p>
        </w:tc>
        <w:tc>
          <w:tcPr>
            <w:tcW w:w="10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25933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31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8E665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AF9405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</w:t>
            </w:r>
          </w:p>
        </w:tc>
      </w:tr>
      <w:tr w:rsidR="003C5EA4" w14:paraId="788D204B" w14:textId="77777777" w:rsidTr="00AB6D61">
        <w:trPr>
          <w:cantSplit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33AD85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Adjusted Predicted Value</w:t>
            </w: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89C84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1.22766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D5741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2.93632</w:t>
            </w:r>
          </w:p>
        </w:tc>
        <w:tc>
          <w:tcPr>
            <w:tcW w:w="10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D3222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6.13619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D0C69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6.02184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C5F8C0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</w:t>
            </w:r>
          </w:p>
        </w:tc>
      </w:tr>
      <w:tr w:rsidR="003C5EA4" w14:paraId="4CD2DF66" w14:textId="77777777" w:rsidTr="00AB6D61">
        <w:trPr>
          <w:cantSplit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91CDF6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B3132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3.891282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F2F43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.836016</w:t>
            </w:r>
          </w:p>
        </w:tc>
        <w:tc>
          <w:tcPr>
            <w:tcW w:w="10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8EF60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000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808E6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350007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7E30F6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</w:t>
            </w:r>
          </w:p>
        </w:tc>
      </w:tr>
      <w:tr w:rsidR="003C5EA4" w14:paraId="247AC631" w14:textId="77777777" w:rsidTr="00AB6D61">
        <w:trPr>
          <w:cantSplit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0D124F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Residual</w:t>
            </w: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85156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2.763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9367F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.014</w:t>
            </w:r>
          </w:p>
        </w:tc>
        <w:tc>
          <w:tcPr>
            <w:tcW w:w="10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091EA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E9603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59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C1D8B6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</w:t>
            </w:r>
          </w:p>
        </w:tc>
      </w:tr>
      <w:tr w:rsidR="003C5EA4" w14:paraId="53452981" w14:textId="77777777" w:rsidTr="00AB6D61">
        <w:trPr>
          <w:cantSplit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512075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ud. Residual</w:t>
            </w: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B1522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2.847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A9741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.222</w:t>
            </w:r>
          </w:p>
        </w:tc>
        <w:tc>
          <w:tcPr>
            <w:tcW w:w="10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D6782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CD6BE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2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0B1779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</w:t>
            </w:r>
          </w:p>
        </w:tc>
      </w:tr>
      <w:tr w:rsidR="003C5EA4" w14:paraId="752C0FC0" w14:textId="77777777" w:rsidTr="00AB6D61">
        <w:trPr>
          <w:cantSplit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F56114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Deleted Residual</w:t>
            </w: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E2B63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4.130645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74ACB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.452019</w:t>
            </w:r>
          </w:p>
        </w:tc>
        <w:tc>
          <w:tcPr>
            <w:tcW w:w="10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1237A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29814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ECE4D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553616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21405B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</w:t>
            </w:r>
          </w:p>
        </w:tc>
      </w:tr>
      <w:tr w:rsidR="003C5EA4" w14:paraId="07F76ECF" w14:textId="77777777" w:rsidTr="00AB6D61">
        <w:trPr>
          <w:cantSplit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665238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ud. Deleted Residual</w:t>
            </w: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109F5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3.214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BEFB9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.367</w:t>
            </w:r>
          </w:p>
        </w:tc>
        <w:tc>
          <w:tcPr>
            <w:tcW w:w="10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C6C84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FDAE9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7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D1EF70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</w:t>
            </w:r>
          </w:p>
        </w:tc>
      </w:tr>
      <w:tr w:rsidR="003C5EA4" w14:paraId="6805058D" w14:textId="77777777" w:rsidTr="00AB6D61">
        <w:trPr>
          <w:cantSplit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A62B59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ahal. Distance</w:t>
            </w: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DC689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38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A679A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7.919</w:t>
            </w:r>
          </w:p>
        </w:tc>
        <w:tc>
          <w:tcPr>
            <w:tcW w:w="10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959FB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.921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1CCAC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.228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C9B2C7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</w:t>
            </w:r>
          </w:p>
        </w:tc>
      </w:tr>
      <w:tr w:rsidR="003C5EA4" w14:paraId="51182135" w14:textId="77777777" w:rsidTr="00AB6D61">
        <w:trPr>
          <w:cantSplit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3B2E10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ook's Distance</w:t>
            </w: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702F4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D266D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6</w:t>
            </w:r>
          </w:p>
        </w:tc>
        <w:tc>
          <w:tcPr>
            <w:tcW w:w="10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BF70B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1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52E71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9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A77CD9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</w:t>
            </w:r>
          </w:p>
        </w:tc>
      </w:tr>
      <w:tr w:rsidR="003C5EA4" w14:paraId="4F6C3B93" w14:textId="77777777" w:rsidTr="00AB6D61">
        <w:trPr>
          <w:cantSplit/>
        </w:trPr>
        <w:tc>
          <w:tcPr>
            <w:tcW w:w="2459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5BEBCE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entered Leverage Value</w:t>
            </w:r>
          </w:p>
        </w:tc>
        <w:tc>
          <w:tcPr>
            <w:tcW w:w="1152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162C5A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545BE0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84</w:t>
            </w:r>
          </w:p>
        </w:tc>
        <w:tc>
          <w:tcPr>
            <w:tcW w:w="109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F9735D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9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6F9F85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87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5EB7E22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</w:t>
            </w:r>
          </w:p>
        </w:tc>
      </w:tr>
      <w:tr w:rsidR="003C5EA4" w14:paraId="6E211BA4" w14:textId="77777777" w:rsidTr="00AB6D61">
        <w:trPr>
          <w:cantSplit/>
        </w:trPr>
        <w:tc>
          <w:tcPr>
            <w:tcW w:w="828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63659D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Y</w:t>
            </w:r>
          </w:p>
        </w:tc>
      </w:tr>
    </w:tbl>
    <w:p w14:paraId="072E4590" w14:textId="77777777" w:rsidR="003C5EA4" w:rsidRDefault="003C5EA4" w:rsidP="003C5EA4">
      <w:pPr>
        <w:adjustRightInd w:val="0"/>
        <w:jc w:val="both"/>
        <w:rPr>
          <w:b/>
          <w:szCs w:val="24"/>
        </w:rPr>
        <w:sectPr w:rsidR="003C5EA4">
          <w:type w:val="continuous"/>
          <w:pgSz w:w="11907" w:h="16839"/>
          <w:pgMar w:top="2268" w:right="1701" w:bottom="1701" w:left="2268" w:header="708" w:footer="708" w:gutter="0"/>
          <w:cols w:space="720"/>
          <w:titlePg/>
          <w:docGrid w:linePitch="360"/>
        </w:sectPr>
      </w:pPr>
    </w:p>
    <w:p w14:paraId="152F56D8" w14:textId="77777777" w:rsidR="003C5EA4" w:rsidRDefault="003C5EA4" w:rsidP="003C5EA4">
      <w:pPr>
        <w:adjustRightInd w:val="0"/>
        <w:jc w:val="both"/>
        <w:rPr>
          <w:b/>
          <w:szCs w:val="24"/>
        </w:rPr>
      </w:pPr>
      <w:r>
        <w:rPr>
          <w:b/>
          <w:szCs w:val="24"/>
        </w:rPr>
        <w:t>Lampiran 27</w:t>
      </w:r>
    </w:p>
    <w:p w14:paraId="5423526B" w14:textId="77777777" w:rsidR="003C5EA4" w:rsidRDefault="003C5EA4" w:rsidP="003C5EA4">
      <w:pPr>
        <w:adjustRightInd w:val="0"/>
        <w:spacing w:line="480" w:lineRule="auto"/>
        <w:jc w:val="both"/>
        <w:rPr>
          <w:b/>
          <w:szCs w:val="24"/>
        </w:rPr>
      </w:pPr>
      <w:r>
        <w:rPr>
          <w:b/>
          <w:szCs w:val="24"/>
        </w:rPr>
        <w:t xml:space="preserve">Uji </w:t>
      </w:r>
      <w:proofErr w:type="spellStart"/>
      <w:r>
        <w:rPr>
          <w:b/>
          <w:szCs w:val="24"/>
        </w:rPr>
        <w:t>Signifikansi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Parsial</w:t>
      </w:r>
      <w:proofErr w:type="spellEnd"/>
      <w:r>
        <w:rPr>
          <w:b/>
          <w:szCs w:val="24"/>
        </w:rPr>
        <w:t xml:space="preserve"> (Uji t)</w:t>
      </w:r>
    </w:p>
    <w:tbl>
      <w:tblPr>
        <w:tblW w:w="1185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56"/>
        <w:gridCol w:w="2505"/>
        <w:gridCol w:w="1373"/>
        <w:gridCol w:w="1373"/>
        <w:gridCol w:w="1514"/>
        <w:gridCol w:w="1056"/>
        <w:gridCol w:w="1056"/>
        <w:gridCol w:w="2223"/>
      </w:tblGrid>
      <w:tr w:rsidR="003C5EA4" w14:paraId="0E35A247" w14:textId="77777777" w:rsidTr="00AB6D61">
        <w:trPr>
          <w:cantSplit/>
        </w:trPr>
        <w:tc>
          <w:tcPr>
            <w:tcW w:w="1185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A1DA451" w14:textId="77777777" w:rsidR="003C5EA4" w:rsidRDefault="003C5EA4" w:rsidP="00AB6D61">
            <w:pPr>
              <w:adjustRightInd w:val="0"/>
              <w:spacing w:line="320" w:lineRule="atLeast"/>
              <w:ind w:left="3828" w:right="60"/>
              <w:rPr>
                <w:rFonts w:ascii="Arial" w:hAnsi="Arial" w:cs="Arial"/>
                <w:color w:val="010205"/>
              </w:rPr>
            </w:pPr>
            <w:proofErr w:type="spellStart"/>
            <w:r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3C5EA4" w14:paraId="60CFDAF2" w14:textId="77777777" w:rsidTr="00AB6D61">
        <w:trPr>
          <w:gridAfter w:val="1"/>
          <w:wAfter w:w="2223" w:type="dxa"/>
          <w:cantSplit/>
        </w:trPr>
        <w:tc>
          <w:tcPr>
            <w:tcW w:w="3261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A9F320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74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84EB47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5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E6D4FF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5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2A13BF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5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E86B4B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3C5EA4" w14:paraId="7645D739" w14:textId="77777777" w:rsidTr="00AB6D61">
        <w:trPr>
          <w:gridAfter w:val="1"/>
          <w:wAfter w:w="2223" w:type="dxa"/>
          <w:cantSplit/>
        </w:trPr>
        <w:tc>
          <w:tcPr>
            <w:tcW w:w="3261" w:type="dxa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10F6988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750444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D58F2C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5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867582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5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FAC7933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5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6B26E7F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3C5EA4" w14:paraId="520F7CBB" w14:textId="77777777" w:rsidTr="00AB6D61">
        <w:trPr>
          <w:gridAfter w:val="1"/>
          <w:wAfter w:w="2223" w:type="dxa"/>
          <w:cantSplit/>
        </w:trPr>
        <w:tc>
          <w:tcPr>
            <w:tcW w:w="75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05EA4C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2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9E48F4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058A18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2.405</w:t>
            </w: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339AE0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520</w:t>
            </w:r>
          </w:p>
        </w:tc>
        <w:tc>
          <w:tcPr>
            <w:tcW w:w="15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6D72C27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7C5785D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1.582</w:t>
            </w: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DA730F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2</w:t>
            </w:r>
          </w:p>
        </w:tc>
      </w:tr>
      <w:tr w:rsidR="003C5EA4" w14:paraId="4C769F42" w14:textId="77777777" w:rsidTr="00AB6D61">
        <w:trPr>
          <w:gridAfter w:val="1"/>
          <w:wAfter w:w="2223" w:type="dxa"/>
          <w:cantSplit/>
        </w:trPr>
        <w:tc>
          <w:tcPr>
            <w:tcW w:w="75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730E076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2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91FD02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Sistem</w:t>
            </w:r>
            <w:proofErr w:type="spellEnd"/>
            <w:r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Informasi</w:t>
            </w:r>
            <w:proofErr w:type="spellEnd"/>
            <w:r>
              <w:rPr>
                <w:rFonts w:ascii="Arial" w:hAnsi="Arial" w:cs="Arial"/>
                <w:color w:val="264A60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Manajemen</w:t>
            </w:r>
            <w:proofErr w:type="spellEnd"/>
            <w:r>
              <w:rPr>
                <w:rFonts w:ascii="Arial" w:hAnsi="Arial" w:cs="Arial"/>
                <w:color w:val="264A60"/>
                <w:sz w:val="18"/>
                <w:szCs w:val="18"/>
              </w:rPr>
              <w:t xml:space="preserve">  </w:t>
            </w: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48063D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53</w:t>
            </w: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C8337D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00</w:t>
            </w:r>
          </w:p>
        </w:tc>
        <w:tc>
          <w:tcPr>
            <w:tcW w:w="15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1026CA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55</w:t>
            </w: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50E2C7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.545</w:t>
            </w: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BCB974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</w:tr>
      <w:tr w:rsidR="003C5EA4" w14:paraId="7F7F1766" w14:textId="77777777" w:rsidTr="00AB6D61">
        <w:trPr>
          <w:gridAfter w:val="1"/>
          <w:wAfter w:w="2223" w:type="dxa"/>
          <w:cantSplit/>
        </w:trPr>
        <w:tc>
          <w:tcPr>
            <w:tcW w:w="75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DC8908C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25E487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Kedisiplinan</w:t>
            </w:r>
            <w:proofErr w:type="spellEnd"/>
            <w:r>
              <w:rPr>
                <w:rFonts w:ascii="Arial" w:hAnsi="Arial" w:cs="Arial"/>
                <w:color w:val="264A60"/>
                <w:sz w:val="18"/>
                <w:szCs w:val="18"/>
              </w:rPr>
              <w:t xml:space="preserve">  </w:t>
            </w: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60DDB0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89</w:t>
            </w: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C97D24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3</w:t>
            </w:r>
          </w:p>
        </w:tc>
        <w:tc>
          <w:tcPr>
            <w:tcW w:w="15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76A3BD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7</w:t>
            </w: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8594D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.548</w:t>
            </w: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CAC0D17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5</w:t>
            </w:r>
          </w:p>
        </w:tc>
      </w:tr>
      <w:tr w:rsidR="003C5EA4" w14:paraId="1D80EDAE" w14:textId="77777777" w:rsidTr="00AB6D61">
        <w:trPr>
          <w:gridAfter w:val="1"/>
          <w:wAfter w:w="2223" w:type="dxa"/>
          <w:cantSplit/>
        </w:trPr>
        <w:tc>
          <w:tcPr>
            <w:tcW w:w="75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9B1A169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E8A0EA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proofErr w:type="gramStart"/>
            <w:r>
              <w:rPr>
                <w:rFonts w:ascii="Arial" w:hAnsi="Arial" w:cs="Arial"/>
                <w:color w:val="264A60"/>
                <w:sz w:val="18"/>
                <w:szCs w:val="18"/>
              </w:rPr>
              <w:t>Komunikasi</w:t>
            </w:r>
            <w:proofErr w:type="spellEnd"/>
            <w:r>
              <w:rPr>
                <w:rFonts w:ascii="Arial" w:hAnsi="Arial" w:cs="Arial"/>
                <w:color w:val="264A60"/>
                <w:sz w:val="18"/>
                <w:szCs w:val="18"/>
              </w:rPr>
              <w:t xml:space="preserve">  Interpersonal</w:t>
            </w:r>
            <w:proofErr w:type="gramEnd"/>
            <w:r>
              <w:rPr>
                <w:rFonts w:ascii="Arial" w:hAnsi="Arial" w:cs="Arial"/>
                <w:color w:val="264A60"/>
                <w:sz w:val="18"/>
                <w:szCs w:val="18"/>
              </w:rPr>
              <w:t xml:space="preserve">  </w:t>
            </w: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16066B8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2</w:t>
            </w:r>
          </w:p>
        </w:tc>
        <w:tc>
          <w:tcPr>
            <w:tcW w:w="13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A51831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1</w:t>
            </w:r>
          </w:p>
        </w:tc>
        <w:tc>
          <w:tcPr>
            <w:tcW w:w="15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41E4EC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370</w:t>
            </w: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9C0672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.000</w:t>
            </w: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5432F7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</w:tr>
      <w:tr w:rsidR="003C5EA4" w14:paraId="68B6F35F" w14:textId="77777777" w:rsidTr="00AB6D61">
        <w:trPr>
          <w:cantSplit/>
        </w:trPr>
        <w:tc>
          <w:tcPr>
            <w:tcW w:w="1185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62AF2F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a. Dependent Variable: Kinerja </w:t>
            </w:r>
            <w:proofErr w:type="spellStart"/>
            <w:r>
              <w:rPr>
                <w:rFonts w:ascii="Arial" w:hAnsi="Arial" w:cs="Arial"/>
                <w:color w:val="010205"/>
                <w:sz w:val="18"/>
                <w:szCs w:val="18"/>
              </w:rPr>
              <w:t>Pegawai</w:t>
            </w:r>
            <w:proofErr w:type="spellEnd"/>
          </w:p>
        </w:tc>
      </w:tr>
    </w:tbl>
    <w:p w14:paraId="4DA36C09" w14:textId="77777777" w:rsidR="003C5EA4" w:rsidRDefault="003C5EA4" w:rsidP="003C5EA4">
      <w:pPr>
        <w:adjustRightInd w:val="0"/>
        <w:spacing w:line="480" w:lineRule="auto"/>
        <w:jc w:val="both"/>
        <w:rPr>
          <w:b/>
          <w:szCs w:val="24"/>
        </w:rPr>
      </w:pPr>
    </w:p>
    <w:p w14:paraId="11747E06" w14:textId="77777777" w:rsidR="003C5EA4" w:rsidRDefault="003C5EA4" w:rsidP="003C5EA4">
      <w:pPr>
        <w:rPr>
          <w:szCs w:val="24"/>
          <w:lang w:val="en-ID" w:eastAsia="en-ID"/>
        </w:rPr>
        <w:sectPr w:rsidR="003C5EA4">
          <w:type w:val="continuous"/>
          <w:pgSz w:w="11907" w:h="16839"/>
          <w:pgMar w:top="2268" w:right="1701" w:bottom="1701" w:left="2268" w:header="708" w:footer="708" w:gutter="0"/>
          <w:pgNumType w:start="68"/>
          <w:cols w:space="720"/>
          <w:titlePg/>
          <w:docGrid w:linePitch="360"/>
        </w:sectPr>
      </w:pPr>
    </w:p>
    <w:p w14:paraId="3D135D1C" w14:textId="77777777" w:rsidR="003C5EA4" w:rsidRDefault="003C5EA4" w:rsidP="003C5EA4">
      <w:pPr>
        <w:adjustRightInd w:val="0"/>
        <w:jc w:val="both"/>
        <w:rPr>
          <w:b/>
          <w:szCs w:val="24"/>
        </w:rPr>
      </w:pPr>
      <w:r>
        <w:rPr>
          <w:b/>
          <w:szCs w:val="24"/>
        </w:rPr>
        <w:t>Lampiran 28</w:t>
      </w:r>
    </w:p>
    <w:p w14:paraId="2AE7C61A" w14:textId="77777777" w:rsidR="003C5EA4" w:rsidRDefault="003C5EA4" w:rsidP="003C5EA4">
      <w:pPr>
        <w:tabs>
          <w:tab w:val="center" w:pos="4135"/>
        </w:tabs>
        <w:rPr>
          <w:b/>
          <w:szCs w:val="24"/>
        </w:rPr>
      </w:pPr>
      <w:r>
        <w:rPr>
          <w:b/>
          <w:szCs w:val="24"/>
        </w:rPr>
        <w:t xml:space="preserve">Uji </w:t>
      </w:r>
      <w:proofErr w:type="spellStart"/>
      <w:r>
        <w:rPr>
          <w:b/>
          <w:szCs w:val="24"/>
        </w:rPr>
        <w:t>Signifikansi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Simultan</w:t>
      </w:r>
      <w:proofErr w:type="spellEnd"/>
      <w:r>
        <w:rPr>
          <w:b/>
          <w:szCs w:val="24"/>
        </w:rPr>
        <w:t xml:space="preserve"> (Uji F)</w:t>
      </w:r>
    </w:p>
    <w:tbl>
      <w:tblPr>
        <w:tblW w:w="8009" w:type="dxa"/>
        <w:tblInd w:w="14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292"/>
        <w:gridCol w:w="1476"/>
        <w:gridCol w:w="1030"/>
        <w:gridCol w:w="1415"/>
        <w:gridCol w:w="1030"/>
        <w:gridCol w:w="1030"/>
      </w:tblGrid>
      <w:tr w:rsidR="003C5EA4" w14:paraId="719EB2FC" w14:textId="77777777" w:rsidTr="00AB6D61">
        <w:trPr>
          <w:cantSplit/>
        </w:trPr>
        <w:tc>
          <w:tcPr>
            <w:tcW w:w="8009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8A79F8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>
              <w:rPr>
                <w:rFonts w:ascii="Arial" w:hAnsi="Arial" w:cs="Arial"/>
                <w:b/>
                <w:bCs/>
                <w:color w:val="010205"/>
              </w:rPr>
              <w:t>ANOVA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3C5EA4" w14:paraId="4B5746F5" w14:textId="77777777" w:rsidTr="00AB6D61">
        <w:trPr>
          <w:cantSplit/>
        </w:trPr>
        <w:tc>
          <w:tcPr>
            <w:tcW w:w="202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045644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12600C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9F93A5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940309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1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E93E20B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1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A53C91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3C5EA4" w14:paraId="5AE45065" w14:textId="77777777" w:rsidTr="00AB6D61">
        <w:trPr>
          <w:cantSplit/>
        </w:trPr>
        <w:tc>
          <w:tcPr>
            <w:tcW w:w="736" w:type="dxa"/>
            <w:vMerge w:val="restart"/>
            <w:tcBorders>
              <w:top w:val="single" w:sz="8" w:space="0" w:color="152935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E4A14A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1</w:t>
            </w: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B06F08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4457ABA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88.154</w:t>
            </w:r>
          </w:p>
        </w:tc>
        <w:tc>
          <w:tcPr>
            <w:tcW w:w="1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88200B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E617F4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62.718</w:t>
            </w:r>
          </w:p>
        </w:tc>
        <w:tc>
          <w:tcPr>
            <w:tcW w:w="1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D5DE0F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79.865</w:t>
            </w:r>
          </w:p>
        </w:tc>
        <w:tc>
          <w:tcPr>
            <w:tcW w:w="1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58BAFC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3C5EA4" w14:paraId="7879E17C" w14:textId="77777777" w:rsidTr="00AB6D61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3ED1560" w14:textId="77777777" w:rsidR="003C5EA4" w:rsidRDefault="003C5EA4" w:rsidP="00AB6D61">
            <w:pPr>
              <w:adjustRightInd w:val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959BFD2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3209AC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2.598</w:t>
            </w:r>
          </w:p>
        </w:tc>
        <w:tc>
          <w:tcPr>
            <w:tcW w:w="1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4DDB22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6</w:t>
            </w:r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809874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.017</w:t>
            </w:r>
          </w:p>
        </w:tc>
        <w:tc>
          <w:tcPr>
            <w:tcW w:w="1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09745E0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466053C1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</w:tr>
      <w:tr w:rsidR="003C5EA4" w14:paraId="0AE36F43" w14:textId="77777777" w:rsidTr="00AB6D61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6CC5D8F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92E3F8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E48966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160.753</w:t>
            </w:r>
          </w:p>
        </w:tc>
        <w:tc>
          <w:tcPr>
            <w:tcW w:w="1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1BFD91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9</w:t>
            </w:r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17F947F7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514A9011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485C500" w14:textId="77777777" w:rsidR="003C5EA4" w:rsidRDefault="003C5EA4" w:rsidP="00AB6D61">
            <w:pPr>
              <w:adjustRightInd w:val="0"/>
              <w:rPr>
                <w:sz w:val="24"/>
                <w:szCs w:val="24"/>
              </w:rPr>
            </w:pPr>
          </w:p>
        </w:tc>
      </w:tr>
      <w:tr w:rsidR="003C5EA4" w14:paraId="1BE7923C" w14:textId="77777777" w:rsidTr="00AB6D61">
        <w:trPr>
          <w:cantSplit/>
        </w:trPr>
        <w:tc>
          <w:tcPr>
            <w:tcW w:w="800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230242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a. Dependent Variable: Kinerja </w:t>
            </w:r>
            <w:proofErr w:type="spellStart"/>
            <w:r>
              <w:rPr>
                <w:rFonts w:ascii="Arial" w:hAnsi="Arial" w:cs="Arial"/>
                <w:color w:val="010205"/>
                <w:sz w:val="18"/>
                <w:szCs w:val="18"/>
              </w:rPr>
              <w:t>Pegawai</w:t>
            </w:r>
            <w:proofErr w:type="spellEnd"/>
          </w:p>
        </w:tc>
      </w:tr>
      <w:tr w:rsidR="003C5EA4" w14:paraId="796CABFE" w14:textId="77777777" w:rsidTr="00AB6D61">
        <w:trPr>
          <w:cantSplit/>
        </w:trPr>
        <w:tc>
          <w:tcPr>
            <w:tcW w:w="800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DE1C5C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b. Predictors: (Constant), </w:t>
            </w:r>
            <w:proofErr w:type="spellStart"/>
            <w:r>
              <w:rPr>
                <w:rFonts w:ascii="Arial" w:hAnsi="Arial" w:cs="Arial"/>
                <w:color w:val="010205"/>
                <w:sz w:val="18"/>
                <w:szCs w:val="18"/>
              </w:rPr>
              <w:t>Komunikasi</w:t>
            </w:r>
            <w:proofErr w:type="spellEnd"/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 Interpersonal, </w:t>
            </w:r>
            <w:proofErr w:type="spellStart"/>
            <w:r>
              <w:rPr>
                <w:rFonts w:ascii="Arial" w:hAnsi="Arial" w:cs="Arial"/>
                <w:color w:val="010205"/>
                <w:sz w:val="18"/>
                <w:szCs w:val="18"/>
              </w:rPr>
              <w:t>Kedisiplinan</w:t>
            </w:r>
            <w:proofErr w:type="spellEnd"/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ascii="Arial" w:hAnsi="Arial" w:cs="Arial"/>
                <w:color w:val="010205"/>
                <w:sz w:val="18"/>
                <w:szCs w:val="18"/>
              </w:rPr>
              <w:t>Sistem</w:t>
            </w:r>
            <w:proofErr w:type="spellEnd"/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010205"/>
                <w:sz w:val="18"/>
                <w:szCs w:val="18"/>
              </w:rPr>
              <w:t>Informasi</w:t>
            </w:r>
            <w:proofErr w:type="spellEnd"/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010205"/>
                <w:sz w:val="18"/>
                <w:szCs w:val="18"/>
              </w:rPr>
              <w:t>Manajemen</w:t>
            </w:r>
            <w:proofErr w:type="spellEnd"/>
          </w:p>
        </w:tc>
      </w:tr>
    </w:tbl>
    <w:p w14:paraId="590F2D87" w14:textId="77777777" w:rsidR="003C5EA4" w:rsidRDefault="003C5EA4" w:rsidP="003C5EA4">
      <w:pPr>
        <w:adjustRightInd w:val="0"/>
        <w:spacing w:line="400" w:lineRule="atLeast"/>
        <w:rPr>
          <w:sz w:val="24"/>
          <w:szCs w:val="24"/>
        </w:rPr>
      </w:pPr>
    </w:p>
    <w:p w14:paraId="3652706E" w14:textId="77777777" w:rsidR="003C5EA4" w:rsidRDefault="003C5EA4" w:rsidP="003C5EA4">
      <w:pPr>
        <w:tabs>
          <w:tab w:val="center" w:pos="4135"/>
        </w:tabs>
        <w:rPr>
          <w:b/>
          <w:szCs w:val="24"/>
        </w:rPr>
      </w:pPr>
      <w:r>
        <w:rPr>
          <w:b/>
          <w:szCs w:val="24"/>
        </w:rPr>
        <w:tab/>
      </w:r>
    </w:p>
    <w:p w14:paraId="13B00461" w14:textId="77777777" w:rsidR="003C5EA4" w:rsidRDefault="003C5EA4" w:rsidP="003C5EA4">
      <w:pPr>
        <w:rPr>
          <w:b/>
          <w:szCs w:val="24"/>
        </w:rPr>
        <w:sectPr w:rsidR="003C5EA4" w:rsidSect="003C5EA4">
          <w:headerReference w:type="default" r:id="rId17"/>
          <w:footerReference w:type="default" r:id="rId18"/>
          <w:type w:val="continuous"/>
          <w:pgSz w:w="11907" w:h="16839"/>
          <w:pgMar w:top="2268" w:right="1701" w:bottom="1701" w:left="2268" w:header="708" w:footer="708" w:gutter="0"/>
          <w:pgNumType w:start="143"/>
          <w:cols w:space="720"/>
          <w:docGrid w:linePitch="360"/>
        </w:sectPr>
      </w:pPr>
    </w:p>
    <w:p w14:paraId="62A4BD9A" w14:textId="77777777" w:rsidR="003C5EA4" w:rsidRDefault="003C5EA4" w:rsidP="003C5EA4">
      <w:pPr>
        <w:adjustRightInd w:val="0"/>
        <w:jc w:val="both"/>
        <w:rPr>
          <w:b/>
          <w:szCs w:val="24"/>
        </w:rPr>
      </w:pPr>
      <w:r>
        <w:rPr>
          <w:b/>
          <w:szCs w:val="24"/>
        </w:rPr>
        <w:lastRenderedPageBreak/>
        <w:t>Lampiran 29</w:t>
      </w:r>
    </w:p>
    <w:p w14:paraId="650A97E8" w14:textId="77777777" w:rsidR="003C5EA4" w:rsidRDefault="003C5EA4" w:rsidP="003C5EA4">
      <w:pPr>
        <w:rPr>
          <w:b/>
          <w:szCs w:val="24"/>
        </w:rPr>
      </w:pPr>
      <w:proofErr w:type="spellStart"/>
      <w:r>
        <w:rPr>
          <w:b/>
          <w:szCs w:val="24"/>
        </w:rPr>
        <w:t>Analisis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Koefisien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Determinasi</w:t>
      </w:r>
      <w:proofErr w:type="spellEnd"/>
    </w:p>
    <w:p w14:paraId="62728CC0" w14:textId="77777777" w:rsidR="003C5EA4" w:rsidRDefault="003C5EA4" w:rsidP="003C5EA4">
      <w:pPr>
        <w:adjustRightInd w:val="0"/>
        <w:rPr>
          <w:szCs w:val="24"/>
        </w:rPr>
      </w:pPr>
    </w:p>
    <w:tbl>
      <w:tblPr>
        <w:tblW w:w="5872" w:type="dxa"/>
        <w:tblInd w:w="141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</w:tblGrid>
      <w:tr w:rsidR="003C5EA4" w14:paraId="7A52E890" w14:textId="77777777" w:rsidTr="00AB6D61">
        <w:trPr>
          <w:cantSplit/>
        </w:trPr>
        <w:tc>
          <w:tcPr>
            <w:tcW w:w="5872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5F8E8A0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 xml:space="preserve">Model </w:t>
            </w:r>
            <w:proofErr w:type="spellStart"/>
            <w:r>
              <w:rPr>
                <w:rFonts w:ascii="Arial" w:hAnsi="Arial" w:cs="Arial"/>
                <w:b/>
                <w:bCs/>
                <w:color w:val="010205"/>
              </w:rPr>
              <w:t>Summary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b</w:t>
            </w:r>
            <w:proofErr w:type="spellEnd"/>
          </w:p>
        </w:tc>
      </w:tr>
      <w:tr w:rsidR="003C5EA4" w14:paraId="23E3CA79" w14:textId="77777777" w:rsidTr="00AB6D61">
        <w:trPr>
          <w:cantSplit/>
        </w:trPr>
        <w:tc>
          <w:tcPr>
            <w:tcW w:w="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9B0E654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28114D5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D0913EE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04E88AC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FDE07F3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</w:tr>
      <w:tr w:rsidR="003C5EA4" w14:paraId="7C3668CC" w14:textId="77777777" w:rsidTr="00AB6D61">
        <w:trPr>
          <w:cantSplit/>
        </w:trPr>
        <w:tc>
          <w:tcPr>
            <w:tcW w:w="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4DB4B9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BEFAC36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6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4AE4AB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37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D742F2F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932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D42F179" w14:textId="77777777" w:rsidR="003C5EA4" w:rsidRDefault="003C5EA4" w:rsidP="00AB6D61">
            <w:pPr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420076</w:t>
            </w:r>
          </w:p>
        </w:tc>
      </w:tr>
      <w:tr w:rsidR="003C5EA4" w14:paraId="3C65F1CF" w14:textId="77777777" w:rsidTr="00AB6D61">
        <w:trPr>
          <w:cantSplit/>
        </w:trPr>
        <w:tc>
          <w:tcPr>
            <w:tcW w:w="5872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E5F6301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a. Predictors: (Constant), </w:t>
            </w:r>
            <w:proofErr w:type="spellStart"/>
            <w:r>
              <w:rPr>
                <w:rFonts w:ascii="Arial" w:hAnsi="Arial" w:cs="Arial"/>
                <w:color w:val="010205"/>
                <w:sz w:val="18"/>
                <w:szCs w:val="18"/>
              </w:rPr>
              <w:t>Komunikasi</w:t>
            </w:r>
            <w:proofErr w:type="spellEnd"/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 Interpersonal, </w:t>
            </w:r>
            <w:proofErr w:type="spellStart"/>
            <w:r>
              <w:rPr>
                <w:rFonts w:ascii="Arial" w:hAnsi="Arial" w:cs="Arial"/>
                <w:color w:val="010205"/>
                <w:sz w:val="18"/>
                <w:szCs w:val="18"/>
              </w:rPr>
              <w:t>Kedisiplinan</w:t>
            </w:r>
            <w:proofErr w:type="spellEnd"/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ascii="Arial" w:hAnsi="Arial" w:cs="Arial"/>
                <w:color w:val="010205"/>
                <w:sz w:val="18"/>
                <w:szCs w:val="18"/>
              </w:rPr>
              <w:t>Sistem</w:t>
            </w:r>
            <w:proofErr w:type="spellEnd"/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010205"/>
                <w:sz w:val="18"/>
                <w:szCs w:val="18"/>
              </w:rPr>
              <w:t>Informasi</w:t>
            </w:r>
            <w:proofErr w:type="spellEnd"/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010205"/>
                <w:sz w:val="18"/>
                <w:szCs w:val="18"/>
              </w:rPr>
              <w:t>Manajemen</w:t>
            </w:r>
            <w:proofErr w:type="spellEnd"/>
          </w:p>
        </w:tc>
      </w:tr>
      <w:tr w:rsidR="003C5EA4" w14:paraId="79634092" w14:textId="77777777" w:rsidTr="00AB6D61">
        <w:trPr>
          <w:cantSplit/>
        </w:trPr>
        <w:tc>
          <w:tcPr>
            <w:tcW w:w="587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DFA60E0" w14:textId="77777777" w:rsidR="003C5EA4" w:rsidRDefault="003C5EA4" w:rsidP="00AB6D61">
            <w:pPr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b. Dependent Variable: Kinerja </w:t>
            </w:r>
            <w:proofErr w:type="spellStart"/>
            <w:r>
              <w:rPr>
                <w:rFonts w:ascii="Arial" w:hAnsi="Arial" w:cs="Arial"/>
                <w:color w:val="010205"/>
                <w:sz w:val="18"/>
                <w:szCs w:val="18"/>
              </w:rPr>
              <w:t>Pegawai</w:t>
            </w:r>
            <w:proofErr w:type="spellEnd"/>
          </w:p>
        </w:tc>
      </w:tr>
    </w:tbl>
    <w:p w14:paraId="6FB12104" w14:textId="77777777" w:rsidR="003C5EA4" w:rsidRDefault="003C5EA4" w:rsidP="003C5EA4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794C7995" w14:textId="77777777" w:rsidR="003C5EA4" w:rsidRDefault="003C5EA4" w:rsidP="003C5EA4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05E12EF6" w14:textId="77777777" w:rsidR="003C5EA4" w:rsidRDefault="003C5EA4" w:rsidP="003C5EA4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2AD34126" w14:textId="77777777" w:rsidR="003C5EA4" w:rsidRDefault="003C5EA4" w:rsidP="003C5EA4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057727F9" w14:textId="77777777" w:rsidR="003C5EA4" w:rsidRDefault="003C5EA4" w:rsidP="003C5EA4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474534C7" w14:textId="77777777" w:rsidR="003C5EA4" w:rsidRDefault="003C5EA4" w:rsidP="003C5EA4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45068E69" w14:textId="77777777" w:rsidR="003C5EA4" w:rsidRDefault="003C5EA4" w:rsidP="003C5EA4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27921D00" w14:textId="77777777" w:rsidR="003C5EA4" w:rsidRDefault="003C5EA4" w:rsidP="003C5EA4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2B6F4E16" w14:textId="77777777" w:rsidR="003C5EA4" w:rsidRDefault="003C5EA4" w:rsidP="003C5EA4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68136799" w14:textId="77777777" w:rsidR="003C5EA4" w:rsidRDefault="003C5EA4" w:rsidP="003C5EA4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4B7A4EF8" w14:textId="77777777" w:rsidR="003C5EA4" w:rsidRDefault="003C5EA4" w:rsidP="003C5EA4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2E3459A2" w14:textId="7797E174" w:rsidR="003C5EA4" w:rsidRDefault="003C5EA4" w:rsidP="003C5EA4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7A3086FD" wp14:editId="6662CE79">
            <wp:extent cx="5040630" cy="7788910"/>
            <wp:effectExtent l="0" t="0" r="7620" b="2540"/>
            <wp:docPr id="176103930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ambar 147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77889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5F7804" w14:textId="424DA861" w:rsidR="003C5EA4" w:rsidRDefault="003C5EA4" w:rsidP="003C5EA4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noProof/>
          <w:lang w:val="en-ID" w:eastAsia="en-ID"/>
        </w:rPr>
        <w:lastRenderedPageBreak/>
        <w:drawing>
          <wp:inline distT="0" distB="0" distL="0" distR="0" wp14:anchorId="32B7805D" wp14:editId="2E09A00C">
            <wp:extent cx="5040630" cy="7374890"/>
            <wp:effectExtent l="0" t="0" r="7620" b="0"/>
            <wp:docPr id="159535955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855" t="14729" r="35959" b="1184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7374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1F357B" w14:textId="77777777" w:rsidR="003C5EA4" w:rsidRDefault="003C5EA4"/>
    <w:sectPr w:rsidR="003C5EA4" w:rsidSect="003C5EA4">
      <w:pgSz w:w="11906" w:h="16838" w:code="9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641B2A0" w14:textId="77777777" w:rsidR="00996578" w:rsidRDefault="00996578" w:rsidP="003C5EA4">
      <w:pPr>
        <w:spacing w:after="0" w:line="240" w:lineRule="auto"/>
      </w:pPr>
      <w:r>
        <w:separator/>
      </w:r>
    </w:p>
  </w:endnote>
  <w:endnote w:type="continuationSeparator" w:id="0">
    <w:p w14:paraId="56172795" w14:textId="77777777" w:rsidR="00996578" w:rsidRDefault="00996578" w:rsidP="003C5EA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1540324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81566D1" w14:textId="3D64A2F8" w:rsidR="003C5EA4" w:rsidRDefault="003C5EA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92D6B00" w14:textId="77777777" w:rsidR="003C5EA4" w:rsidRDefault="003C5EA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8BF4F7" w14:textId="77777777" w:rsidR="00ED1B03" w:rsidRDefault="00000000">
    <w:pPr>
      <w:pStyle w:val="Footer"/>
      <w:jc w:val="center"/>
    </w:pPr>
  </w:p>
  <w:p w14:paraId="6A417474" w14:textId="77777777" w:rsidR="00ED1B03" w:rsidRDefault="0000000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0FD4DB8" w14:textId="77777777" w:rsidR="003C5EA4" w:rsidRDefault="003C5EA4">
    <w:pPr>
      <w:pStyle w:val="Footer"/>
      <w:jc w:val="center"/>
    </w:pPr>
  </w:p>
  <w:p w14:paraId="509B6B60" w14:textId="77777777" w:rsidR="003C5EA4" w:rsidRDefault="003C5EA4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AA70E1B" w14:textId="77777777" w:rsidR="003C5EA4" w:rsidRDefault="003C5EA4">
    <w:pPr>
      <w:pStyle w:val="Footer"/>
      <w:jc w:val="center"/>
    </w:pPr>
  </w:p>
  <w:p w14:paraId="05D50E29" w14:textId="77777777" w:rsidR="003C5EA4" w:rsidRDefault="003C5EA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2BAF892" w14:textId="77777777" w:rsidR="00996578" w:rsidRDefault="00996578" w:rsidP="003C5EA4">
      <w:pPr>
        <w:spacing w:after="0" w:line="240" w:lineRule="auto"/>
      </w:pPr>
      <w:r>
        <w:separator/>
      </w:r>
    </w:p>
  </w:footnote>
  <w:footnote w:type="continuationSeparator" w:id="0">
    <w:p w14:paraId="488E428C" w14:textId="77777777" w:rsidR="00996578" w:rsidRDefault="00996578" w:rsidP="003C5EA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72494991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F0B96DC" w14:textId="5C070D6C" w:rsidR="003C5EA4" w:rsidRDefault="003C5EA4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C4DC353" w14:textId="77777777" w:rsidR="003C5EA4" w:rsidRDefault="003C5EA4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9510878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8723DC9" w14:textId="77777777" w:rsidR="003C5EA4" w:rsidRDefault="003C5EA4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1B90862" w14:textId="77777777" w:rsidR="003C5EA4" w:rsidRDefault="003C5EA4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17415569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C62DB06" w14:textId="77777777" w:rsidR="003C5EA4" w:rsidRDefault="003C5EA4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779576A" w14:textId="77777777" w:rsidR="003C5EA4" w:rsidRDefault="003C5EA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2546D7"/>
    <w:multiLevelType w:val="multilevel"/>
    <w:tmpl w:val="002546D7"/>
    <w:lvl w:ilvl="0">
      <w:start w:val="1"/>
      <w:numFmt w:val="lowerLetter"/>
      <w:lvlText w:val="%1."/>
      <w:lvlJc w:val="left"/>
      <w:pPr>
        <w:ind w:left="3164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3884" w:hanging="360"/>
      </w:pPr>
    </w:lvl>
    <w:lvl w:ilvl="2">
      <w:start w:val="1"/>
      <w:numFmt w:val="lowerRoman"/>
      <w:lvlText w:val="%3."/>
      <w:lvlJc w:val="right"/>
      <w:pPr>
        <w:ind w:left="4604" w:hanging="180"/>
      </w:pPr>
    </w:lvl>
    <w:lvl w:ilvl="3">
      <w:start w:val="1"/>
      <w:numFmt w:val="decimal"/>
      <w:lvlText w:val="%4."/>
      <w:lvlJc w:val="left"/>
      <w:pPr>
        <w:ind w:left="5324" w:hanging="360"/>
      </w:pPr>
    </w:lvl>
    <w:lvl w:ilvl="4">
      <w:start w:val="1"/>
      <w:numFmt w:val="lowerLetter"/>
      <w:lvlText w:val="%5."/>
      <w:lvlJc w:val="left"/>
      <w:pPr>
        <w:ind w:left="6044" w:hanging="360"/>
      </w:pPr>
    </w:lvl>
    <w:lvl w:ilvl="5">
      <w:start w:val="1"/>
      <w:numFmt w:val="lowerRoman"/>
      <w:lvlText w:val="%6."/>
      <w:lvlJc w:val="right"/>
      <w:pPr>
        <w:ind w:left="6764" w:hanging="180"/>
      </w:pPr>
    </w:lvl>
    <w:lvl w:ilvl="6">
      <w:start w:val="1"/>
      <w:numFmt w:val="decimal"/>
      <w:lvlText w:val="%7."/>
      <w:lvlJc w:val="left"/>
      <w:pPr>
        <w:ind w:left="7484" w:hanging="360"/>
      </w:pPr>
    </w:lvl>
    <w:lvl w:ilvl="7">
      <w:start w:val="1"/>
      <w:numFmt w:val="lowerLetter"/>
      <w:lvlText w:val="%8."/>
      <w:lvlJc w:val="left"/>
      <w:pPr>
        <w:ind w:left="8204" w:hanging="360"/>
      </w:pPr>
    </w:lvl>
    <w:lvl w:ilvl="8">
      <w:start w:val="1"/>
      <w:numFmt w:val="lowerRoman"/>
      <w:lvlText w:val="%9."/>
      <w:lvlJc w:val="right"/>
      <w:pPr>
        <w:ind w:left="8924" w:hanging="180"/>
      </w:pPr>
    </w:lvl>
  </w:abstractNum>
  <w:abstractNum w:abstractNumId="1" w15:restartNumberingAfterBreak="0">
    <w:nsid w:val="0219160C"/>
    <w:multiLevelType w:val="multilevel"/>
    <w:tmpl w:val="0219160C"/>
    <w:lvl w:ilvl="0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7520717"/>
    <w:multiLevelType w:val="multilevel"/>
    <w:tmpl w:val="07520717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4D7B6C"/>
    <w:multiLevelType w:val="multilevel"/>
    <w:tmpl w:val="094D7B6C"/>
    <w:lvl w:ilvl="0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880" w:hanging="360"/>
      </w:pPr>
    </w:lvl>
    <w:lvl w:ilvl="2">
      <w:start w:val="1"/>
      <w:numFmt w:val="lowerRoman"/>
      <w:lvlText w:val="%3."/>
      <w:lvlJc w:val="right"/>
      <w:pPr>
        <w:ind w:left="3600" w:hanging="180"/>
      </w:pPr>
    </w:lvl>
    <w:lvl w:ilvl="3">
      <w:start w:val="1"/>
      <w:numFmt w:val="decimal"/>
      <w:lvlText w:val="%4."/>
      <w:lvlJc w:val="left"/>
      <w:pPr>
        <w:ind w:left="4320" w:hanging="360"/>
      </w:pPr>
    </w:lvl>
    <w:lvl w:ilvl="4">
      <w:start w:val="1"/>
      <w:numFmt w:val="lowerLetter"/>
      <w:lvlText w:val="%5."/>
      <w:lvlJc w:val="left"/>
      <w:pPr>
        <w:ind w:left="5040" w:hanging="360"/>
      </w:pPr>
    </w:lvl>
    <w:lvl w:ilvl="5">
      <w:start w:val="1"/>
      <w:numFmt w:val="lowerRoman"/>
      <w:lvlText w:val="%6."/>
      <w:lvlJc w:val="right"/>
      <w:pPr>
        <w:ind w:left="5760" w:hanging="180"/>
      </w:pPr>
    </w:lvl>
    <w:lvl w:ilvl="6">
      <w:start w:val="1"/>
      <w:numFmt w:val="decimal"/>
      <w:lvlText w:val="%7."/>
      <w:lvlJc w:val="left"/>
      <w:pPr>
        <w:ind w:left="6480" w:hanging="360"/>
      </w:pPr>
    </w:lvl>
    <w:lvl w:ilvl="7">
      <w:start w:val="1"/>
      <w:numFmt w:val="lowerLetter"/>
      <w:lvlText w:val="%8."/>
      <w:lvlJc w:val="left"/>
      <w:pPr>
        <w:ind w:left="7200" w:hanging="360"/>
      </w:pPr>
    </w:lvl>
    <w:lvl w:ilvl="8">
      <w:start w:val="1"/>
      <w:numFmt w:val="lowerRoman"/>
      <w:lvlText w:val="%9."/>
      <w:lvlJc w:val="right"/>
      <w:pPr>
        <w:ind w:left="7920" w:hanging="180"/>
      </w:pPr>
    </w:lvl>
  </w:abstractNum>
  <w:abstractNum w:abstractNumId="4" w15:restartNumberingAfterBreak="0">
    <w:nsid w:val="0BFC7703"/>
    <w:multiLevelType w:val="multilevel"/>
    <w:tmpl w:val="0BFC7703"/>
    <w:lvl w:ilvl="0">
      <w:start w:val="2"/>
      <w:numFmt w:val="upperLetter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C8D2793"/>
    <w:multiLevelType w:val="multilevel"/>
    <w:tmpl w:val="0C8D2793"/>
    <w:lvl w:ilvl="0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DCA3DDD"/>
    <w:multiLevelType w:val="multilevel"/>
    <w:tmpl w:val="0DCA3DDD"/>
    <w:lvl w:ilvl="0">
      <w:start w:val="1"/>
      <w:numFmt w:val="decimal"/>
      <w:lvlText w:val="%1)"/>
      <w:lvlJc w:val="left"/>
      <w:pPr>
        <w:ind w:left="2160" w:hanging="360"/>
      </w:pPr>
      <w:rPr>
        <w:rFonts w:hint="default"/>
        <w:b w:val="0"/>
        <w:i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E4A6A8C"/>
    <w:multiLevelType w:val="multilevel"/>
    <w:tmpl w:val="0E4A6A8C"/>
    <w:lvl w:ilvl="0">
      <w:start w:val="1"/>
      <w:numFmt w:val="decimal"/>
      <w:lvlText w:val="%1)"/>
      <w:lvlJc w:val="left"/>
      <w:pPr>
        <w:ind w:left="2421" w:hanging="360"/>
      </w:pPr>
      <w:rPr>
        <w:rFonts w:hint="default"/>
        <w:b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16576CD"/>
    <w:multiLevelType w:val="multilevel"/>
    <w:tmpl w:val="116576CD"/>
    <w:lvl w:ilvl="0">
      <w:start w:val="1"/>
      <w:numFmt w:val="lowerLetter"/>
      <w:lvlText w:val="%1)"/>
      <w:lvlJc w:val="left"/>
      <w:pPr>
        <w:ind w:left="28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2E76AD9"/>
    <w:multiLevelType w:val="multilevel"/>
    <w:tmpl w:val="12E76AD9"/>
    <w:lvl w:ilvl="0">
      <w:start w:val="1"/>
      <w:numFmt w:val="decimal"/>
      <w:lvlText w:val="%1."/>
      <w:lvlJc w:val="left"/>
      <w:pPr>
        <w:ind w:left="720" w:hanging="360"/>
      </w:pPr>
      <w:rPr>
        <w:b w:val="0"/>
        <w:bCs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38B76BB"/>
    <w:multiLevelType w:val="multilevel"/>
    <w:tmpl w:val="138B76BB"/>
    <w:lvl w:ilvl="0">
      <w:start w:val="1"/>
      <w:numFmt w:val="lowerLetter"/>
      <w:lvlText w:val="%1."/>
      <w:lvlJc w:val="left"/>
      <w:pPr>
        <w:ind w:left="25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3240" w:hanging="360"/>
      </w:pPr>
    </w:lvl>
    <w:lvl w:ilvl="2">
      <w:start w:val="1"/>
      <w:numFmt w:val="lowerRoman"/>
      <w:lvlText w:val="%3."/>
      <w:lvlJc w:val="right"/>
      <w:pPr>
        <w:ind w:left="3960" w:hanging="180"/>
      </w:pPr>
    </w:lvl>
    <w:lvl w:ilvl="3">
      <w:start w:val="1"/>
      <w:numFmt w:val="decimal"/>
      <w:lvlText w:val="%4."/>
      <w:lvlJc w:val="left"/>
      <w:pPr>
        <w:ind w:left="4680" w:hanging="360"/>
      </w:pPr>
    </w:lvl>
    <w:lvl w:ilvl="4">
      <w:start w:val="1"/>
      <w:numFmt w:val="lowerLetter"/>
      <w:lvlText w:val="%5."/>
      <w:lvlJc w:val="left"/>
      <w:pPr>
        <w:ind w:left="5400" w:hanging="360"/>
      </w:pPr>
    </w:lvl>
    <w:lvl w:ilvl="5">
      <w:start w:val="1"/>
      <w:numFmt w:val="lowerRoman"/>
      <w:lvlText w:val="%6."/>
      <w:lvlJc w:val="right"/>
      <w:pPr>
        <w:ind w:left="6120" w:hanging="180"/>
      </w:pPr>
    </w:lvl>
    <w:lvl w:ilvl="6">
      <w:start w:val="1"/>
      <w:numFmt w:val="decimal"/>
      <w:lvlText w:val="%7."/>
      <w:lvlJc w:val="left"/>
      <w:pPr>
        <w:ind w:left="6840" w:hanging="360"/>
      </w:pPr>
    </w:lvl>
    <w:lvl w:ilvl="7">
      <w:start w:val="1"/>
      <w:numFmt w:val="lowerLetter"/>
      <w:lvlText w:val="%8."/>
      <w:lvlJc w:val="left"/>
      <w:pPr>
        <w:ind w:left="7560" w:hanging="360"/>
      </w:pPr>
    </w:lvl>
    <w:lvl w:ilvl="8">
      <w:start w:val="1"/>
      <w:numFmt w:val="lowerRoman"/>
      <w:lvlText w:val="%9."/>
      <w:lvlJc w:val="right"/>
      <w:pPr>
        <w:ind w:left="8280" w:hanging="180"/>
      </w:pPr>
    </w:lvl>
  </w:abstractNum>
  <w:abstractNum w:abstractNumId="11" w15:restartNumberingAfterBreak="0">
    <w:nsid w:val="155B05E5"/>
    <w:multiLevelType w:val="multilevel"/>
    <w:tmpl w:val="155B05E5"/>
    <w:lvl w:ilvl="0">
      <w:start w:val="1"/>
      <w:numFmt w:val="decimal"/>
      <w:lvlText w:val="%1)"/>
      <w:lvlJc w:val="left"/>
      <w:pPr>
        <w:ind w:left="32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3960" w:hanging="360"/>
      </w:pPr>
    </w:lvl>
    <w:lvl w:ilvl="2">
      <w:start w:val="1"/>
      <w:numFmt w:val="lowerRoman"/>
      <w:lvlText w:val="%3."/>
      <w:lvlJc w:val="right"/>
      <w:pPr>
        <w:ind w:left="4680" w:hanging="180"/>
      </w:pPr>
    </w:lvl>
    <w:lvl w:ilvl="3">
      <w:start w:val="1"/>
      <w:numFmt w:val="decimal"/>
      <w:lvlText w:val="%4."/>
      <w:lvlJc w:val="left"/>
      <w:pPr>
        <w:ind w:left="5400" w:hanging="360"/>
      </w:pPr>
    </w:lvl>
    <w:lvl w:ilvl="4">
      <w:start w:val="1"/>
      <w:numFmt w:val="lowerLetter"/>
      <w:lvlText w:val="%5."/>
      <w:lvlJc w:val="left"/>
      <w:pPr>
        <w:ind w:left="6120" w:hanging="360"/>
      </w:pPr>
    </w:lvl>
    <w:lvl w:ilvl="5">
      <w:start w:val="1"/>
      <w:numFmt w:val="lowerRoman"/>
      <w:lvlText w:val="%6."/>
      <w:lvlJc w:val="right"/>
      <w:pPr>
        <w:ind w:left="6840" w:hanging="180"/>
      </w:pPr>
    </w:lvl>
    <w:lvl w:ilvl="6">
      <w:start w:val="1"/>
      <w:numFmt w:val="decimal"/>
      <w:lvlText w:val="%7."/>
      <w:lvlJc w:val="left"/>
      <w:pPr>
        <w:ind w:left="7560" w:hanging="360"/>
      </w:pPr>
    </w:lvl>
    <w:lvl w:ilvl="7">
      <w:start w:val="1"/>
      <w:numFmt w:val="lowerLetter"/>
      <w:lvlText w:val="%8."/>
      <w:lvlJc w:val="left"/>
      <w:pPr>
        <w:ind w:left="8280" w:hanging="360"/>
      </w:pPr>
    </w:lvl>
    <w:lvl w:ilvl="8">
      <w:start w:val="1"/>
      <w:numFmt w:val="lowerRoman"/>
      <w:lvlText w:val="%9."/>
      <w:lvlJc w:val="right"/>
      <w:pPr>
        <w:ind w:left="9000" w:hanging="180"/>
      </w:pPr>
    </w:lvl>
  </w:abstractNum>
  <w:abstractNum w:abstractNumId="12" w15:restartNumberingAfterBreak="0">
    <w:nsid w:val="1598261A"/>
    <w:multiLevelType w:val="multilevel"/>
    <w:tmpl w:val="1598261A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decimal"/>
      <w:lvlText w:val="%8)"/>
      <w:lvlJc w:val="left"/>
      <w:pPr>
        <w:ind w:left="144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6ED4A1E"/>
    <w:multiLevelType w:val="multilevel"/>
    <w:tmpl w:val="16ED4A1E"/>
    <w:lvl w:ilvl="0">
      <w:start w:val="1"/>
      <w:numFmt w:val="decimal"/>
      <w:lvlText w:val="%1)"/>
      <w:lvlJc w:val="left"/>
      <w:pPr>
        <w:ind w:left="1440" w:hanging="360"/>
      </w:pPr>
      <w:rPr>
        <w:rFonts w:hint="default"/>
        <w:b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85D4C48"/>
    <w:multiLevelType w:val="multilevel"/>
    <w:tmpl w:val="185D4C48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  <w:rPr>
        <w:rFonts w:ascii="Times New Roman" w:hAnsi="Times New Roman" w:cs="Times New Roman" w:hint="default"/>
        <w:color w:val="000000"/>
        <w:sz w:val="24"/>
        <w:szCs w:val="24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color w:val="000000"/>
      </w:rPr>
    </w:lvl>
    <w:lvl w:ilvl="5">
      <w:start w:val="1"/>
      <w:numFmt w:val="decimal"/>
      <w:lvlText w:val="(%6)"/>
      <w:lvlJc w:val="left"/>
      <w:pPr>
        <w:ind w:left="450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decimal"/>
      <w:lvlText w:val="%8)"/>
      <w:lvlJc w:val="left"/>
      <w:pPr>
        <w:ind w:left="5760" w:hanging="360"/>
      </w:pPr>
      <w:rPr>
        <w:rFonts w:hint="default"/>
        <w:b w:val="0"/>
        <w:i w:val="0"/>
      </w:rPr>
    </w:lvl>
    <w:lvl w:ilvl="8">
      <w:start w:val="1"/>
      <w:numFmt w:val="lowerLetter"/>
      <w:lvlText w:val="(%9)"/>
      <w:lvlJc w:val="left"/>
      <w:pPr>
        <w:ind w:left="6660" w:hanging="360"/>
      </w:pPr>
      <w:rPr>
        <w:rFonts w:hint="default"/>
      </w:rPr>
    </w:lvl>
  </w:abstractNum>
  <w:abstractNum w:abstractNumId="15" w15:restartNumberingAfterBreak="0">
    <w:nsid w:val="1A624969"/>
    <w:multiLevelType w:val="multilevel"/>
    <w:tmpl w:val="1A624969"/>
    <w:lvl w:ilvl="0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  <w:rPr>
        <w:b/>
      </w:r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upperLetter"/>
      <w:lvlText w:val="%4."/>
      <w:lvlJc w:val="left"/>
      <w:pPr>
        <w:ind w:left="3240" w:hanging="360"/>
      </w:pPr>
      <w:rPr>
        <w:i w:val="0"/>
      </w:r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1A8B6EAB"/>
    <w:multiLevelType w:val="multilevel"/>
    <w:tmpl w:val="1A8B6EAB"/>
    <w:lvl w:ilvl="0">
      <w:start w:val="1"/>
      <w:numFmt w:val="decimal"/>
      <w:lvlText w:val="%1."/>
      <w:lvlJc w:val="left"/>
      <w:pPr>
        <w:ind w:left="3600" w:hanging="360"/>
      </w:pPr>
    </w:lvl>
    <w:lvl w:ilvl="1">
      <w:start w:val="1"/>
      <w:numFmt w:val="lowerLetter"/>
      <w:lvlText w:val="%2."/>
      <w:lvlJc w:val="left"/>
      <w:pPr>
        <w:ind w:left="4320" w:hanging="360"/>
      </w:pPr>
    </w:lvl>
    <w:lvl w:ilvl="2">
      <w:start w:val="1"/>
      <w:numFmt w:val="lowerRoman"/>
      <w:lvlText w:val="%3."/>
      <w:lvlJc w:val="right"/>
      <w:pPr>
        <w:ind w:left="5040" w:hanging="180"/>
      </w:pPr>
    </w:lvl>
    <w:lvl w:ilvl="3">
      <w:start w:val="1"/>
      <w:numFmt w:val="decimal"/>
      <w:lvlText w:val="%4."/>
      <w:lvlJc w:val="left"/>
      <w:pPr>
        <w:ind w:left="5760" w:hanging="360"/>
      </w:pPr>
    </w:lvl>
    <w:lvl w:ilvl="4">
      <w:start w:val="1"/>
      <w:numFmt w:val="lowerLetter"/>
      <w:lvlText w:val="%5."/>
      <w:lvlJc w:val="left"/>
      <w:pPr>
        <w:ind w:left="6480" w:hanging="360"/>
      </w:pPr>
    </w:lvl>
    <w:lvl w:ilvl="5">
      <w:start w:val="1"/>
      <w:numFmt w:val="lowerRoman"/>
      <w:lvlText w:val="%6."/>
      <w:lvlJc w:val="right"/>
      <w:pPr>
        <w:ind w:left="7200" w:hanging="180"/>
      </w:pPr>
    </w:lvl>
    <w:lvl w:ilvl="6">
      <w:start w:val="1"/>
      <w:numFmt w:val="decimal"/>
      <w:lvlText w:val="%7."/>
      <w:lvlJc w:val="left"/>
      <w:pPr>
        <w:ind w:left="7920" w:hanging="360"/>
      </w:pPr>
    </w:lvl>
    <w:lvl w:ilvl="7">
      <w:start w:val="1"/>
      <w:numFmt w:val="lowerLetter"/>
      <w:lvlText w:val="%8."/>
      <w:lvlJc w:val="left"/>
      <w:pPr>
        <w:ind w:left="8640" w:hanging="360"/>
      </w:pPr>
    </w:lvl>
    <w:lvl w:ilvl="8">
      <w:start w:val="1"/>
      <w:numFmt w:val="lowerRoman"/>
      <w:lvlText w:val="%9."/>
      <w:lvlJc w:val="right"/>
      <w:pPr>
        <w:ind w:left="9360" w:hanging="180"/>
      </w:pPr>
    </w:lvl>
  </w:abstractNum>
  <w:abstractNum w:abstractNumId="17" w15:restartNumberingAfterBreak="0">
    <w:nsid w:val="1D951B9F"/>
    <w:multiLevelType w:val="multilevel"/>
    <w:tmpl w:val="1D951B9F"/>
    <w:lvl w:ilvl="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520" w:hanging="360"/>
      </w:pPr>
    </w:lvl>
    <w:lvl w:ilvl="2">
      <w:start w:val="1"/>
      <w:numFmt w:val="lowerRoman"/>
      <w:lvlText w:val="%3."/>
      <w:lvlJc w:val="right"/>
      <w:pPr>
        <w:ind w:left="3240" w:hanging="180"/>
      </w:pPr>
    </w:lvl>
    <w:lvl w:ilvl="3">
      <w:start w:val="1"/>
      <w:numFmt w:val="decimal"/>
      <w:lvlText w:val="%4."/>
      <w:lvlJc w:val="left"/>
      <w:pPr>
        <w:ind w:left="3960" w:hanging="360"/>
      </w:p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abstractNum w:abstractNumId="18" w15:restartNumberingAfterBreak="0">
    <w:nsid w:val="20354C29"/>
    <w:multiLevelType w:val="multilevel"/>
    <w:tmpl w:val="20354C29"/>
    <w:lvl w:ilvl="0">
      <w:start w:val="1"/>
      <w:numFmt w:val="decimal"/>
      <w:lvlText w:val="%1)"/>
      <w:lvlJc w:val="left"/>
      <w:pPr>
        <w:ind w:left="2160" w:hanging="360"/>
      </w:pPr>
    </w:lvl>
    <w:lvl w:ilvl="1">
      <w:start w:val="1"/>
      <w:numFmt w:val="lowerLetter"/>
      <w:lvlText w:val="%2."/>
      <w:lvlJc w:val="left"/>
      <w:pPr>
        <w:ind w:left="2880" w:hanging="360"/>
      </w:pPr>
    </w:lvl>
    <w:lvl w:ilvl="2">
      <w:start w:val="1"/>
      <w:numFmt w:val="lowerRoman"/>
      <w:lvlText w:val="%3."/>
      <w:lvlJc w:val="right"/>
      <w:pPr>
        <w:ind w:left="3600" w:hanging="180"/>
      </w:pPr>
    </w:lvl>
    <w:lvl w:ilvl="3">
      <w:start w:val="1"/>
      <w:numFmt w:val="decimal"/>
      <w:lvlText w:val="%4."/>
      <w:lvlJc w:val="left"/>
      <w:pPr>
        <w:ind w:left="4320" w:hanging="360"/>
      </w:pPr>
    </w:lvl>
    <w:lvl w:ilvl="4">
      <w:start w:val="1"/>
      <w:numFmt w:val="lowerLetter"/>
      <w:lvlText w:val="%5."/>
      <w:lvlJc w:val="left"/>
      <w:pPr>
        <w:ind w:left="5040" w:hanging="360"/>
      </w:pPr>
    </w:lvl>
    <w:lvl w:ilvl="5">
      <w:start w:val="1"/>
      <w:numFmt w:val="lowerRoman"/>
      <w:lvlText w:val="%6."/>
      <w:lvlJc w:val="right"/>
      <w:pPr>
        <w:ind w:left="5760" w:hanging="180"/>
      </w:pPr>
    </w:lvl>
    <w:lvl w:ilvl="6">
      <w:start w:val="1"/>
      <w:numFmt w:val="decimal"/>
      <w:lvlText w:val="%7."/>
      <w:lvlJc w:val="left"/>
      <w:pPr>
        <w:ind w:left="6480" w:hanging="360"/>
      </w:pPr>
    </w:lvl>
    <w:lvl w:ilvl="7">
      <w:start w:val="1"/>
      <w:numFmt w:val="lowerLetter"/>
      <w:lvlText w:val="%8."/>
      <w:lvlJc w:val="left"/>
      <w:pPr>
        <w:ind w:left="7200" w:hanging="360"/>
      </w:pPr>
    </w:lvl>
    <w:lvl w:ilvl="8">
      <w:start w:val="1"/>
      <w:numFmt w:val="lowerRoman"/>
      <w:lvlText w:val="%9."/>
      <w:lvlJc w:val="right"/>
      <w:pPr>
        <w:ind w:left="7920" w:hanging="180"/>
      </w:pPr>
    </w:lvl>
  </w:abstractNum>
  <w:abstractNum w:abstractNumId="19" w15:restartNumberingAfterBreak="0">
    <w:nsid w:val="231D4FDA"/>
    <w:multiLevelType w:val="multilevel"/>
    <w:tmpl w:val="231D4FDA"/>
    <w:lvl w:ilvl="0">
      <w:start w:val="4"/>
      <w:numFmt w:val="lowerLetter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46C7D02"/>
    <w:multiLevelType w:val="multilevel"/>
    <w:tmpl w:val="246C7D02"/>
    <w:lvl w:ilvl="0">
      <w:start w:val="1"/>
      <w:numFmt w:val="decimal"/>
      <w:lvlText w:val="%1)"/>
      <w:lvlJc w:val="left"/>
      <w:pPr>
        <w:ind w:left="1440" w:hanging="360"/>
      </w:pPr>
      <w:rPr>
        <w:rFonts w:hint="default"/>
        <w:b w:val="0"/>
        <w:i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4BF7DEF"/>
    <w:multiLevelType w:val="multilevel"/>
    <w:tmpl w:val="24BF7DEF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rFonts w:hint="default"/>
      </w:rPr>
    </w:lvl>
    <w:lvl w:ilvl="2">
      <w:start w:val="1"/>
      <w:numFmt w:val="lowerLetter"/>
      <w:lvlText w:val="%3)"/>
      <w:lvlJc w:val="right"/>
      <w:pPr>
        <w:ind w:left="2880" w:hanging="180"/>
      </w:pPr>
      <w:rPr>
        <w:rFonts w:ascii="Times New Roman" w:eastAsia="Calibri" w:hAnsi="Times New Roman" w:cs="Times New Roman"/>
      </w:r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Letter"/>
      <w:lvlText w:val="(%6)"/>
      <w:lvlJc w:val="left"/>
      <w:pPr>
        <w:ind w:left="52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)"/>
      <w:lvlJc w:val="left"/>
      <w:pPr>
        <w:ind w:left="6480" w:hanging="360"/>
      </w:pPr>
      <w:rPr>
        <w:rFonts w:hint="default"/>
      </w:rPr>
    </w:lvl>
    <w:lvl w:ilvl="8">
      <w:start w:val="1"/>
      <w:numFmt w:val="decimal"/>
      <w:lvlText w:val="%9)"/>
      <w:lvlJc w:val="left"/>
      <w:pPr>
        <w:ind w:left="7380" w:hanging="360"/>
      </w:pPr>
      <w:rPr>
        <w:rFonts w:hint="default"/>
        <w:b w:val="0"/>
        <w:i w:val="0"/>
      </w:rPr>
    </w:lvl>
  </w:abstractNum>
  <w:abstractNum w:abstractNumId="22" w15:restartNumberingAfterBreak="0">
    <w:nsid w:val="251D749A"/>
    <w:multiLevelType w:val="multilevel"/>
    <w:tmpl w:val="251D749A"/>
    <w:lvl w:ilvl="0">
      <w:start w:val="1"/>
      <w:numFmt w:val="decimal"/>
      <w:lvlText w:val="%1)"/>
      <w:lvlJc w:val="left"/>
      <w:pPr>
        <w:ind w:left="1440" w:hanging="360"/>
      </w:pPr>
      <w:rPr>
        <w:rFonts w:hint="default"/>
        <w:b w:val="0"/>
        <w:i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25846CC6"/>
    <w:multiLevelType w:val="multilevel"/>
    <w:tmpl w:val="25846CC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264C7C37"/>
    <w:multiLevelType w:val="multilevel"/>
    <w:tmpl w:val="264C7C37"/>
    <w:lvl w:ilvl="0">
      <w:start w:val="1"/>
      <w:numFmt w:val="decimal"/>
      <w:lvlText w:val="%1."/>
      <w:lvlJc w:val="left"/>
      <w:pPr>
        <w:ind w:left="1353" w:hanging="360"/>
      </w:pPr>
      <w:rPr>
        <w:rFonts w:hint="default"/>
        <w:b/>
      </w:rPr>
    </w:lvl>
    <w:lvl w:ilvl="1">
      <w:start w:val="1"/>
      <w:numFmt w:val="lowerLetter"/>
      <w:lvlText w:val="%2."/>
      <w:lvlJc w:val="left"/>
      <w:pPr>
        <w:ind w:left="2073" w:hanging="360"/>
      </w:pPr>
    </w:lvl>
    <w:lvl w:ilvl="2">
      <w:start w:val="1"/>
      <w:numFmt w:val="lowerRoman"/>
      <w:lvlText w:val="%3."/>
      <w:lvlJc w:val="right"/>
      <w:pPr>
        <w:ind w:left="2793" w:hanging="180"/>
      </w:pPr>
    </w:lvl>
    <w:lvl w:ilvl="3">
      <w:start w:val="1"/>
      <w:numFmt w:val="decimal"/>
      <w:lvlText w:val="%4."/>
      <w:lvlJc w:val="left"/>
      <w:pPr>
        <w:ind w:left="3513" w:hanging="360"/>
      </w:pPr>
    </w:lvl>
    <w:lvl w:ilvl="4">
      <w:start w:val="1"/>
      <w:numFmt w:val="lowerLetter"/>
      <w:lvlText w:val="%5."/>
      <w:lvlJc w:val="left"/>
      <w:pPr>
        <w:ind w:left="4233" w:hanging="360"/>
      </w:pPr>
    </w:lvl>
    <w:lvl w:ilvl="5">
      <w:start w:val="1"/>
      <w:numFmt w:val="lowerRoman"/>
      <w:lvlText w:val="%6."/>
      <w:lvlJc w:val="right"/>
      <w:pPr>
        <w:ind w:left="4953" w:hanging="180"/>
      </w:pPr>
    </w:lvl>
    <w:lvl w:ilvl="6">
      <w:start w:val="1"/>
      <w:numFmt w:val="decimal"/>
      <w:lvlText w:val="%7."/>
      <w:lvlJc w:val="left"/>
      <w:pPr>
        <w:ind w:left="5673" w:hanging="360"/>
      </w:pPr>
    </w:lvl>
    <w:lvl w:ilvl="7">
      <w:start w:val="1"/>
      <w:numFmt w:val="lowerLetter"/>
      <w:lvlText w:val="%8."/>
      <w:lvlJc w:val="left"/>
      <w:pPr>
        <w:ind w:left="6393" w:hanging="360"/>
      </w:pPr>
    </w:lvl>
    <w:lvl w:ilvl="8">
      <w:start w:val="1"/>
      <w:numFmt w:val="lowerRoman"/>
      <w:lvlText w:val="%9."/>
      <w:lvlJc w:val="right"/>
      <w:pPr>
        <w:ind w:left="7113" w:hanging="180"/>
      </w:pPr>
    </w:lvl>
  </w:abstractNum>
  <w:abstractNum w:abstractNumId="25" w15:restartNumberingAfterBreak="0">
    <w:nsid w:val="2D6F4230"/>
    <w:multiLevelType w:val="multilevel"/>
    <w:tmpl w:val="2D6F4230"/>
    <w:lvl w:ilvl="0">
      <w:start w:val="1"/>
      <w:numFmt w:val="decimal"/>
      <w:lvlText w:val="%1)"/>
      <w:lvlJc w:val="left"/>
      <w:pPr>
        <w:ind w:left="1440" w:hanging="360"/>
      </w:pPr>
      <w:rPr>
        <w:rFonts w:hint="default"/>
        <w:b w:val="0"/>
        <w:i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2E6F207B"/>
    <w:multiLevelType w:val="multilevel"/>
    <w:tmpl w:val="2E6F207B"/>
    <w:lvl w:ilvl="0">
      <w:start w:val="1"/>
      <w:numFmt w:val="lowerLetter"/>
      <w:lvlText w:val="%1."/>
      <w:lvlJc w:val="left"/>
      <w:pPr>
        <w:ind w:left="163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356" w:hanging="360"/>
      </w:pPr>
    </w:lvl>
    <w:lvl w:ilvl="2">
      <w:start w:val="1"/>
      <w:numFmt w:val="lowerRoman"/>
      <w:lvlText w:val="%3."/>
      <w:lvlJc w:val="right"/>
      <w:pPr>
        <w:ind w:left="3076" w:hanging="180"/>
      </w:pPr>
    </w:lvl>
    <w:lvl w:ilvl="3">
      <w:start w:val="1"/>
      <w:numFmt w:val="decimal"/>
      <w:lvlText w:val="%4."/>
      <w:lvlJc w:val="left"/>
      <w:pPr>
        <w:ind w:left="3796" w:hanging="360"/>
      </w:pPr>
    </w:lvl>
    <w:lvl w:ilvl="4">
      <w:start w:val="1"/>
      <w:numFmt w:val="lowerLetter"/>
      <w:lvlText w:val="%5."/>
      <w:lvlJc w:val="left"/>
      <w:pPr>
        <w:ind w:left="4516" w:hanging="360"/>
      </w:pPr>
    </w:lvl>
    <w:lvl w:ilvl="5">
      <w:start w:val="1"/>
      <w:numFmt w:val="lowerRoman"/>
      <w:lvlText w:val="%6."/>
      <w:lvlJc w:val="right"/>
      <w:pPr>
        <w:ind w:left="5236" w:hanging="180"/>
      </w:pPr>
    </w:lvl>
    <w:lvl w:ilvl="6">
      <w:start w:val="1"/>
      <w:numFmt w:val="decimal"/>
      <w:lvlText w:val="%7."/>
      <w:lvlJc w:val="left"/>
      <w:pPr>
        <w:ind w:left="5956" w:hanging="360"/>
      </w:pPr>
    </w:lvl>
    <w:lvl w:ilvl="7">
      <w:start w:val="1"/>
      <w:numFmt w:val="lowerLetter"/>
      <w:lvlText w:val="%8."/>
      <w:lvlJc w:val="left"/>
      <w:pPr>
        <w:ind w:left="6676" w:hanging="360"/>
      </w:pPr>
    </w:lvl>
    <w:lvl w:ilvl="8">
      <w:start w:val="1"/>
      <w:numFmt w:val="lowerRoman"/>
      <w:lvlText w:val="%9."/>
      <w:lvlJc w:val="right"/>
      <w:pPr>
        <w:ind w:left="7396" w:hanging="180"/>
      </w:pPr>
    </w:lvl>
  </w:abstractNum>
  <w:abstractNum w:abstractNumId="27" w15:restartNumberingAfterBreak="0">
    <w:nsid w:val="393B56D9"/>
    <w:multiLevelType w:val="multilevel"/>
    <w:tmpl w:val="393B56D9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3ADB2251"/>
    <w:multiLevelType w:val="multilevel"/>
    <w:tmpl w:val="3ADB2251"/>
    <w:lvl w:ilvl="0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66" w:hanging="360"/>
      </w:pPr>
    </w:lvl>
    <w:lvl w:ilvl="2">
      <w:start w:val="1"/>
      <w:numFmt w:val="decimal"/>
      <w:lvlText w:val="%3)"/>
      <w:lvlJc w:val="left"/>
      <w:pPr>
        <w:ind w:left="2766" w:hanging="360"/>
      </w:pPr>
      <w:rPr>
        <w:rFonts w:hint="default"/>
      </w:rPr>
    </w:lvl>
    <w:lvl w:ilvl="3">
      <w:start w:val="1"/>
      <w:numFmt w:val="lowerLetter"/>
      <w:lvlText w:val="%4)"/>
      <w:lvlJc w:val="left"/>
      <w:pPr>
        <w:ind w:left="3306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4026" w:hanging="360"/>
      </w:pPr>
      <w:rPr>
        <w:rFonts w:hint="default"/>
      </w:rPr>
    </w:lvl>
    <w:lvl w:ilvl="5">
      <w:start w:val="1"/>
      <w:numFmt w:val="upperLetter"/>
      <w:lvlText w:val="%6)"/>
      <w:lvlJc w:val="left"/>
      <w:pPr>
        <w:ind w:left="4926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466" w:hanging="360"/>
      </w:pPr>
    </w:lvl>
    <w:lvl w:ilvl="7">
      <w:start w:val="1"/>
      <w:numFmt w:val="lowerLetter"/>
      <w:lvlText w:val="%8."/>
      <w:lvlJc w:val="left"/>
      <w:pPr>
        <w:ind w:left="6186" w:hanging="360"/>
      </w:pPr>
    </w:lvl>
    <w:lvl w:ilvl="8">
      <w:start w:val="1"/>
      <w:numFmt w:val="lowerRoman"/>
      <w:lvlText w:val="%9."/>
      <w:lvlJc w:val="right"/>
      <w:pPr>
        <w:ind w:left="6906" w:hanging="180"/>
      </w:pPr>
    </w:lvl>
  </w:abstractNum>
  <w:abstractNum w:abstractNumId="29" w15:restartNumberingAfterBreak="0">
    <w:nsid w:val="3BDB7FCF"/>
    <w:multiLevelType w:val="multilevel"/>
    <w:tmpl w:val="3BDB7FCF"/>
    <w:lvl w:ilvl="0">
      <w:start w:val="1"/>
      <w:numFmt w:val="decimal"/>
      <w:lvlText w:val="%1."/>
      <w:lvlJc w:val="left"/>
      <w:pPr>
        <w:ind w:left="1506" w:hanging="360"/>
      </w:pPr>
      <w:rPr>
        <w:rFonts w:hint="default"/>
        <w:b/>
      </w:rPr>
    </w:lvl>
    <w:lvl w:ilvl="1">
      <w:start w:val="1"/>
      <w:numFmt w:val="lowerLetter"/>
      <w:lvlText w:val="%2."/>
      <w:lvlJc w:val="left"/>
      <w:pPr>
        <w:ind w:left="2226" w:hanging="360"/>
      </w:pPr>
    </w:lvl>
    <w:lvl w:ilvl="2">
      <w:start w:val="1"/>
      <w:numFmt w:val="lowerRoman"/>
      <w:lvlText w:val="%3."/>
      <w:lvlJc w:val="right"/>
      <w:pPr>
        <w:ind w:left="2946" w:hanging="180"/>
      </w:pPr>
    </w:lvl>
    <w:lvl w:ilvl="3">
      <w:start w:val="1"/>
      <w:numFmt w:val="decimal"/>
      <w:lvlText w:val="%4."/>
      <w:lvlJc w:val="left"/>
      <w:pPr>
        <w:ind w:left="3666" w:hanging="360"/>
      </w:pPr>
    </w:lvl>
    <w:lvl w:ilvl="4">
      <w:start w:val="1"/>
      <w:numFmt w:val="lowerLetter"/>
      <w:lvlText w:val="%5."/>
      <w:lvlJc w:val="left"/>
      <w:pPr>
        <w:ind w:left="4386" w:hanging="360"/>
      </w:pPr>
    </w:lvl>
    <w:lvl w:ilvl="5">
      <w:start w:val="1"/>
      <w:numFmt w:val="lowerRoman"/>
      <w:lvlText w:val="%6."/>
      <w:lvlJc w:val="right"/>
      <w:pPr>
        <w:ind w:left="5106" w:hanging="180"/>
      </w:pPr>
    </w:lvl>
    <w:lvl w:ilvl="6">
      <w:start w:val="1"/>
      <w:numFmt w:val="decimal"/>
      <w:lvlText w:val="%7."/>
      <w:lvlJc w:val="left"/>
      <w:pPr>
        <w:ind w:left="5826" w:hanging="360"/>
      </w:pPr>
    </w:lvl>
    <w:lvl w:ilvl="7">
      <w:start w:val="1"/>
      <w:numFmt w:val="lowerLetter"/>
      <w:lvlText w:val="%8."/>
      <w:lvlJc w:val="left"/>
      <w:pPr>
        <w:ind w:left="6546" w:hanging="360"/>
      </w:pPr>
    </w:lvl>
    <w:lvl w:ilvl="8">
      <w:start w:val="1"/>
      <w:numFmt w:val="lowerRoman"/>
      <w:lvlText w:val="%9."/>
      <w:lvlJc w:val="right"/>
      <w:pPr>
        <w:ind w:left="7266" w:hanging="180"/>
      </w:pPr>
    </w:lvl>
  </w:abstractNum>
  <w:abstractNum w:abstractNumId="30" w15:restartNumberingAfterBreak="0">
    <w:nsid w:val="3D620D68"/>
    <w:multiLevelType w:val="multilevel"/>
    <w:tmpl w:val="3D620D68"/>
    <w:lvl w:ilvl="0">
      <w:start w:val="1"/>
      <w:numFmt w:val="upp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404A069D"/>
    <w:multiLevelType w:val="multilevel"/>
    <w:tmpl w:val="404A069D"/>
    <w:lvl w:ilvl="0">
      <w:start w:val="1"/>
      <w:numFmt w:val="decimal"/>
      <w:lvlText w:val="%1)"/>
      <w:lvlJc w:val="left"/>
      <w:pPr>
        <w:ind w:left="1710" w:hanging="360"/>
      </w:pPr>
    </w:lvl>
    <w:lvl w:ilvl="1">
      <w:start w:val="1"/>
      <w:numFmt w:val="lowerLetter"/>
      <w:lvlText w:val="%2."/>
      <w:lvlJc w:val="left"/>
      <w:pPr>
        <w:ind w:left="2430" w:hanging="360"/>
      </w:pPr>
    </w:lvl>
    <w:lvl w:ilvl="2">
      <w:start w:val="1"/>
      <w:numFmt w:val="lowerRoman"/>
      <w:lvlText w:val="%3."/>
      <w:lvlJc w:val="right"/>
      <w:pPr>
        <w:ind w:left="3150" w:hanging="180"/>
      </w:pPr>
    </w:lvl>
    <w:lvl w:ilvl="3">
      <w:start w:val="1"/>
      <w:numFmt w:val="decimal"/>
      <w:lvlText w:val="%4."/>
      <w:lvlJc w:val="left"/>
      <w:pPr>
        <w:ind w:left="3870" w:hanging="360"/>
      </w:pPr>
    </w:lvl>
    <w:lvl w:ilvl="4">
      <w:start w:val="1"/>
      <w:numFmt w:val="lowerLetter"/>
      <w:lvlText w:val="%5."/>
      <w:lvlJc w:val="left"/>
      <w:pPr>
        <w:ind w:left="4590" w:hanging="360"/>
      </w:pPr>
    </w:lvl>
    <w:lvl w:ilvl="5">
      <w:start w:val="1"/>
      <w:numFmt w:val="lowerRoman"/>
      <w:lvlText w:val="%6."/>
      <w:lvlJc w:val="right"/>
      <w:pPr>
        <w:ind w:left="5310" w:hanging="180"/>
      </w:pPr>
    </w:lvl>
    <w:lvl w:ilvl="6">
      <w:start w:val="1"/>
      <w:numFmt w:val="decimal"/>
      <w:lvlText w:val="%7."/>
      <w:lvlJc w:val="left"/>
      <w:pPr>
        <w:ind w:left="6030" w:hanging="360"/>
      </w:pPr>
    </w:lvl>
    <w:lvl w:ilvl="7">
      <w:start w:val="1"/>
      <w:numFmt w:val="lowerLetter"/>
      <w:lvlText w:val="%8."/>
      <w:lvlJc w:val="left"/>
      <w:pPr>
        <w:ind w:left="6750" w:hanging="360"/>
      </w:pPr>
    </w:lvl>
    <w:lvl w:ilvl="8">
      <w:start w:val="1"/>
      <w:numFmt w:val="lowerRoman"/>
      <w:lvlText w:val="%9."/>
      <w:lvlJc w:val="right"/>
      <w:pPr>
        <w:ind w:left="7470" w:hanging="180"/>
      </w:pPr>
    </w:lvl>
  </w:abstractNum>
  <w:abstractNum w:abstractNumId="32" w15:restartNumberingAfterBreak="0">
    <w:nsid w:val="408D290B"/>
    <w:multiLevelType w:val="multilevel"/>
    <w:tmpl w:val="408D290B"/>
    <w:lvl w:ilvl="0">
      <w:start w:val="1"/>
      <w:numFmt w:val="decimal"/>
      <w:lvlText w:val="%1)"/>
      <w:lvlJc w:val="left"/>
      <w:pPr>
        <w:ind w:left="1440" w:hanging="360"/>
      </w:pPr>
      <w:rPr>
        <w:rFonts w:hint="default"/>
        <w:b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45F239E"/>
    <w:multiLevelType w:val="multilevel"/>
    <w:tmpl w:val="445F239E"/>
    <w:lvl w:ilvl="0">
      <w:start w:val="1"/>
      <w:numFmt w:val="upperLetter"/>
      <w:lvlText w:val="%1."/>
      <w:lvlJc w:val="left"/>
      <w:pPr>
        <w:ind w:left="927" w:hanging="360"/>
      </w:pPr>
      <w:rPr>
        <w:rFonts w:hint="default"/>
        <w:b/>
      </w:rPr>
    </w:lvl>
    <w:lvl w:ilvl="1">
      <w:start w:val="1"/>
      <w:numFmt w:val="lowerLetter"/>
      <w:lvlText w:val="%2."/>
      <w:lvlJc w:val="left"/>
      <w:pPr>
        <w:ind w:left="1647" w:hanging="360"/>
      </w:pPr>
    </w:lvl>
    <w:lvl w:ilvl="2">
      <w:start w:val="1"/>
      <w:numFmt w:val="lowerRoman"/>
      <w:lvlText w:val="%3."/>
      <w:lvlJc w:val="right"/>
      <w:pPr>
        <w:ind w:left="2367" w:hanging="180"/>
      </w:pPr>
    </w:lvl>
    <w:lvl w:ilvl="3">
      <w:start w:val="1"/>
      <w:numFmt w:val="decimal"/>
      <w:lvlText w:val="%4."/>
      <w:lvlJc w:val="left"/>
      <w:pPr>
        <w:ind w:left="3087" w:hanging="360"/>
      </w:pPr>
    </w:lvl>
    <w:lvl w:ilvl="4">
      <w:start w:val="1"/>
      <w:numFmt w:val="lowerLetter"/>
      <w:lvlText w:val="%5."/>
      <w:lvlJc w:val="left"/>
      <w:pPr>
        <w:ind w:left="3807" w:hanging="360"/>
      </w:pPr>
    </w:lvl>
    <w:lvl w:ilvl="5">
      <w:start w:val="1"/>
      <w:numFmt w:val="lowerRoman"/>
      <w:lvlText w:val="%6."/>
      <w:lvlJc w:val="right"/>
      <w:pPr>
        <w:ind w:left="4527" w:hanging="180"/>
      </w:pPr>
    </w:lvl>
    <w:lvl w:ilvl="6">
      <w:start w:val="1"/>
      <w:numFmt w:val="decimal"/>
      <w:lvlText w:val="%7."/>
      <w:lvlJc w:val="left"/>
      <w:pPr>
        <w:ind w:left="5247" w:hanging="360"/>
      </w:pPr>
    </w:lvl>
    <w:lvl w:ilvl="7">
      <w:start w:val="1"/>
      <w:numFmt w:val="lowerLetter"/>
      <w:lvlText w:val="%8."/>
      <w:lvlJc w:val="left"/>
      <w:pPr>
        <w:ind w:left="5967" w:hanging="360"/>
      </w:pPr>
    </w:lvl>
    <w:lvl w:ilvl="8">
      <w:start w:val="1"/>
      <w:numFmt w:val="lowerRoman"/>
      <w:lvlText w:val="%9."/>
      <w:lvlJc w:val="right"/>
      <w:pPr>
        <w:ind w:left="6687" w:hanging="180"/>
      </w:pPr>
    </w:lvl>
  </w:abstractNum>
  <w:abstractNum w:abstractNumId="34" w15:restartNumberingAfterBreak="0">
    <w:nsid w:val="460D1430"/>
    <w:multiLevelType w:val="multilevel"/>
    <w:tmpl w:val="460D1430"/>
    <w:lvl w:ilvl="0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789" w:hanging="360"/>
      </w:pPr>
    </w:lvl>
    <w:lvl w:ilvl="2">
      <w:start w:val="1"/>
      <w:numFmt w:val="lowerRoman"/>
      <w:lvlText w:val="%3."/>
      <w:lvlJc w:val="right"/>
      <w:pPr>
        <w:ind w:left="2509" w:hanging="180"/>
      </w:pPr>
    </w:lvl>
    <w:lvl w:ilvl="3">
      <w:start w:val="1"/>
      <w:numFmt w:val="decimal"/>
      <w:lvlText w:val="%4."/>
      <w:lvlJc w:val="left"/>
      <w:pPr>
        <w:ind w:left="3229" w:hanging="360"/>
      </w:pPr>
    </w:lvl>
    <w:lvl w:ilvl="4">
      <w:start w:val="1"/>
      <w:numFmt w:val="lowerLetter"/>
      <w:lvlText w:val="%5."/>
      <w:lvlJc w:val="left"/>
      <w:pPr>
        <w:ind w:left="3949" w:hanging="360"/>
      </w:pPr>
    </w:lvl>
    <w:lvl w:ilvl="5">
      <w:start w:val="1"/>
      <w:numFmt w:val="lowerRoman"/>
      <w:lvlText w:val="%6."/>
      <w:lvlJc w:val="right"/>
      <w:pPr>
        <w:ind w:left="4669" w:hanging="180"/>
      </w:pPr>
    </w:lvl>
    <w:lvl w:ilvl="6">
      <w:start w:val="1"/>
      <w:numFmt w:val="decimal"/>
      <w:lvlText w:val="%7."/>
      <w:lvlJc w:val="left"/>
      <w:pPr>
        <w:ind w:left="5389" w:hanging="360"/>
      </w:pPr>
    </w:lvl>
    <w:lvl w:ilvl="7">
      <w:start w:val="1"/>
      <w:numFmt w:val="lowerLetter"/>
      <w:lvlText w:val="%8."/>
      <w:lvlJc w:val="left"/>
      <w:pPr>
        <w:ind w:left="6109" w:hanging="360"/>
      </w:pPr>
    </w:lvl>
    <w:lvl w:ilvl="8">
      <w:start w:val="1"/>
      <w:numFmt w:val="lowerRoman"/>
      <w:lvlText w:val="%9."/>
      <w:lvlJc w:val="right"/>
      <w:pPr>
        <w:ind w:left="6829" w:hanging="180"/>
      </w:pPr>
    </w:lvl>
  </w:abstractNum>
  <w:abstractNum w:abstractNumId="35" w15:restartNumberingAfterBreak="0">
    <w:nsid w:val="46DF1DE9"/>
    <w:multiLevelType w:val="multilevel"/>
    <w:tmpl w:val="46DF1DE9"/>
    <w:lvl w:ilvl="0">
      <w:start w:val="1"/>
      <w:numFmt w:val="lowerLetter"/>
      <w:lvlText w:val="%1."/>
      <w:lvlJc w:val="left"/>
      <w:pPr>
        <w:ind w:left="1440" w:hanging="360"/>
      </w:pPr>
      <w:rPr>
        <w:rFonts w:hint="default"/>
        <w:b w:val="0"/>
      </w:r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36" w15:restartNumberingAfterBreak="0">
    <w:nsid w:val="47BB01F9"/>
    <w:multiLevelType w:val="multilevel"/>
    <w:tmpl w:val="47BB01F9"/>
    <w:lvl w:ilvl="0">
      <w:start w:val="1"/>
      <w:numFmt w:val="decimal"/>
      <w:lvlText w:val="%1)"/>
      <w:lvlJc w:val="left"/>
      <w:pPr>
        <w:ind w:left="2421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4A1E31FF"/>
    <w:multiLevelType w:val="multilevel"/>
    <w:tmpl w:val="4A1E31FF"/>
    <w:lvl w:ilvl="0">
      <w:start w:val="1"/>
      <w:numFmt w:val="decimal"/>
      <w:lvlText w:val="%1)"/>
      <w:lvlJc w:val="left"/>
      <w:pPr>
        <w:ind w:left="2421" w:hanging="360"/>
      </w:pPr>
    </w:lvl>
    <w:lvl w:ilvl="1">
      <w:start w:val="1"/>
      <w:numFmt w:val="lowerLetter"/>
      <w:lvlText w:val="%2."/>
      <w:lvlJc w:val="left"/>
      <w:pPr>
        <w:ind w:left="3141" w:hanging="360"/>
      </w:pPr>
    </w:lvl>
    <w:lvl w:ilvl="2">
      <w:start w:val="1"/>
      <w:numFmt w:val="lowerRoman"/>
      <w:lvlText w:val="%3."/>
      <w:lvlJc w:val="right"/>
      <w:pPr>
        <w:ind w:left="3861" w:hanging="180"/>
      </w:pPr>
    </w:lvl>
    <w:lvl w:ilvl="3">
      <w:start w:val="1"/>
      <w:numFmt w:val="decimal"/>
      <w:lvlText w:val="%4."/>
      <w:lvlJc w:val="left"/>
      <w:pPr>
        <w:ind w:left="4581" w:hanging="360"/>
      </w:pPr>
    </w:lvl>
    <w:lvl w:ilvl="4">
      <w:start w:val="1"/>
      <w:numFmt w:val="lowerLetter"/>
      <w:lvlText w:val="%5."/>
      <w:lvlJc w:val="left"/>
      <w:pPr>
        <w:ind w:left="5301" w:hanging="360"/>
      </w:pPr>
    </w:lvl>
    <w:lvl w:ilvl="5">
      <w:start w:val="1"/>
      <w:numFmt w:val="lowerRoman"/>
      <w:lvlText w:val="%6."/>
      <w:lvlJc w:val="right"/>
      <w:pPr>
        <w:ind w:left="6021" w:hanging="180"/>
      </w:pPr>
    </w:lvl>
    <w:lvl w:ilvl="6">
      <w:start w:val="1"/>
      <w:numFmt w:val="decimal"/>
      <w:lvlText w:val="%7."/>
      <w:lvlJc w:val="left"/>
      <w:pPr>
        <w:ind w:left="6741" w:hanging="360"/>
      </w:pPr>
    </w:lvl>
    <w:lvl w:ilvl="7">
      <w:start w:val="1"/>
      <w:numFmt w:val="lowerLetter"/>
      <w:lvlText w:val="%8."/>
      <w:lvlJc w:val="left"/>
      <w:pPr>
        <w:ind w:left="7461" w:hanging="360"/>
      </w:pPr>
    </w:lvl>
    <w:lvl w:ilvl="8">
      <w:start w:val="1"/>
      <w:numFmt w:val="lowerRoman"/>
      <w:lvlText w:val="%9."/>
      <w:lvlJc w:val="right"/>
      <w:pPr>
        <w:ind w:left="8181" w:hanging="180"/>
      </w:pPr>
    </w:lvl>
  </w:abstractNum>
  <w:abstractNum w:abstractNumId="38" w15:restartNumberingAfterBreak="0">
    <w:nsid w:val="4D3E0CFD"/>
    <w:multiLevelType w:val="multilevel"/>
    <w:tmpl w:val="4D3E0CFD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39" w15:restartNumberingAfterBreak="0">
    <w:nsid w:val="4F5A6F68"/>
    <w:multiLevelType w:val="multilevel"/>
    <w:tmpl w:val="4F5A6F68"/>
    <w:lvl w:ilvl="0">
      <w:start w:val="1"/>
      <w:numFmt w:val="upperLetter"/>
      <w:lvlText w:val="%1."/>
      <w:lvlJc w:val="left"/>
      <w:pPr>
        <w:ind w:left="92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647" w:hanging="360"/>
      </w:pPr>
    </w:lvl>
    <w:lvl w:ilvl="2">
      <w:start w:val="1"/>
      <w:numFmt w:val="lowerRoman"/>
      <w:lvlText w:val="%3."/>
      <w:lvlJc w:val="right"/>
      <w:pPr>
        <w:ind w:left="2367" w:hanging="180"/>
      </w:pPr>
    </w:lvl>
    <w:lvl w:ilvl="3">
      <w:start w:val="1"/>
      <w:numFmt w:val="decimal"/>
      <w:lvlText w:val="%4."/>
      <w:lvlJc w:val="left"/>
      <w:pPr>
        <w:ind w:left="3087" w:hanging="360"/>
      </w:pPr>
    </w:lvl>
    <w:lvl w:ilvl="4">
      <w:start w:val="1"/>
      <w:numFmt w:val="lowerLetter"/>
      <w:lvlText w:val="%5."/>
      <w:lvlJc w:val="left"/>
      <w:pPr>
        <w:ind w:left="3807" w:hanging="360"/>
      </w:pPr>
    </w:lvl>
    <w:lvl w:ilvl="5">
      <w:start w:val="1"/>
      <w:numFmt w:val="lowerRoman"/>
      <w:lvlText w:val="%6."/>
      <w:lvlJc w:val="right"/>
      <w:pPr>
        <w:ind w:left="4527" w:hanging="180"/>
      </w:pPr>
    </w:lvl>
    <w:lvl w:ilvl="6">
      <w:start w:val="1"/>
      <w:numFmt w:val="decimal"/>
      <w:lvlText w:val="%7."/>
      <w:lvlJc w:val="left"/>
      <w:pPr>
        <w:ind w:left="5247" w:hanging="360"/>
      </w:pPr>
    </w:lvl>
    <w:lvl w:ilvl="7">
      <w:start w:val="1"/>
      <w:numFmt w:val="lowerLetter"/>
      <w:lvlText w:val="%8."/>
      <w:lvlJc w:val="left"/>
      <w:pPr>
        <w:ind w:left="5967" w:hanging="360"/>
      </w:pPr>
    </w:lvl>
    <w:lvl w:ilvl="8">
      <w:start w:val="1"/>
      <w:numFmt w:val="lowerRoman"/>
      <w:lvlText w:val="%9."/>
      <w:lvlJc w:val="right"/>
      <w:pPr>
        <w:ind w:left="6687" w:hanging="180"/>
      </w:pPr>
    </w:lvl>
  </w:abstractNum>
  <w:abstractNum w:abstractNumId="40" w15:restartNumberingAfterBreak="0">
    <w:nsid w:val="4FDE3CEA"/>
    <w:multiLevelType w:val="multilevel"/>
    <w:tmpl w:val="4FDE3CEA"/>
    <w:lvl w:ilvl="0">
      <w:start w:val="4"/>
      <w:numFmt w:val="decimal"/>
      <w:lvlText w:val="%1."/>
      <w:lvlJc w:val="left"/>
      <w:pPr>
        <w:ind w:left="2421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color w:val="000000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514C21F7"/>
    <w:multiLevelType w:val="multilevel"/>
    <w:tmpl w:val="514C21F7"/>
    <w:lvl w:ilvl="0">
      <w:start w:val="1"/>
      <w:numFmt w:val="decimal"/>
      <w:lvlText w:val="%1."/>
      <w:lvlJc w:val="left"/>
      <w:pPr>
        <w:ind w:left="3240" w:hanging="360"/>
      </w:pPr>
      <w:rPr>
        <w:rFonts w:hint="default"/>
        <w:b/>
        <w:i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51B25207"/>
    <w:multiLevelType w:val="multilevel"/>
    <w:tmpl w:val="51B25207"/>
    <w:lvl w:ilvl="0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53923FA1"/>
    <w:multiLevelType w:val="multilevel"/>
    <w:tmpl w:val="53923FA1"/>
    <w:lvl w:ilvl="0">
      <w:start w:val="1"/>
      <w:numFmt w:val="decimal"/>
      <w:lvlText w:val="%1)"/>
      <w:lvlJc w:val="left"/>
      <w:pPr>
        <w:ind w:left="1440" w:hanging="360"/>
      </w:pPr>
      <w:rPr>
        <w:rFonts w:hint="default"/>
        <w:b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54BE53F1"/>
    <w:multiLevelType w:val="multilevel"/>
    <w:tmpl w:val="54BE53F1"/>
    <w:lvl w:ilvl="0">
      <w:start w:val="3"/>
      <w:numFmt w:val="decimal"/>
      <w:lvlText w:val="%1."/>
      <w:lvlJc w:val="left"/>
      <w:pPr>
        <w:ind w:left="3240" w:hanging="360"/>
      </w:pPr>
      <w:rPr>
        <w:rFonts w:hint="default"/>
        <w:i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54FC0F73"/>
    <w:multiLevelType w:val="multilevel"/>
    <w:tmpl w:val="54FC0F73"/>
    <w:lvl w:ilvl="0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550E465B"/>
    <w:multiLevelType w:val="multilevel"/>
    <w:tmpl w:val="550E465B"/>
    <w:lvl w:ilvl="0">
      <w:start w:val="1"/>
      <w:numFmt w:val="lowerLetter"/>
      <w:lvlText w:val="%1)"/>
      <w:lvlJc w:val="left"/>
      <w:pPr>
        <w:ind w:left="928" w:hanging="360"/>
      </w:pPr>
      <w:rPr>
        <w:rFonts w:hint="default"/>
        <w:b/>
      </w:rPr>
    </w:lvl>
    <w:lvl w:ilvl="1">
      <w:start w:val="1"/>
      <w:numFmt w:val="lowerLetter"/>
      <w:lvlText w:val="%2."/>
      <w:lvlJc w:val="left"/>
      <w:pPr>
        <w:ind w:left="1648" w:hanging="360"/>
      </w:pPr>
    </w:lvl>
    <w:lvl w:ilvl="2">
      <w:start w:val="1"/>
      <w:numFmt w:val="lowerRoman"/>
      <w:lvlText w:val="%3."/>
      <w:lvlJc w:val="right"/>
      <w:pPr>
        <w:ind w:left="2368" w:hanging="180"/>
      </w:pPr>
    </w:lvl>
    <w:lvl w:ilvl="3">
      <w:start w:val="1"/>
      <w:numFmt w:val="decimal"/>
      <w:lvlText w:val="%4."/>
      <w:lvlJc w:val="left"/>
      <w:pPr>
        <w:ind w:left="3088" w:hanging="360"/>
      </w:pPr>
    </w:lvl>
    <w:lvl w:ilvl="4">
      <w:start w:val="1"/>
      <w:numFmt w:val="lowerLetter"/>
      <w:lvlText w:val="%5."/>
      <w:lvlJc w:val="left"/>
      <w:pPr>
        <w:ind w:left="3808" w:hanging="360"/>
      </w:pPr>
    </w:lvl>
    <w:lvl w:ilvl="5">
      <w:start w:val="1"/>
      <w:numFmt w:val="lowerRoman"/>
      <w:lvlText w:val="%6."/>
      <w:lvlJc w:val="right"/>
      <w:pPr>
        <w:ind w:left="4528" w:hanging="180"/>
      </w:pPr>
    </w:lvl>
    <w:lvl w:ilvl="6">
      <w:start w:val="1"/>
      <w:numFmt w:val="decimal"/>
      <w:lvlText w:val="%7."/>
      <w:lvlJc w:val="left"/>
      <w:pPr>
        <w:ind w:left="5248" w:hanging="360"/>
      </w:pPr>
    </w:lvl>
    <w:lvl w:ilvl="7">
      <w:start w:val="1"/>
      <w:numFmt w:val="lowerLetter"/>
      <w:lvlText w:val="%8."/>
      <w:lvlJc w:val="left"/>
      <w:pPr>
        <w:ind w:left="5968" w:hanging="360"/>
      </w:pPr>
    </w:lvl>
    <w:lvl w:ilvl="8">
      <w:start w:val="1"/>
      <w:numFmt w:val="lowerRoman"/>
      <w:lvlText w:val="%9."/>
      <w:lvlJc w:val="right"/>
      <w:pPr>
        <w:ind w:left="6688" w:hanging="180"/>
      </w:pPr>
    </w:lvl>
  </w:abstractNum>
  <w:abstractNum w:abstractNumId="47" w15:restartNumberingAfterBreak="0">
    <w:nsid w:val="55D341D2"/>
    <w:multiLevelType w:val="multilevel"/>
    <w:tmpl w:val="55D341D2"/>
    <w:lvl w:ilvl="0">
      <w:start w:val="6"/>
      <w:numFmt w:val="upperLetter"/>
      <w:lvlText w:val="%1."/>
      <w:lvlJc w:val="left"/>
      <w:pPr>
        <w:ind w:left="360" w:hanging="360"/>
      </w:pPr>
      <w:rPr>
        <w:rFonts w:hint="default"/>
        <w:i w:val="0"/>
      </w:rPr>
    </w:lvl>
    <w:lvl w:ilvl="1">
      <w:start w:val="1"/>
      <w:numFmt w:val="lowerLetter"/>
      <w:lvlText w:val="%2."/>
      <w:lvlJc w:val="left"/>
      <w:pPr>
        <w:ind w:left="-1080" w:hanging="360"/>
      </w:pPr>
    </w:lvl>
    <w:lvl w:ilvl="2">
      <w:start w:val="1"/>
      <w:numFmt w:val="lowerRoman"/>
      <w:lvlText w:val="%3."/>
      <w:lvlJc w:val="right"/>
      <w:pPr>
        <w:ind w:left="-360" w:hanging="180"/>
      </w:pPr>
    </w:lvl>
    <w:lvl w:ilvl="3">
      <w:start w:val="1"/>
      <w:numFmt w:val="decimal"/>
      <w:lvlText w:val="%4."/>
      <w:lvlJc w:val="left"/>
      <w:pPr>
        <w:ind w:left="360" w:hanging="360"/>
      </w:pPr>
    </w:lvl>
    <w:lvl w:ilvl="4">
      <w:start w:val="1"/>
      <w:numFmt w:val="lowerLetter"/>
      <w:lvlText w:val="%5."/>
      <w:lvlJc w:val="left"/>
      <w:pPr>
        <w:ind w:left="1080" w:hanging="360"/>
      </w:pPr>
    </w:lvl>
    <w:lvl w:ilvl="5">
      <w:start w:val="1"/>
      <w:numFmt w:val="lowerRoman"/>
      <w:lvlText w:val="%6."/>
      <w:lvlJc w:val="right"/>
      <w:pPr>
        <w:ind w:left="1800" w:hanging="18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3240" w:hanging="360"/>
      </w:pPr>
    </w:lvl>
    <w:lvl w:ilvl="8">
      <w:start w:val="1"/>
      <w:numFmt w:val="lowerRoman"/>
      <w:lvlText w:val="%9."/>
      <w:lvlJc w:val="right"/>
      <w:pPr>
        <w:ind w:left="3960" w:hanging="180"/>
      </w:pPr>
    </w:lvl>
  </w:abstractNum>
  <w:abstractNum w:abstractNumId="48" w15:restartNumberingAfterBreak="0">
    <w:nsid w:val="579A7F4D"/>
    <w:multiLevelType w:val="multilevel"/>
    <w:tmpl w:val="579A7F4D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597067BA"/>
    <w:multiLevelType w:val="multilevel"/>
    <w:tmpl w:val="597067BA"/>
    <w:lvl w:ilvl="0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5A467C69"/>
    <w:multiLevelType w:val="multilevel"/>
    <w:tmpl w:val="5A467C69"/>
    <w:lvl w:ilvl="0">
      <w:start w:val="3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  <w:rPr>
        <w:color w:val="auto"/>
      </w:r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5B976B1D"/>
    <w:multiLevelType w:val="multilevel"/>
    <w:tmpl w:val="5B976B1D"/>
    <w:lvl w:ilvl="0">
      <w:start w:val="1"/>
      <w:numFmt w:val="decimal"/>
      <w:lvlText w:val="%1)"/>
      <w:lvlJc w:val="left"/>
      <w:pPr>
        <w:ind w:left="2421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5C062EAD"/>
    <w:multiLevelType w:val="multilevel"/>
    <w:tmpl w:val="5C062EAD"/>
    <w:lvl w:ilvl="0">
      <w:start w:val="2"/>
      <w:numFmt w:val="lowerLetter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5EC210A7"/>
    <w:multiLevelType w:val="multilevel"/>
    <w:tmpl w:val="5EC210A7"/>
    <w:lvl w:ilvl="0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520" w:hanging="360"/>
      </w:pPr>
    </w:lvl>
    <w:lvl w:ilvl="2">
      <w:start w:val="1"/>
      <w:numFmt w:val="lowerRoman"/>
      <w:lvlText w:val="%3."/>
      <w:lvlJc w:val="right"/>
      <w:pPr>
        <w:ind w:left="3240" w:hanging="180"/>
      </w:pPr>
    </w:lvl>
    <w:lvl w:ilvl="3">
      <w:start w:val="1"/>
      <w:numFmt w:val="decimal"/>
      <w:lvlText w:val="%4."/>
      <w:lvlJc w:val="left"/>
      <w:pPr>
        <w:ind w:left="3960" w:hanging="360"/>
      </w:p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abstractNum w:abstractNumId="54" w15:restartNumberingAfterBreak="0">
    <w:nsid w:val="61000BA4"/>
    <w:multiLevelType w:val="multilevel"/>
    <w:tmpl w:val="61000BA4"/>
    <w:lvl w:ilvl="0">
      <w:start w:val="1"/>
      <w:numFmt w:val="decimal"/>
      <w:lvlText w:val="%1)"/>
      <w:lvlJc w:val="left"/>
      <w:pPr>
        <w:ind w:left="1440" w:hanging="360"/>
      </w:pPr>
      <w:rPr>
        <w:rFonts w:hint="default"/>
        <w:b w:val="0"/>
        <w:i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5" w15:restartNumberingAfterBreak="0">
    <w:nsid w:val="618C0754"/>
    <w:multiLevelType w:val="multilevel"/>
    <w:tmpl w:val="618C0754"/>
    <w:lvl w:ilvl="0">
      <w:start w:val="1"/>
      <w:numFmt w:val="upperLetter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364" w:hanging="360"/>
      </w:pPr>
    </w:lvl>
    <w:lvl w:ilvl="2">
      <w:start w:val="1"/>
      <w:numFmt w:val="lowerRoman"/>
      <w:lvlText w:val="%3."/>
      <w:lvlJc w:val="right"/>
      <w:pPr>
        <w:ind w:left="2084" w:hanging="180"/>
      </w:pPr>
    </w:lvl>
    <w:lvl w:ilvl="3">
      <w:start w:val="1"/>
      <w:numFmt w:val="decimal"/>
      <w:lvlText w:val="%4."/>
      <w:lvlJc w:val="left"/>
      <w:pPr>
        <w:ind w:left="2804" w:hanging="360"/>
      </w:pPr>
    </w:lvl>
    <w:lvl w:ilvl="4">
      <w:start w:val="1"/>
      <w:numFmt w:val="lowerLetter"/>
      <w:lvlText w:val="%5."/>
      <w:lvlJc w:val="left"/>
      <w:pPr>
        <w:ind w:left="3524" w:hanging="360"/>
      </w:pPr>
    </w:lvl>
    <w:lvl w:ilvl="5">
      <w:start w:val="1"/>
      <w:numFmt w:val="lowerRoman"/>
      <w:lvlText w:val="%6."/>
      <w:lvlJc w:val="right"/>
      <w:pPr>
        <w:ind w:left="4244" w:hanging="180"/>
      </w:pPr>
    </w:lvl>
    <w:lvl w:ilvl="6">
      <w:start w:val="1"/>
      <w:numFmt w:val="decimal"/>
      <w:lvlText w:val="%7."/>
      <w:lvlJc w:val="left"/>
      <w:pPr>
        <w:ind w:left="4964" w:hanging="360"/>
      </w:pPr>
    </w:lvl>
    <w:lvl w:ilvl="7">
      <w:start w:val="1"/>
      <w:numFmt w:val="lowerLetter"/>
      <w:lvlText w:val="%8."/>
      <w:lvlJc w:val="left"/>
      <w:pPr>
        <w:ind w:left="5684" w:hanging="360"/>
      </w:pPr>
    </w:lvl>
    <w:lvl w:ilvl="8">
      <w:start w:val="1"/>
      <w:numFmt w:val="lowerRoman"/>
      <w:lvlText w:val="%9."/>
      <w:lvlJc w:val="right"/>
      <w:pPr>
        <w:ind w:left="6404" w:hanging="180"/>
      </w:pPr>
    </w:lvl>
  </w:abstractNum>
  <w:abstractNum w:abstractNumId="56" w15:restartNumberingAfterBreak="0">
    <w:nsid w:val="65303111"/>
    <w:multiLevelType w:val="multilevel"/>
    <w:tmpl w:val="65303111"/>
    <w:lvl w:ilvl="0">
      <w:start w:val="1"/>
      <w:numFmt w:val="upperLetter"/>
      <w:lvlText w:val="%1."/>
      <w:lvlJc w:val="left"/>
      <w:pPr>
        <w:ind w:left="720" w:hanging="360"/>
      </w:pPr>
      <w:rPr>
        <w:b/>
        <w:b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65734BF8"/>
    <w:multiLevelType w:val="multilevel"/>
    <w:tmpl w:val="65734BF8"/>
    <w:lvl w:ilvl="0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2700" w:hanging="360"/>
      </w:pPr>
      <w:rPr>
        <w:rFonts w:hint="default"/>
      </w:rPr>
    </w:lvl>
    <w:lvl w:ilvl="3">
      <w:start w:val="1"/>
      <w:numFmt w:val="lowerLetter"/>
      <w:lvlText w:val="(%4)"/>
      <w:lvlJc w:val="left"/>
      <w:pPr>
        <w:ind w:left="32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3960" w:hanging="360"/>
      </w:pPr>
      <w:rPr>
        <w:rFonts w:hint="default"/>
      </w:rPr>
    </w:lvl>
    <w:lvl w:ilvl="5">
      <w:start w:val="1"/>
      <w:numFmt w:val="decimal"/>
      <w:lvlText w:val="%6)"/>
      <w:lvlJc w:val="left"/>
      <w:pPr>
        <w:ind w:left="1779" w:hanging="360"/>
      </w:pPr>
      <w:rPr>
        <w:rFonts w:hint="default"/>
      </w:rPr>
    </w:lvl>
    <w:lvl w:ilvl="6">
      <w:start w:val="1"/>
      <w:numFmt w:val="lowerLetter"/>
      <w:lvlText w:val="%7."/>
      <w:lvlJc w:val="left"/>
      <w:pPr>
        <w:ind w:left="5400" w:hanging="360"/>
      </w:pPr>
      <w:rPr>
        <w:rFonts w:hint="default"/>
        <w:b w:val="0"/>
      </w:rPr>
    </w:lvl>
    <w:lvl w:ilvl="7">
      <w:start w:val="5"/>
      <w:numFmt w:val="bullet"/>
      <w:lvlText w:val="-"/>
      <w:lvlJc w:val="left"/>
      <w:pPr>
        <w:ind w:left="6120" w:hanging="360"/>
      </w:pPr>
      <w:rPr>
        <w:rFonts w:ascii="Times New Roman" w:eastAsia="Calibri" w:hAnsi="Times New Roman" w:cs="Times New Roman" w:hint="default"/>
      </w:rPr>
    </w:lvl>
    <w:lvl w:ilvl="8">
      <w:start w:val="1"/>
      <w:numFmt w:val="lowerLetter"/>
      <w:lvlText w:val="%9)"/>
      <w:lvlJc w:val="left"/>
      <w:pPr>
        <w:ind w:left="7020" w:hanging="360"/>
      </w:pPr>
      <w:rPr>
        <w:rFonts w:hint="default"/>
      </w:rPr>
    </w:lvl>
  </w:abstractNum>
  <w:abstractNum w:abstractNumId="58" w15:restartNumberingAfterBreak="0">
    <w:nsid w:val="660E0687"/>
    <w:multiLevelType w:val="multilevel"/>
    <w:tmpl w:val="660E0687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59" w15:restartNumberingAfterBreak="0">
    <w:nsid w:val="6782364E"/>
    <w:multiLevelType w:val="multilevel"/>
    <w:tmpl w:val="6782364E"/>
    <w:lvl w:ilvl="0">
      <w:start w:val="1"/>
      <w:numFmt w:val="lowerLetter"/>
      <w:lvlText w:val="%1."/>
      <w:lvlJc w:val="left"/>
      <w:pPr>
        <w:ind w:left="2073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793" w:hanging="360"/>
      </w:pPr>
    </w:lvl>
    <w:lvl w:ilvl="2">
      <w:start w:val="1"/>
      <w:numFmt w:val="lowerRoman"/>
      <w:lvlText w:val="%3."/>
      <w:lvlJc w:val="right"/>
      <w:pPr>
        <w:ind w:left="3513" w:hanging="180"/>
      </w:pPr>
    </w:lvl>
    <w:lvl w:ilvl="3">
      <w:start w:val="1"/>
      <w:numFmt w:val="decimal"/>
      <w:lvlText w:val="%4."/>
      <w:lvlJc w:val="left"/>
      <w:pPr>
        <w:ind w:left="4233" w:hanging="360"/>
      </w:pPr>
    </w:lvl>
    <w:lvl w:ilvl="4">
      <w:start w:val="1"/>
      <w:numFmt w:val="lowerLetter"/>
      <w:lvlText w:val="%5."/>
      <w:lvlJc w:val="left"/>
      <w:pPr>
        <w:ind w:left="4953" w:hanging="360"/>
      </w:pPr>
    </w:lvl>
    <w:lvl w:ilvl="5">
      <w:start w:val="1"/>
      <w:numFmt w:val="lowerRoman"/>
      <w:lvlText w:val="%6."/>
      <w:lvlJc w:val="right"/>
      <w:pPr>
        <w:ind w:left="5673" w:hanging="180"/>
      </w:pPr>
    </w:lvl>
    <w:lvl w:ilvl="6">
      <w:start w:val="1"/>
      <w:numFmt w:val="decimal"/>
      <w:lvlText w:val="%7."/>
      <w:lvlJc w:val="left"/>
      <w:pPr>
        <w:ind w:left="6393" w:hanging="360"/>
      </w:pPr>
    </w:lvl>
    <w:lvl w:ilvl="7">
      <w:start w:val="1"/>
      <w:numFmt w:val="lowerLetter"/>
      <w:lvlText w:val="%8."/>
      <w:lvlJc w:val="left"/>
      <w:pPr>
        <w:ind w:left="7113" w:hanging="360"/>
      </w:pPr>
    </w:lvl>
    <w:lvl w:ilvl="8">
      <w:start w:val="1"/>
      <w:numFmt w:val="lowerRoman"/>
      <w:lvlText w:val="%9."/>
      <w:lvlJc w:val="right"/>
      <w:pPr>
        <w:ind w:left="7833" w:hanging="180"/>
      </w:pPr>
    </w:lvl>
  </w:abstractNum>
  <w:abstractNum w:abstractNumId="60" w15:restartNumberingAfterBreak="0">
    <w:nsid w:val="69E01614"/>
    <w:multiLevelType w:val="multilevel"/>
    <w:tmpl w:val="69E01614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  <w:rPr>
        <w:color w:val="auto"/>
      </w:r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1" w15:restartNumberingAfterBreak="0">
    <w:nsid w:val="6F485EDB"/>
    <w:multiLevelType w:val="multilevel"/>
    <w:tmpl w:val="6F485EDB"/>
    <w:lvl w:ilvl="0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720C03E2"/>
    <w:multiLevelType w:val="multilevel"/>
    <w:tmpl w:val="720C03E2"/>
    <w:lvl w:ilvl="0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63" w15:restartNumberingAfterBreak="0">
    <w:nsid w:val="72B56909"/>
    <w:multiLevelType w:val="multilevel"/>
    <w:tmpl w:val="72B56909"/>
    <w:lvl w:ilvl="0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4" w15:restartNumberingAfterBreak="0">
    <w:nsid w:val="739271CF"/>
    <w:multiLevelType w:val="multilevel"/>
    <w:tmpl w:val="739271CF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65" w15:restartNumberingAfterBreak="0">
    <w:nsid w:val="7647553A"/>
    <w:multiLevelType w:val="multilevel"/>
    <w:tmpl w:val="7647553A"/>
    <w:lvl w:ilvl="0">
      <w:start w:val="2"/>
      <w:numFmt w:val="decimal"/>
      <w:lvlText w:val="%1)"/>
      <w:lvlJc w:val="left"/>
      <w:pPr>
        <w:ind w:left="2421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6" w15:restartNumberingAfterBreak="0">
    <w:nsid w:val="7778765B"/>
    <w:multiLevelType w:val="multilevel"/>
    <w:tmpl w:val="7778765B"/>
    <w:lvl w:ilvl="0">
      <w:start w:val="1"/>
      <w:numFmt w:val="lowerLetter"/>
      <w:lvlText w:val="%1."/>
      <w:lvlJc w:val="left"/>
      <w:pPr>
        <w:ind w:left="2073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793" w:hanging="360"/>
      </w:pPr>
    </w:lvl>
    <w:lvl w:ilvl="2">
      <w:start w:val="1"/>
      <w:numFmt w:val="lowerRoman"/>
      <w:lvlText w:val="%3."/>
      <w:lvlJc w:val="right"/>
      <w:pPr>
        <w:ind w:left="3513" w:hanging="180"/>
      </w:pPr>
    </w:lvl>
    <w:lvl w:ilvl="3">
      <w:start w:val="1"/>
      <w:numFmt w:val="decimal"/>
      <w:lvlText w:val="%4."/>
      <w:lvlJc w:val="left"/>
      <w:pPr>
        <w:ind w:left="4233" w:hanging="360"/>
      </w:pPr>
    </w:lvl>
    <w:lvl w:ilvl="4">
      <w:start w:val="1"/>
      <w:numFmt w:val="lowerLetter"/>
      <w:lvlText w:val="%5."/>
      <w:lvlJc w:val="left"/>
      <w:pPr>
        <w:ind w:left="4953" w:hanging="360"/>
      </w:pPr>
    </w:lvl>
    <w:lvl w:ilvl="5">
      <w:start w:val="1"/>
      <w:numFmt w:val="lowerRoman"/>
      <w:lvlText w:val="%6."/>
      <w:lvlJc w:val="right"/>
      <w:pPr>
        <w:ind w:left="5673" w:hanging="180"/>
      </w:pPr>
    </w:lvl>
    <w:lvl w:ilvl="6">
      <w:start w:val="1"/>
      <w:numFmt w:val="decimal"/>
      <w:lvlText w:val="%7."/>
      <w:lvlJc w:val="left"/>
      <w:pPr>
        <w:ind w:left="6393" w:hanging="360"/>
      </w:pPr>
    </w:lvl>
    <w:lvl w:ilvl="7">
      <w:start w:val="1"/>
      <w:numFmt w:val="lowerLetter"/>
      <w:lvlText w:val="%8."/>
      <w:lvlJc w:val="left"/>
      <w:pPr>
        <w:ind w:left="7113" w:hanging="360"/>
      </w:pPr>
    </w:lvl>
    <w:lvl w:ilvl="8">
      <w:start w:val="1"/>
      <w:numFmt w:val="lowerRoman"/>
      <w:lvlText w:val="%9."/>
      <w:lvlJc w:val="right"/>
      <w:pPr>
        <w:ind w:left="7833" w:hanging="180"/>
      </w:pPr>
    </w:lvl>
  </w:abstractNum>
  <w:abstractNum w:abstractNumId="67" w15:restartNumberingAfterBreak="0">
    <w:nsid w:val="780A667F"/>
    <w:multiLevelType w:val="multilevel"/>
    <w:tmpl w:val="780A667F"/>
    <w:lvl w:ilvl="0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8" w15:restartNumberingAfterBreak="0">
    <w:nsid w:val="7FC746BB"/>
    <w:multiLevelType w:val="multilevel"/>
    <w:tmpl w:val="7FC746BB"/>
    <w:lvl w:ilvl="0">
      <w:start w:val="1"/>
      <w:numFmt w:val="decimal"/>
      <w:lvlText w:val="%1."/>
      <w:lvlJc w:val="left"/>
      <w:pPr>
        <w:ind w:left="1440" w:hanging="360"/>
      </w:pPr>
      <w:rPr>
        <w:rFonts w:ascii="Times New Roman" w:hAnsi="Times New Roman" w:cs="Times New Roman" w:hint="default"/>
        <w:b w:val="0"/>
        <w:i w:val="0"/>
        <w:sz w:val="24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 w16cid:durableId="1136097497">
    <w:abstractNumId w:val="55"/>
  </w:num>
  <w:num w:numId="2" w16cid:durableId="1581406472">
    <w:abstractNumId w:val="15"/>
  </w:num>
  <w:num w:numId="3" w16cid:durableId="1371999587">
    <w:abstractNumId w:val="56"/>
  </w:num>
  <w:num w:numId="4" w16cid:durableId="808859129">
    <w:abstractNumId w:val="48"/>
  </w:num>
  <w:num w:numId="5" w16cid:durableId="1191186024">
    <w:abstractNumId w:val="23"/>
  </w:num>
  <w:num w:numId="6" w16cid:durableId="1331178727">
    <w:abstractNumId w:val="2"/>
  </w:num>
  <w:num w:numId="7" w16cid:durableId="1168406501">
    <w:abstractNumId w:val="9"/>
  </w:num>
  <w:num w:numId="8" w16cid:durableId="1403794375">
    <w:abstractNumId w:val="58"/>
  </w:num>
  <w:num w:numId="9" w16cid:durableId="172302811">
    <w:abstractNumId w:val="27"/>
  </w:num>
  <w:num w:numId="10" w16cid:durableId="337389876">
    <w:abstractNumId w:val="21"/>
  </w:num>
  <w:num w:numId="11" w16cid:durableId="1630437121">
    <w:abstractNumId w:val="39"/>
  </w:num>
  <w:num w:numId="12" w16cid:durableId="287667929">
    <w:abstractNumId w:val="57"/>
  </w:num>
  <w:num w:numId="13" w16cid:durableId="623997359">
    <w:abstractNumId w:val="18"/>
  </w:num>
  <w:num w:numId="14" w16cid:durableId="407576521">
    <w:abstractNumId w:val="63"/>
  </w:num>
  <w:num w:numId="15" w16cid:durableId="746994514">
    <w:abstractNumId w:val="14"/>
  </w:num>
  <w:num w:numId="16" w16cid:durableId="1821845977">
    <w:abstractNumId w:val="67"/>
  </w:num>
  <w:num w:numId="17" w16cid:durableId="297296386">
    <w:abstractNumId w:val="5"/>
  </w:num>
  <w:num w:numId="18" w16cid:durableId="784154035">
    <w:abstractNumId w:val="61"/>
  </w:num>
  <w:num w:numId="19" w16cid:durableId="700934488">
    <w:abstractNumId w:val="20"/>
  </w:num>
  <w:num w:numId="20" w16cid:durableId="528876445">
    <w:abstractNumId w:val="19"/>
  </w:num>
  <w:num w:numId="21" w16cid:durableId="1455977530">
    <w:abstractNumId w:val="37"/>
  </w:num>
  <w:num w:numId="22" w16cid:durableId="726799679">
    <w:abstractNumId w:val="45"/>
  </w:num>
  <w:num w:numId="23" w16cid:durableId="1153526616">
    <w:abstractNumId w:val="1"/>
  </w:num>
  <w:num w:numId="24" w16cid:durableId="1623073547">
    <w:abstractNumId w:val="25"/>
  </w:num>
  <w:num w:numId="25" w16cid:durableId="611018706">
    <w:abstractNumId w:val="49"/>
  </w:num>
  <w:num w:numId="26" w16cid:durableId="938753619">
    <w:abstractNumId w:val="32"/>
  </w:num>
  <w:num w:numId="27" w16cid:durableId="1073503704">
    <w:abstractNumId w:val="51"/>
  </w:num>
  <w:num w:numId="28" w16cid:durableId="1725449016">
    <w:abstractNumId w:val="40"/>
  </w:num>
  <w:num w:numId="29" w16cid:durableId="1945847790">
    <w:abstractNumId w:val="22"/>
  </w:num>
  <w:num w:numId="30" w16cid:durableId="1099838647">
    <w:abstractNumId w:val="6"/>
  </w:num>
  <w:num w:numId="31" w16cid:durableId="45033082">
    <w:abstractNumId w:val="54"/>
  </w:num>
  <w:num w:numId="32" w16cid:durableId="1192188081">
    <w:abstractNumId w:val="68"/>
  </w:num>
  <w:num w:numId="33" w16cid:durableId="1341392019">
    <w:abstractNumId w:val="50"/>
  </w:num>
  <w:num w:numId="34" w16cid:durableId="744107427">
    <w:abstractNumId w:val="64"/>
  </w:num>
  <w:num w:numId="35" w16cid:durableId="59180790">
    <w:abstractNumId w:val="38"/>
  </w:num>
  <w:num w:numId="36" w16cid:durableId="1203859889">
    <w:abstractNumId w:val="53"/>
  </w:num>
  <w:num w:numId="37" w16cid:durableId="1694845687">
    <w:abstractNumId w:val="3"/>
  </w:num>
  <w:num w:numId="38" w16cid:durableId="717826788">
    <w:abstractNumId w:val="60"/>
  </w:num>
  <w:num w:numId="39" w16cid:durableId="778069950">
    <w:abstractNumId w:val="52"/>
  </w:num>
  <w:num w:numId="40" w16cid:durableId="932202209">
    <w:abstractNumId w:val="47"/>
  </w:num>
  <w:num w:numId="41" w16cid:durableId="1947077027">
    <w:abstractNumId w:val="41"/>
  </w:num>
  <w:num w:numId="42" w16cid:durableId="1810004877">
    <w:abstractNumId w:val="26"/>
  </w:num>
  <w:num w:numId="43" w16cid:durableId="726294488">
    <w:abstractNumId w:val="44"/>
  </w:num>
  <w:num w:numId="44" w16cid:durableId="476385842">
    <w:abstractNumId w:val="7"/>
  </w:num>
  <w:num w:numId="45" w16cid:durableId="781337379">
    <w:abstractNumId w:val="0"/>
  </w:num>
  <w:num w:numId="46" w16cid:durableId="1302350445">
    <w:abstractNumId w:val="11"/>
  </w:num>
  <w:num w:numId="47" w16cid:durableId="123161614">
    <w:abstractNumId w:val="13"/>
  </w:num>
  <w:num w:numId="48" w16cid:durableId="7412608">
    <w:abstractNumId w:val="65"/>
  </w:num>
  <w:num w:numId="49" w16cid:durableId="924732114">
    <w:abstractNumId w:val="10"/>
  </w:num>
  <w:num w:numId="50" w16cid:durableId="268859517">
    <w:abstractNumId w:val="42"/>
  </w:num>
  <w:num w:numId="51" w16cid:durableId="476385731">
    <w:abstractNumId w:val="12"/>
  </w:num>
  <w:num w:numId="52" w16cid:durableId="149030111">
    <w:abstractNumId w:val="43"/>
  </w:num>
  <w:num w:numId="53" w16cid:durableId="379406694">
    <w:abstractNumId w:val="4"/>
  </w:num>
  <w:num w:numId="54" w16cid:durableId="471338369">
    <w:abstractNumId w:val="17"/>
  </w:num>
  <w:num w:numId="55" w16cid:durableId="1177619137">
    <w:abstractNumId w:val="59"/>
  </w:num>
  <w:num w:numId="56" w16cid:durableId="1184633209">
    <w:abstractNumId w:val="66"/>
  </w:num>
  <w:num w:numId="57" w16cid:durableId="2033799775">
    <w:abstractNumId w:val="29"/>
  </w:num>
  <w:num w:numId="58" w16cid:durableId="1357123321">
    <w:abstractNumId w:val="34"/>
  </w:num>
  <w:num w:numId="59" w16cid:durableId="272983459">
    <w:abstractNumId w:val="35"/>
  </w:num>
  <w:num w:numId="60" w16cid:durableId="2073036252">
    <w:abstractNumId w:val="28"/>
  </w:num>
  <w:num w:numId="61" w16cid:durableId="1833833851">
    <w:abstractNumId w:val="24"/>
  </w:num>
  <w:num w:numId="62" w16cid:durableId="1039546127">
    <w:abstractNumId w:val="30"/>
  </w:num>
  <w:num w:numId="63" w16cid:durableId="117266742">
    <w:abstractNumId w:val="31"/>
  </w:num>
  <w:num w:numId="64" w16cid:durableId="776801542">
    <w:abstractNumId w:val="8"/>
  </w:num>
  <w:num w:numId="65" w16cid:durableId="1472140669">
    <w:abstractNumId w:val="16"/>
  </w:num>
  <w:num w:numId="66" w16cid:durableId="88743570">
    <w:abstractNumId w:val="36"/>
  </w:num>
  <w:num w:numId="67" w16cid:durableId="1239946360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8" w16cid:durableId="2097820578">
    <w:abstractNumId w:val="6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9" w16cid:durableId="1484739664">
    <w:abstractNumId w:val="4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8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C5EA4"/>
    <w:rsid w:val="003C5EA4"/>
    <w:rsid w:val="009965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2EEF2EA"/>
  <w15:chartTrackingRefBased/>
  <w15:docId w15:val="{C5365461-2244-4D18-843F-439A94B6DB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1" w:unhideWhenUsed="1" w:qFormat="1"/>
    <w:lsdException w:name="toc 2" w:semiHidden="1" w:uiPriority="1" w:unhideWhenUsed="1" w:qFormat="1"/>
    <w:lsdException w:name="toc 3" w:semiHidden="1" w:uiPriority="1" w:unhideWhenUsed="1" w:qFormat="1"/>
    <w:lsdException w:name="toc 4" w:semiHidden="1" w:uiPriority="1" w:unhideWhenUsed="1" w:qFormat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C5EA4"/>
    <w:pPr>
      <w:spacing w:after="200" w:line="276" w:lineRule="auto"/>
    </w:pPr>
    <w:rPr>
      <w:rFonts w:ascii="Calibri" w:eastAsia="Calibri" w:hAnsi="Calibri" w:cs="Times New Roman"/>
      <w:kern w:val="0"/>
      <w:lang w:val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3C5EA4"/>
    <w:pPr>
      <w:keepNext/>
      <w:keepLines/>
      <w:spacing w:before="480" w:after="0"/>
      <w:outlineLvl w:val="0"/>
    </w:pPr>
    <w:rPr>
      <w:rFonts w:ascii="Times New Roman" w:eastAsia="Times New Roman" w:hAnsi="Times New Roman"/>
      <w:b/>
      <w:bCs/>
      <w:sz w:val="24"/>
      <w:szCs w:val="28"/>
      <w:lang w:val="id-ID"/>
    </w:rPr>
  </w:style>
  <w:style w:type="paragraph" w:styleId="Heading2">
    <w:name w:val="heading 2"/>
    <w:basedOn w:val="ListParagraph"/>
    <w:next w:val="Normal"/>
    <w:link w:val="Heading2Char"/>
    <w:uiPriority w:val="9"/>
    <w:qFormat/>
    <w:rsid w:val="003C5EA4"/>
    <w:pPr>
      <w:numPr>
        <w:numId w:val="1"/>
      </w:numPr>
      <w:spacing w:line="480" w:lineRule="auto"/>
      <w:ind w:left="567" w:hanging="567"/>
      <w:jc w:val="both"/>
      <w:outlineLvl w:val="1"/>
    </w:pPr>
    <w:rPr>
      <w:rFonts w:ascii="Times New Roman" w:hAnsi="Times New Roman"/>
      <w:b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qFormat/>
    <w:rsid w:val="003C5EA4"/>
    <w:pPr>
      <w:keepNext/>
      <w:keepLines/>
      <w:spacing w:before="200" w:after="0"/>
      <w:outlineLvl w:val="2"/>
    </w:pPr>
    <w:rPr>
      <w:rFonts w:ascii="Cambria" w:eastAsia="Times New Roman" w:hAnsi="Cambria"/>
      <w:b/>
      <w:bCs/>
      <w:color w:val="4F81B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C5EA4"/>
    <w:rPr>
      <w:rFonts w:ascii="Times New Roman" w:eastAsia="Times New Roman" w:hAnsi="Times New Roman" w:cs="Times New Roman"/>
      <w:b/>
      <w:bCs/>
      <w:kern w:val="0"/>
      <w:sz w:val="24"/>
      <w:szCs w:val="28"/>
      <w:lang w:val="id-ID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3C5EA4"/>
    <w:rPr>
      <w:rFonts w:ascii="Times New Roman" w:eastAsia="Calibri" w:hAnsi="Times New Roman" w:cs="Times New Roman"/>
      <w:b/>
      <w:kern w:val="0"/>
      <w:sz w:val="24"/>
      <w:szCs w:val="24"/>
      <w:lang w:val="en-US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3C5EA4"/>
    <w:rPr>
      <w:rFonts w:ascii="Cambria" w:eastAsia="Times New Roman" w:hAnsi="Cambria" w:cs="Times New Roman"/>
      <w:b/>
      <w:bCs/>
      <w:color w:val="4F81BD"/>
      <w:kern w:val="0"/>
      <w:lang w:val="en-US"/>
      <w14:ligatures w14:val="none"/>
    </w:rPr>
  </w:style>
  <w:style w:type="paragraph" w:styleId="ListParagraph">
    <w:name w:val="List Paragraph"/>
    <w:basedOn w:val="Normal"/>
    <w:link w:val="ListParagraphChar"/>
    <w:uiPriority w:val="34"/>
    <w:qFormat/>
    <w:rsid w:val="003C5EA4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qFormat/>
    <w:locked/>
    <w:rsid w:val="003C5EA4"/>
    <w:rPr>
      <w:rFonts w:ascii="Calibri" w:eastAsia="Calibri" w:hAnsi="Calibri" w:cs="Times New Roman"/>
      <w:kern w:val="0"/>
      <w:lang w:val="en-US"/>
      <w14:ligatures w14:val="none"/>
    </w:rPr>
  </w:style>
  <w:style w:type="paragraph" w:styleId="BalloonText">
    <w:name w:val="Balloon Text"/>
    <w:basedOn w:val="Normal"/>
    <w:link w:val="BalloonTextChar"/>
    <w:uiPriority w:val="99"/>
    <w:unhideWhenUsed/>
    <w:rsid w:val="003C5EA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3C5EA4"/>
    <w:rPr>
      <w:rFonts w:ascii="Tahoma" w:eastAsia="Calibri" w:hAnsi="Tahoma" w:cs="Tahoma"/>
      <w:kern w:val="0"/>
      <w:sz w:val="16"/>
      <w:szCs w:val="16"/>
      <w:lang w:val="en-US"/>
      <w14:ligatures w14:val="none"/>
    </w:rPr>
  </w:style>
  <w:style w:type="paragraph" w:styleId="BodyText">
    <w:name w:val="Body Text"/>
    <w:basedOn w:val="Normal"/>
    <w:link w:val="BodyTextChar"/>
    <w:uiPriority w:val="1"/>
    <w:qFormat/>
    <w:rsid w:val="003C5EA4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3C5EA4"/>
    <w:rPr>
      <w:rFonts w:ascii="Times New Roman" w:eastAsia="Times New Roman" w:hAnsi="Times New Roman" w:cs="Times New Roman"/>
      <w:kern w:val="0"/>
      <w:sz w:val="24"/>
      <w:szCs w:val="24"/>
      <w:lang w:val="id"/>
      <w14:ligatures w14:val="none"/>
    </w:rPr>
  </w:style>
  <w:style w:type="paragraph" w:styleId="Caption">
    <w:name w:val="caption"/>
    <w:basedOn w:val="Normal"/>
    <w:next w:val="Normal"/>
    <w:uiPriority w:val="35"/>
    <w:qFormat/>
    <w:rsid w:val="003C5EA4"/>
    <w:pPr>
      <w:spacing w:line="240" w:lineRule="auto"/>
    </w:pPr>
    <w:rPr>
      <w:b/>
      <w:bCs/>
      <w:color w:val="4F81BD"/>
      <w:sz w:val="18"/>
      <w:szCs w:val="18"/>
    </w:rPr>
  </w:style>
  <w:style w:type="character" w:styleId="FollowedHyperlink">
    <w:name w:val="FollowedHyperlink"/>
    <w:uiPriority w:val="99"/>
    <w:unhideWhenUsed/>
    <w:rsid w:val="003C5EA4"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rsid w:val="003C5E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C5EA4"/>
    <w:rPr>
      <w:rFonts w:ascii="Calibri" w:eastAsia="Calibri" w:hAnsi="Calibri" w:cs="Times New Roman"/>
      <w:kern w:val="0"/>
      <w:lang w:val="en-US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3C5E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C5EA4"/>
    <w:rPr>
      <w:rFonts w:ascii="Calibri" w:eastAsia="Calibri" w:hAnsi="Calibri" w:cs="Times New Roman"/>
      <w:kern w:val="0"/>
      <w:lang w:val="en-US"/>
      <w14:ligatures w14:val="none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C5EA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C5EA4"/>
    <w:rPr>
      <w:rFonts w:ascii="Courier New" w:eastAsia="Times New Roman" w:hAnsi="Courier New" w:cs="Courier New"/>
      <w:kern w:val="0"/>
      <w:sz w:val="20"/>
      <w:szCs w:val="20"/>
      <w:lang w:val="en-US"/>
      <w14:ligatures w14:val="none"/>
    </w:rPr>
  </w:style>
  <w:style w:type="character" w:styleId="Hyperlink">
    <w:name w:val="Hyperlink"/>
    <w:uiPriority w:val="99"/>
    <w:unhideWhenUsed/>
    <w:rsid w:val="003C5EA4"/>
    <w:rPr>
      <w:color w:val="0000FF"/>
      <w:u w:val="single"/>
    </w:rPr>
  </w:style>
  <w:style w:type="table" w:styleId="TableGrid">
    <w:name w:val="Table Grid"/>
    <w:basedOn w:val="TableNormal"/>
    <w:uiPriority w:val="59"/>
    <w:rsid w:val="003C5EA4"/>
    <w:pPr>
      <w:spacing w:after="0" w:line="240" w:lineRule="auto"/>
    </w:pPr>
    <w:rPr>
      <w:rFonts w:ascii="Calibri" w:eastAsia="Calibri" w:hAnsi="Calibri" w:cs="Times New Roman"/>
      <w:kern w:val="0"/>
      <w:lang w:val="en-US" w:eastAsia="en-ID"/>
      <w14:ligatures w14:val="none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ableofFigures">
    <w:name w:val="table of figures"/>
    <w:basedOn w:val="Normal"/>
    <w:next w:val="Normal"/>
    <w:uiPriority w:val="99"/>
    <w:unhideWhenUsed/>
    <w:rsid w:val="003C5EA4"/>
    <w:pPr>
      <w:spacing w:after="0"/>
    </w:pPr>
  </w:style>
  <w:style w:type="paragraph" w:styleId="TOC1">
    <w:name w:val="toc 1"/>
    <w:basedOn w:val="Normal"/>
    <w:next w:val="Normal"/>
    <w:uiPriority w:val="1"/>
    <w:unhideWhenUsed/>
    <w:qFormat/>
    <w:rsid w:val="003C5EA4"/>
    <w:pPr>
      <w:spacing w:after="100"/>
    </w:pPr>
  </w:style>
  <w:style w:type="paragraph" w:styleId="TOC2">
    <w:name w:val="toc 2"/>
    <w:basedOn w:val="Normal"/>
    <w:next w:val="Normal"/>
    <w:uiPriority w:val="1"/>
    <w:unhideWhenUsed/>
    <w:qFormat/>
    <w:rsid w:val="003C5EA4"/>
    <w:pPr>
      <w:tabs>
        <w:tab w:val="left" w:pos="567"/>
        <w:tab w:val="left" w:pos="1276"/>
        <w:tab w:val="right" w:leader="dot" w:pos="7928"/>
      </w:tabs>
      <w:spacing w:after="100" w:line="480" w:lineRule="auto"/>
      <w:ind w:left="993" w:hanging="142"/>
    </w:pPr>
  </w:style>
  <w:style w:type="paragraph" w:styleId="TOC3">
    <w:name w:val="toc 3"/>
    <w:basedOn w:val="Normal"/>
    <w:next w:val="Normal"/>
    <w:uiPriority w:val="1"/>
    <w:unhideWhenUsed/>
    <w:qFormat/>
    <w:rsid w:val="003C5EA4"/>
    <w:pPr>
      <w:tabs>
        <w:tab w:val="left" w:pos="1418"/>
        <w:tab w:val="right" w:leader="dot" w:pos="7928"/>
      </w:tabs>
      <w:spacing w:after="100" w:line="480" w:lineRule="auto"/>
      <w:ind w:left="426" w:firstLine="567"/>
    </w:pPr>
  </w:style>
  <w:style w:type="paragraph" w:styleId="TOC4">
    <w:name w:val="toc 4"/>
    <w:basedOn w:val="Normal"/>
    <w:uiPriority w:val="1"/>
    <w:qFormat/>
    <w:rsid w:val="003C5EA4"/>
    <w:pPr>
      <w:widowControl w:val="0"/>
      <w:autoSpaceDE w:val="0"/>
      <w:autoSpaceDN w:val="0"/>
      <w:spacing w:before="20" w:after="0" w:line="240" w:lineRule="auto"/>
      <w:ind w:left="2416" w:right="2502"/>
      <w:jc w:val="center"/>
    </w:pPr>
    <w:rPr>
      <w:rFonts w:cs="Calibri"/>
      <w:lang w:val="id"/>
    </w:rPr>
  </w:style>
  <w:style w:type="character" w:styleId="PlaceholderText">
    <w:name w:val="Placeholder Text"/>
    <w:uiPriority w:val="99"/>
    <w:semiHidden/>
    <w:rsid w:val="003C5EA4"/>
    <w:rPr>
      <w:color w:val="808080"/>
    </w:rPr>
  </w:style>
  <w:style w:type="paragraph" w:styleId="TOCHeading">
    <w:name w:val="TOC Heading"/>
    <w:basedOn w:val="Heading1"/>
    <w:next w:val="Normal"/>
    <w:uiPriority w:val="39"/>
    <w:qFormat/>
    <w:rsid w:val="003C5EA4"/>
    <w:pPr>
      <w:outlineLvl w:val="9"/>
    </w:pPr>
    <w:rPr>
      <w:lang w:eastAsia="ja-JP"/>
    </w:rPr>
  </w:style>
  <w:style w:type="paragraph" w:styleId="Bibliography">
    <w:name w:val="Bibliography"/>
    <w:basedOn w:val="Normal"/>
    <w:next w:val="Normal"/>
    <w:uiPriority w:val="37"/>
    <w:unhideWhenUsed/>
    <w:rsid w:val="003C5EA4"/>
  </w:style>
  <w:style w:type="paragraph" w:customStyle="1" w:styleId="BAB2">
    <w:name w:val="BAB 2"/>
    <w:basedOn w:val="Heading2"/>
    <w:next w:val="Heading2"/>
    <w:link w:val="BAB2Char"/>
    <w:qFormat/>
    <w:rsid w:val="003C5EA4"/>
    <w:pPr>
      <w:numPr>
        <w:numId w:val="0"/>
      </w:numPr>
    </w:pPr>
  </w:style>
  <w:style w:type="character" w:customStyle="1" w:styleId="BAB2Char">
    <w:name w:val="BAB 2 Char"/>
    <w:link w:val="BAB2"/>
    <w:rsid w:val="003C5EA4"/>
    <w:rPr>
      <w:rFonts w:ascii="Times New Roman" w:eastAsia="Calibri" w:hAnsi="Times New Roman" w:cs="Times New Roman"/>
      <w:b/>
      <w:kern w:val="0"/>
      <w:sz w:val="24"/>
      <w:szCs w:val="24"/>
      <w:lang w:val="en-US"/>
      <w14:ligatures w14:val="none"/>
    </w:rPr>
  </w:style>
  <w:style w:type="paragraph" w:customStyle="1" w:styleId="BAB3">
    <w:name w:val="BAB 3"/>
    <w:basedOn w:val="Heading3"/>
    <w:next w:val="Heading3"/>
    <w:link w:val="BAB3Char"/>
    <w:qFormat/>
    <w:rsid w:val="003C5EA4"/>
    <w:pPr>
      <w:numPr>
        <w:numId w:val="2"/>
      </w:numPr>
      <w:tabs>
        <w:tab w:val="num" w:pos="360"/>
      </w:tabs>
      <w:spacing w:line="480" w:lineRule="auto"/>
      <w:ind w:left="567" w:hanging="567"/>
      <w:jc w:val="both"/>
    </w:pPr>
  </w:style>
  <w:style w:type="character" w:customStyle="1" w:styleId="BAB3Char">
    <w:name w:val="BAB 3 Char"/>
    <w:link w:val="BAB3"/>
    <w:rsid w:val="003C5EA4"/>
    <w:rPr>
      <w:rFonts w:ascii="Cambria" w:eastAsia="Times New Roman" w:hAnsi="Cambria" w:cs="Times New Roman"/>
      <w:b/>
      <w:bCs/>
      <w:color w:val="4F81BD"/>
      <w:kern w:val="0"/>
      <w:lang w:val="en-US"/>
      <w14:ligatures w14:val="none"/>
    </w:rPr>
  </w:style>
  <w:style w:type="paragraph" w:customStyle="1" w:styleId="TableParagraph">
    <w:name w:val="Table Paragraph"/>
    <w:basedOn w:val="Normal"/>
    <w:uiPriority w:val="1"/>
    <w:qFormat/>
    <w:rsid w:val="003C5EA4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lang w:val="id"/>
    </w:rPr>
  </w:style>
  <w:style w:type="character" w:customStyle="1" w:styleId="BalloonTextChar1">
    <w:name w:val="Balloon Text Char1"/>
    <w:uiPriority w:val="99"/>
    <w:semiHidden/>
    <w:rsid w:val="003C5EA4"/>
    <w:rPr>
      <w:rFonts w:ascii="Tahoma" w:eastAsia="Times New Roman" w:hAnsi="Tahoma" w:cs="Tahoma"/>
      <w:sz w:val="16"/>
      <w:szCs w:val="16"/>
      <w:lang w:val="id"/>
    </w:rPr>
  </w:style>
  <w:style w:type="paragraph" w:customStyle="1" w:styleId="Default">
    <w:name w:val="Default"/>
    <w:rsid w:val="003C5EA4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kern w:val="0"/>
      <w:sz w:val="24"/>
      <w:szCs w:val="24"/>
      <w:lang w:val="id-ID"/>
      <w14:ligatures w14:val="none"/>
    </w:rPr>
  </w:style>
  <w:style w:type="paragraph" w:customStyle="1" w:styleId="xl72">
    <w:name w:val="xl72"/>
    <w:basedOn w:val="Normal"/>
    <w:rsid w:val="003C5EA4"/>
    <w:pPr>
      <w:spacing w:before="100" w:beforeAutospacing="1" w:after="100" w:afterAutospacing="1" w:line="240" w:lineRule="auto"/>
    </w:pPr>
    <w:rPr>
      <w:rFonts w:ascii="Times New Roman" w:eastAsia="Times New Roman" w:hAnsi="Times New Roman"/>
      <w:b/>
      <w:bCs/>
      <w:color w:val="FF0000"/>
      <w:sz w:val="24"/>
      <w:szCs w:val="24"/>
    </w:rPr>
  </w:style>
  <w:style w:type="paragraph" w:customStyle="1" w:styleId="xl73">
    <w:name w:val="xl73"/>
    <w:basedOn w:val="Normal"/>
    <w:rsid w:val="003C5EA4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xl74">
    <w:name w:val="xl74"/>
    <w:basedOn w:val="Normal"/>
    <w:rsid w:val="003C5EA4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png"/><Relationship Id="rId18" Type="http://schemas.openxmlformats.org/officeDocument/2006/relationships/footer" Target="footer4.xml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header" Target="header1.xml"/><Relationship Id="rId12" Type="http://schemas.openxmlformats.org/officeDocument/2006/relationships/image" Target="media/image3.png"/><Relationship Id="rId17" Type="http://schemas.openxmlformats.org/officeDocument/2006/relationships/header" Target="header3.xml"/><Relationship Id="rId2" Type="http://schemas.openxmlformats.org/officeDocument/2006/relationships/styles" Target="styles.xml"/><Relationship Id="rId16" Type="http://schemas.openxmlformats.org/officeDocument/2006/relationships/image" Target="media/image5.png"/><Relationship Id="rId20" Type="http://schemas.openxmlformats.org/officeDocument/2006/relationships/image" Target="media/image7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5" Type="http://schemas.openxmlformats.org/officeDocument/2006/relationships/footnotes" Target="footnotes.xml"/><Relationship Id="rId15" Type="http://schemas.openxmlformats.org/officeDocument/2006/relationships/footer" Target="footer3.xml"/><Relationship Id="rId10" Type="http://schemas.openxmlformats.org/officeDocument/2006/relationships/image" Target="media/image1.png"/><Relationship Id="rId19" Type="http://schemas.openxmlformats.org/officeDocument/2006/relationships/image" Target="media/image6.jpeg"/><Relationship Id="rId4" Type="http://schemas.openxmlformats.org/officeDocument/2006/relationships/webSettings" Target="webSettings.xml"/><Relationship Id="rId9" Type="http://schemas.openxmlformats.org/officeDocument/2006/relationships/footer" Target="footer2.xml"/><Relationship Id="rId14" Type="http://schemas.openxmlformats.org/officeDocument/2006/relationships/header" Target="header2.xm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58</Pages>
  <Words>7231</Words>
  <Characters>41223</Characters>
  <Application>Microsoft Office Word</Application>
  <DocSecurity>0</DocSecurity>
  <Lines>343</Lines>
  <Paragraphs>96</Paragraphs>
  <ScaleCrop>false</ScaleCrop>
  <Company/>
  <LinksUpToDate>false</LinksUpToDate>
  <CharactersWithSpaces>483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khmad yusuf</dc:creator>
  <cp:keywords/>
  <dc:description/>
  <cp:lastModifiedBy>akhmad yusuf</cp:lastModifiedBy>
  <cp:revision>1</cp:revision>
  <dcterms:created xsi:type="dcterms:W3CDTF">2023-08-17T01:26:00Z</dcterms:created>
  <dcterms:modified xsi:type="dcterms:W3CDTF">2023-08-17T01:40:00Z</dcterms:modified>
</cp:coreProperties>
</file>